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proofErr w:type="spellStart"/>
      <w:r w:rsidRPr="00C129FD">
        <w:rPr>
          <w:rFonts w:cs="Times New Roman"/>
        </w:rPr>
        <w:t>Llew</w:t>
      </w:r>
      <w:proofErr w:type="spellEnd"/>
      <w:r w:rsidRPr="00C129FD">
        <w:rPr>
          <w:rFonts w:cs="Times New Roman"/>
        </w:rPr>
        <w:t xml:space="preserve">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cs="Times New Roman"/>
          <w:i/>
          <w:iCs/>
        </w:rPr>
        <w:t>reinforcers</w:t>
      </w:r>
      <w:proofErr w:type="spellEnd"/>
      <w:r w:rsidRPr="00C129FD">
        <w:rPr>
          <w:rFonts w:cs="Times New Roman"/>
          <w:i/>
          <w:iCs/>
        </w:rPr>
        <w:t>.“</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lastRenderedPageBreak/>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lastRenderedPageBreak/>
        <w:t>Table of Contents</w:t>
      </w:r>
    </w:p>
    <w:p w14:paraId="01C1061E" w14:textId="77777777" w:rsidR="00AC72CA"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AC72CA">
        <w:rPr>
          <w:noProof/>
        </w:rPr>
        <w:t>Chapter 1: Sources of the Placebo Effect</w:t>
      </w:r>
      <w:r w:rsidR="00AC72CA">
        <w:rPr>
          <w:noProof/>
        </w:rPr>
        <w:tab/>
      </w:r>
      <w:r w:rsidR="00AC72CA">
        <w:rPr>
          <w:noProof/>
        </w:rPr>
        <w:fldChar w:fldCharType="begin"/>
      </w:r>
      <w:r w:rsidR="00AC72CA">
        <w:rPr>
          <w:noProof/>
        </w:rPr>
        <w:instrText xml:space="preserve"> PAGEREF _Toc322079003 \h </w:instrText>
      </w:r>
      <w:r w:rsidR="00AC72CA">
        <w:rPr>
          <w:noProof/>
        </w:rPr>
      </w:r>
      <w:r w:rsidR="00AC72CA">
        <w:rPr>
          <w:noProof/>
        </w:rPr>
        <w:fldChar w:fldCharType="separate"/>
      </w:r>
      <w:r w:rsidR="00AC72CA">
        <w:rPr>
          <w:noProof/>
        </w:rPr>
        <w:t>5</w:t>
      </w:r>
      <w:r w:rsidR="00AC72CA">
        <w:rPr>
          <w:noProof/>
        </w:rPr>
        <w:fldChar w:fldCharType="end"/>
      </w:r>
    </w:p>
    <w:p w14:paraId="651466AB"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2079004 \h </w:instrText>
      </w:r>
      <w:r>
        <w:rPr>
          <w:noProof/>
        </w:rPr>
      </w:r>
      <w:r>
        <w:rPr>
          <w:noProof/>
        </w:rPr>
        <w:fldChar w:fldCharType="separate"/>
      </w:r>
      <w:r>
        <w:rPr>
          <w:noProof/>
        </w:rPr>
        <w:t>5</w:t>
      </w:r>
      <w:r>
        <w:rPr>
          <w:noProof/>
        </w:rPr>
        <w:fldChar w:fldCharType="end"/>
      </w:r>
    </w:p>
    <w:p w14:paraId="5AB389A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2079005 \h </w:instrText>
      </w:r>
      <w:r>
        <w:rPr>
          <w:noProof/>
        </w:rPr>
      </w:r>
      <w:r>
        <w:rPr>
          <w:noProof/>
        </w:rPr>
        <w:fldChar w:fldCharType="separate"/>
      </w:r>
      <w:r>
        <w:rPr>
          <w:noProof/>
        </w:rPr>
        <w:t>6</w:t>
      </w:r>
      <w:r>
        <w:rPr>
          <w:noProof/>
        </w:rPr>
        <w:fldChar w:fldCharType="end"/>
      </w:r>
    </w:p>
    <w:p w14:paraId="34B5EE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2079006 \h </w:instrText>
      </w:r>
      <w:r>
        <w:rPr>
          <w:noProof/>
        </w:rPr>
      </w:r>
      <w:r>
        <w:rPr>
          <w:noProof/>
        </w:rPr>
        <w:fldChar w:fldCharType="separate"/>
      </w:r>
      <w:r>
        <w:rPr>
          <w:noProof/>
        </w:rPr>
        <w:t>8</w:t>
      </w:r>
      <w:r>
        <w:rPr>
          <w:noProof/>
        </w:rPr>
        <w:fldChar w:fldCharType="end"/>
      </w:r>
    </w:p>
    <w:p w14:paraId="427AE6CE" w14:textId="77777777" w:rsidR="00AC72CA" w:rsidRDefault="00AC72CA">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2079007 \h </w:instrText>
      </w:r>
      <w:r>
        <w:rPr>
          <w:noProof/>
        </w:rPr>
      </w:r>
      <w:r>
        <w:rPr>
          <w:noProof/>
        </w:rPr>
        <w:fldChar w:fldCharType="separate"/>
      </w:r>
      <w:r>
        <w:rPr>
          <w:noProof/>
        </w:rPr>
        <w:t>8</w:t>
      </w:r>
      <w:r>
        <w:rPr>
          <w:noProof/>
        </w:rPr>
        <w:fldChar w:fldCharType="end"/>
      </w:r>
    </w:p>
    <w:p w14:paraId="7FF54480" w14:textId="77777777" w:rsidR="00AC72CA" w:rsidRDefault="00AC72CA">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2079008 \h </w:instrText>
      </w:r>
      <w:r>
        <w:rPr>
          <w:noProof/>
        </w:rPr>
      </w:r>
      <w:r>
        <w:rPr>
          <w:noProof/>
        </w:rPr>
        <w:fldChar w:fldCharType="separate"/>
      </w:r>
      <w:r>
        <w:rPr>
          <w:noProof/>
        </w:rPr>
        <w:t>12</w:t>
      </w:r>
      <w:r>
        <w:rPr>
          <w:noProof/>
        </w:rPr>
        <w:fldChar w:fldCharType="end"/>
      </w:r>
    </w:p>
    <w:p w14:paraId="7F51D0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2079009 \h </w:instrText>
      </w:r>
      <w:r>
        <w:rPr>
          <w:noProof/>
        </w:rPr>
      </w:r>
      <w:r>
        <w:rPr>
          <w:noProof/>
        </w:rPr>
        <w:fldChar w:fldCharType="separate"/>
      </w:r>
      <w:r>
        <w:rPr>
          <w:noProof/>
        </w:rPr>
        <w:t>13</w:t>
      </w:r>
      <w:r>
        <w:rPr>
          <w:noProof/>
        </w:rPr>
        <w:fldChar w:fldCharType="end"/>
      </w:r>
    </w:p>
    <w:p w14:paraId="00AFC4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2079010 \h </w:instrText>
      </w:r>
      <w:r>
        <w:rPr>
          <w:noProof/>
        </w:rPr>
      </w:r>
      <w:r>
        <w:rPr>
          <w:noProof/>
        </w:rPr>
        <w:fldChar w:fldCharType="separate"/>
      </w:r>
      <w:r>
        <w:rPr>
          <w:noProof/>
        </w:rPr>
        <w:t>21</w:t>
      </w:r>
      <w:r>
        <w:rPr>
          <w:noProof/>
        </w:rPr>
        <w:fldChar w:fldCharType="end"/>
      </w:r>
    </w:p>
    <w:p w14:paraId="72238F0B"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2079011 \h </w:instrText>
      </w:r>
      <w:r>
        <w:rPr>
          <w:noProof/>
        </w:rPr>
      </w:r>
      <w:r>
        <w:rPr>
          <w:noProof/>
        </w:rPr>
        <w:fldChar w:fldCharType="separate"/>
      </w:r>
      <w:r>
        <w:rPr>
          <w:noProof/>
        </w:rPr>
        <w:t>22</w:t>
      </w:r>
      <w:r>
        <w:rPr>
          <w:noProof/>
        </w:rPr>
        <w:fldChar w:fldCharType="end"/>
      </w:r>
    </w:p>
    <w:p w14:paraId="593380FF"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2079012 \h </w:instrText>
      </w:r>
      <w:r>
        <w:rPr>
          <w:noProof/>
        </w:rPr>
      </w:r>
      <w:r>
        <w:rPr>
          <w:noProof/>
        </w:rPr>
        <w:fldChar w:fldCharType="separate"/>
      </w:r>
      <w:r>
        <w:rPr>
          <w:noProof/>
        </w:rPr>
        <w:t>25</w:t>
      </w:r>
      <w:r>
        <w:rPr>
          <w:noProof/>
        </w:rPr>
        <w:fldChar w:fldCharType="end"/>
      </w:r>
    </w:p>
    <w:p w14:paraId="27E8A083"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2079013 \h </w:instrText>
      </w:r>
      <w:r>
        <w:rPr>
          <w:noProof/>
        </w:rPr>
      </w:r>
      <w:r>
        <w:rPr>
          <w:noProof/>
        </w:rPr>
        <w:fldChar w:fldCharType="separate"/>
      </w:r>
      <w:r>
        <w:rPr>
          <w:noProof/>
        </w:rPr>
        <w:t>26</w:t>
      </w:r>
      <w:r>
        <w:rPr>
          <w:noProof/>
        </w:rPr>
        <w:fldChar w:fldCharType="end"/>
      </w:r>
    </w:p>
    <w:p w14:paraId="22628E52" w14:textId="77777777" w:rsidR="00AC72CA" w:rsidRDefault="00AC72CA">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2079014 \h </w:instrText>
      </w:r>
      <w:r>
        <w:rPr>
          <w:noProof/>
        </w:rPr>
      </w:r>
      <w:r>
        <w:rPr>
          <w:noProof/>
        </w:rPr>
        <w:fldChar w:fldCharType="separate"/>
      </w:r>
      <w:r>
        <w:rPr>
          <w:noProof/>
        </w:rPr>
        <w:t>28</w:t>
      </w:r>
      <w:r>
        <w:rPr>
          <w:noProof/>
        </w:rPr>
        <w:fldChar w:fldCharType="end"/>
      </w:r>
    </w:p>
    <w:p w14:paraId="39FA9344" w14:textId="77777777" w:rsidR="00AC72CA" w:rsidRDefault="00AC72CA">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2079015 \h </w:instrText>
      </w:r>
      <w:r>
        <w:rPr>
          <w:noProof/>
        </w:rPr>
      </w:r>
      <w:r>
        <w:rPr>
          <w:noProof/>
        </w:rPr>
        <w:fldChar w:fldCharType="separate"/>
      </w:r>
      <w:r>
        <w:rPr>
          <w:noProof/>
        </w:rPr>
        <w:t>29</w:t>
      </w:r>
      <w:r>
        <w:rPr>
          <w:noProof/>
        </w:rPr>
        <w:fldChar w:fldCharType="end"/>
      </w:r>
    </w:p>
    <w:p w14:paraId="5CF06960" w14:textId="77777777" w:rsidR="00AC72CA" w:rsidRDefault="00AC72CA">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2079016 \h </w:instrText>
      </w:r>
      <w:r>
        <w:rPr>
          <w:noProof/>
        </w:rPr>
      </w:r>
      <w:r>
        <w:rPr>
          <w:noProof/>
        </w:rPr>
        <w:fldChar w:fldCharType="separate"/>
      </w:r>
      <w:r>
        <w:rPr>
          <w:noProof/>
        </w:rPr>
        <w:t>31</w:t>
      </w:r>
      <w:r>
        <w:rPr>
          <w:noProof/>
        </w:rPr>
        <w:fldChar w:fldCharType="end"/>
      </w:r>
    </w:p>
    <w:p w14:paraId="0E07614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2079017 \h </w:instrText>
      </w:r>
      <w:r>
        <w:rPr>
          <w:noProof/>
        </w:rPr>
      </w:r>
      <w:r>
        <w:rPr>
          <w:noProof/>
        </w:rPr>
        <w:fldChar w:fldCharType="separate"/>
      </w:r>
      <w:r>
        <w:rPr>
          <w:noProof/>
        </w:rPr>
        <w:t>38</w:t>
      </w:r>
      <w:r>
        <w:rPr>
          <w:noProof/>
        </w:rPr>
        <w:fldChar w:fldCharType="end"/>
      </w:r>
    </w:p>
    <w:p w14:paraId="4C2B3BEE" w14:textId="77777777" w:rsidR="00AC72CA" w:rsidRDefault="00AC72CA">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2079018 \h </w:instrText>
      </w:r>
      <w:r>
        <w:rPr>
          <w:noProof/>
        </w:rPr>
      </w:r>
      <w:r>
        <w:rPr>
          <w:noProof/>
        </w:rPr>
        <w:fldChar w:fldCharType="separate"/>
      </w:r>
      <w:r>
        <w:rPr>
          <w:noProof/>
        </w:rPr>
        <w:t>41</w:t>
      </w:r>
      <w:r>
        <w:rPr>
          <w:noProof/>
        </w:rPr>
        <w:fldChar w:fldCharType="end"/>
      </w:r>
    </w:p>
    <w:p w14:paraId="31A6E537" w14:textId="77777777" w:rsidR="00AC72CA" w:rsidRDefault="00AC72CA">
      <w:pPr>
        <w:pStyle w:val="TOC3"/>
        <w:tabs>
          <w:tab w:val="right" w:leader="dot" w:pos="8290"/>
        </w:tabs>
        <w:rPr>
          <w:rFonts w:asciiTheme="minorHAnsi" w:hAnsiTheme="minorHAnsi"/>
          <w:noProof/>
          <w:sz w:val="24"/>
          <w:szCs w:val="24"/>
          <w:lang w:val="en-AU" w:eastAsia="ja-JP"/>
        </w:rPr>
      </w:pPr>
      <w:r>
        <w:rPr>
          <w:noProof/>
        </w:rPr>
        <w:t>Conscious Response Shift</w:t>
      </w:r>
      <w:r>
        <w:rPr>
          <w:noProof/>
        </w:rPr>
        <w:tab/>
      </w:r>
      <w:r>
        <w:rPr>
          <w:noProof/>
        </w:rPr>
        <w:fldChar w:fldCharType="begin"/>
      </w:r>
      <w:r>
        <w:rPr>
          <w:noProof/>
        </w:rPr>
        <w:instrText xml:space="preserve"> PAGEREF _Toc322079019 \h </w:instrText>
      </w:r>
      <w:r>
        <w:rPr>
          <w:noProof/>
        </w:rPr>
      </w:r>
      <w:r>
        <w:rPr>
          <w:noProof/>
        </w:rPr>
        <w:fldChar w:fldCharType="separate"/>
      </w:r>
      <w:r>
        <w:rPr>
          <w:noProof/>
        </w:rPr>
        <w:t>43</w:t>
      </w:r>
      <w:r>
        <w:rPr>
          <w:noProof/>
        </w:rPr>
        <w:fldChar w:fldCharType="end"/>
      </w:r>
    </w:p>
    <w:p w14:paraId="6AB43AF5" w14:textId="77777777" w:rsidR="00AC72CA" w:rsidRDefault="00AC72CA">
      <w:pPr>
        <w:pStyle w:val="TOC3"/>
        <w:tabs>
          <w:tab w:val="right" w:leader="dot" w:pos="8290"/>
        </w:tabs>
        <w:rPr>
          <w:rFonts w:asciiTheme="minorHAnsi" w:hAnsiTheme="minorHAnsi"/>
          <w:noProof/>
          <w:sz w:val="24"/>
          <w:szCs w:val="24"/>
          <w:lang w:val="en-AU" w:eastAsia="ja-JP"/>
        </w:rPr>
      </w:pPr>
      <w:r>
        <w:rPr>
          <w:noProof/>
        </w:rPr>
        <w:t>Perceptual Shift</w:t>
      </w:r>
      <w:r>
        <w:rPr>
          <w:noProof/>
        </w:rPr>
        <w:tab/>
      </w:r>
      <w:r>
        <w:rPr>
          <w:noProof/>
        </w:rPr>
        <w:fldChar w:fldCharType="begin"/>
      </w:r>
      <w:r>
        <w:rPr>
          <w:noProof/>
        </w:rPr>
        <w:instrText xml:space="preserve"> PAGEREF _Toc322079020 \h </w:instrText>
      </w:r>
      <w:r>
        <w:rPr>
          <w:noProof/>
        </w:rPr>
      </w:r>
      <w:r>
        <w:rPr>
          <w:noProof/>
        </w:rPr>
        <w:fldChar w:fldCharType="separate"/>
      </w:r>
      <w:r>
        <w:rPr>
          <w:noProof/>
        </w:rPr>
        <w:t>46</w:t>
      </w:r>
      <w:r>
        <w:rPr>
          <w:noProof/>
        </w:rPr>
        <w:fldChar w:fldCharType="end"/>
      </w:r>
    </w:p>
    <w:p w14:paraId="1F46A9E3" w14:textId="77777777" w:rsidR="00AC72CA" w:rsidRDefault="00AC72CA">
      <w:pPr>
        <w:pStyle w:val="TOC3"/>
        <w:tabs>
          <w:tab w:val="right" w:leader="dot" w:pos="8290"/>
        </w:tabs>
        <w:rPr>
          <w:rFonts w:asciiTheme="minorHAnsi" w:hAnsiTheme="minorHAnsi"/>
          <w:noProof/>
          <w:sz w:val="24"/>
          <w:szCs w:val="24"/>
          <w:lang w:val="en-AU" w:eastAsia="ja-JP"/>
        </w:rPr>
      </w:pPr>
      <w:r>
        <w:rPr>
          <w:noProof/>
        </w:rPr>
        <w:t>Misattribution</w:t>
      </w:r>
      <w:r>
        <w:rPr>
          <w:noProof/>
        </w:rPr>
        <w:tab/>
      </w:r>
      <w:r>
        <w:rPr>
          <w:noProof/>
        </w:rPr>
        <w:fldChar w:fldCharType="begin"/>
      </w:r>
      <w:r>
        <w:rPr>
          <w:noProof/>
        </w:rPr>
        <w:instrText xml:space="preserve"> PAGEREF _Toc322079021 \h </w:instrText>
      </w:r>
      <w:r>
        <w:rPr>
          <w:noProof/>
        </w:rPr>
      </w:r>
      <w:r>
        <w:rPr>
          <w:noProof/>
        </w:rPr>
        <w:fldChar w:fldCharType="separate"/>
      </w:r>
      <w:r>
        <w:rPr>
          <w:noProof/>
        </w:rPr>
        <w:t>68</w:t>
      </w:r>
      <w:r>
        <w:rPr>
          <w:noProof/>
        </w:rPr>
        <w:fldChar w:fldCharType="end"/>
      </w:r>
    </w:p>
    <w:p w14:paraId="74F03DFB" w14:textId="77777777" w:rsidR="00AC72CA" w:rsidRDefault="00AC72CA">
      <w:pPr>
        <w:pStyle w:val="TOC3"/>
        <w:tabs>
          <w:tab w:val="right" w:leader="dot" w:pos="8290"/>
        </w:tabs>
        <w:rPr>
          <w:rFonts w:asciiTheme="minorHAnsi" w:hAnsiTheme="minorHAnsi"/>
          <w:noProof/>
          <w:sz w:val="24"/>
          <w:szCs w:val="24"/>
          <w:lang w:val="en-AU" w:eastAsia="ja-JP"/>
        </w:rPr>
      </w:pPr>
      <w:r>
        <w:rPr>
          <w:noProof/>
        </w:rPr>
        <w:t>Mediation</w:t>
      </w:r>
      <w:r>
        <w:rPr>
          <w:noProof/>
        </w:rPr>
        <w:tab/>
      </w:r>
      <w:r>
        <w:rPr>
          <w:noProof/>
        </w:rPr>
        <w:fldChar w:fldCharType="begin"/>
      </w:r>
      <w:r>
        <w:rPr>
          <w:noProof/>
        </w:rPr>
        <w:instrText xml:space="preserve"> PAGEREF _Toc322079022 \h </w:instrText>
      </w:r>
      <w:r>
        <w:rPr>
          <w:noProof/>
        </w:rPr>
      </w:r>
      <w:r>
        <w:rPr>
          <w:noProof/>
        </w:rPr>
        <w:fldChar w:fldCharType="separate"/>
      </w:r>
      <w:r>
        <w:rPr>
          <w:noProof/>
        </w:rPr>
        <w:t>72</w:t>
      </w:r>
      <w:r>
        <w:rPr>
          <w:noProof/>
        </w:rPr>
        <w:fldChar w:fldCharType="end"/>
      </w:r>
    </w:p>
    <w:p w14:paraId="3F86C23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2079023 \h </w:instrText>
      </w:r>
      <w:r>
        <w:rPr>
          <w:noProof/>
        </w:rPr>
      </w:r>
      <w:r>
        <w:rPr>
          <w:noProof/>
        </w:rPr>
        <w:fldChar w:fldCharType="separate"/>
      </w:r>
      <w:r>
        <w:rPr>
          <w:noProof/>
        </w:rPr>
        <w:t>74</w:t>
      </w:r>
      <w:r>
        <w:rPr>
          <w:noProof/>
        </w:rPr>
        <w:fldChar w:fldCharType="end"/>
      </w:r>
    </w:p>
    <w:p w14:paraId="2FD49CF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2079024 \h </w:instrText>
      </w:r>
      <w:r>
        <w:rPr>
          <w:noProof/>
        </w:rPr>
      </w:r>
      <w:r>
        <w:rPr>
          <w:noProof/>
        </w:rPr>
        <w:fldChar w:fldCharType="separate"/>
      </w:r>
      <w:r>
        <w:rPr>
          <w:noProof/>
        </w:rPr>
        <w:t>77</w:t>
      </w:r>
      <w:r>
        <w:rPr>
          <w:noProof/>
        </w:rPr>
        <w:fldChar w:fldCharType="end"/>
      </w:r>
    </w:p>
    <w:p w14:paraId="0A961D9A" w14:textId="77777777" w:rsidR="00AC72CA" w:rsidRDefault="00AC72CA">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2079025 \h </w:instrText>
      </w:r>
      <w:r>
        <w:rPr>
          <w:noProof/>
        </w:rPr>
      </w:r>
      <w:r>
        <w:rPr>
          <w:noProof/>
        </w:rPr>
        <w:fldChar w:fldCharType="separate"/>
      </w:r>
      <w:r>
        <w:rPr>
          <w:noProof/>
        </w:rPr>
        <w:t>78</w:t>
      </w:r>
      <w:r>
        <w:rPr>
          <w:noProof/>
        </w:rPr>
        <w:fldChar w:fldCharType="end"/>
      </w:r>
    </w:p>
    <w:p w14:paraId="3BFA5212"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2079026 \h </w:instrText>
      </w:r>
      <w:r>
        <w:rPr>
          <w:noProof/>
        </w:rPr>
      </w:r>
      <w:r>
        <w:rPr>
          <w:noProof/>
        </w:rPr>
        <w:fldChar w:fldCharType="separate"/>
      </w:r>
      <w:r>
        <w:rPr>
          <w:noProof/>
        </w:rPr>
        <w:t>79</w:t>
      </w:r>
      <w:r>
        <w:rPr>
          <w:noProof/>
        </w:rPr>
        <w:fldChar w:fldCharType="end"/>
      </w:r>
    </w:p>
    <w:p w14:paraId="0D2B4E11"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ctancy and Withdrawals</w:t>
      </w:r>
      <w:r>
        <w:rPr>
          <w:noProof/>
        </w:rPr>
        <w:tab/>
      </w:r>
      <w:r>
        <w:rPr>
          <w:noProof/>
        </w:rPr>
        <w:fldChar w:fldCharType="begin"/>
      </w:r>
      <w:r>
        <w:rPr>
          <w:noProof/>
        </w:rPr>
        <w:instrText xml:space="preserve"> PAGEREF _Toc322079027 \h </w:instrText>
      </w:r>
      <w:r>
        <w:rPr>
          <w:noProof/>
        </w:rPr>
      </w:r>
      <w:r>
        <w:rPr>
          <w:noProof/>
        </w:rPr>
        <w:fldChar w:fldCharType="separate"/>
      </w:r>
      <w:r>
        <w:rPr>
          <w:noProof/>
        </w:rPr>
        <w:t>80</w:t>
      </w:r>
      <w:r>
        <w:rPr>
          <w:noProof/>
        </w:rPr>
        <w:fldChar w:fldCharType="end"/>
      </w:r>
    </w:p>
    <w:p w14:paraId="515E8744"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2079028 \h </w:instrText>
      </w:r>
      <w:r>
        <w:rPr>
          <w:noProof/>
        </w:rPr>
      </w:r>
      <w:r>
        <w:rPr>
          <w:noProof/>
        </w:rPr>
        <w:fldChar w:fldCharType="separate"/>
      </w:r>
      <w:r>
        <w:rPr>
          <w:noProof/>
        </w:rPr>
        <w:t>83</w:t>
      </w:r>
      <w:r>
        <w:rPr>
          <w:noProof/>
        </w:rPr>
        <w:fldChar w:fldCharType="end"/>
      </w:r>
    </w:p>
    <w:p w14:paraId="3278122C" w14:textId="77777777" w:rsidR="00AC72CA" w:rsidRDefault="00AC72CA">
      <w:pPr>
        <w:pStyle w:val="TOC3"/>
        <w:tabs>
          <w:tab w:val="right" w:leader="dot" w:pos="8290"/>
        </w:tabs>
        <w:rPr>
          <w:rFonts w:asciiTheme="minorHAnsi" w:hAnsiTheme="minorHAnsi"/>
          <w:noProof/>
          <w:sz w:val="24"/>
          <w:szCs w:val="24"/>
          <w:lang w:val="en-AU" w:eastAsia="ja-JP"/>
        </w:rPr>
      </w:pPr>
      <w:r>
        <w:rPr>
          <w:noProof/>
        </w:rPr>
        <w:lastRenderedPageBreak/>
        <w:t>Open/Hidden Designs</w:t>
      </w:r>
      <w:r>
        <w:rPr>
          <w:noProof/>
        </w:rPr>
        <w:tab/>
      </w:r>
      <w:r>
        <w:rPr>
          <w:noProof/>
        </w:rPr>
        <w:fldChar w:fldCharType="begin"/>
      </w:r>
      <w:r>
        <w:rPr>
          <w:noProof/>
        </w:rPr>
        <w:instrText xml:space="preserve"> PAGEREF _Toc322079029 \h </w:instrText>
      </w:r>
      <w:r>
        <w:rPr>
          <w:noProof/>
        </w:rPr>
      </w:r>
      <w:r>
        <w:rPr>
          <w:noProof/>
        </w:rPr>
        <w:fldChar w:fldCharType="separate"/>
      </w:r>
      <w:r>
        <w:rPr>
          <w:noProof/>
        </w:rPr>
        <w:t>89</w:t>
      </w:r>
      <w:r>
        <w:rPr>
          <w:noProof/>
        </w:rPr>
        <w:fldChar w:fldCharType="end"/>
      </w:r>
    </w:p>
    <w:p w14:paraId="435DECFD"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2079030 \h </w:instrText>
      </w:r>
      <w:r>
        <w:rPr>
          <w:noProof/>
        </w:rPr>
      </w:r>
      <w:r>
        <w:rPr>
          <w:noProof/>
        </w:rPr>
        <w:fldChar w:fldCharType="separate"/>
      </w:r>
      <w:r>
        <w:rPr>
          <w:noProof/>
        </w:rPr>
        <w:t>91</w:t>
      </w:r>
      <w:r>
        <w:rPr>
          <w:noProof/>
        </w:rPr>
        <w:fldChar w:fldCharType="end"/>
      </w:r>
    </w:p>
    <w:p w14:paraId="055978EF"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2079031 \h </w:instrText>
      </w:r>
      <w:r>
        <w:rPr>
          <w:noProof/>
        </w:rPr>
      </w:r>
      <w:r>
        <w:rPr>
          <w:noProof/>
        </w:rPr>
        <w:fldChar w:fldCharType="separate"/>
      </w:r>
      <w:r>
        <w:rPr>
          <w:noProof/>
        </w:rPr>
        <w:t>91</w:t>
      </w:r>
      <w:r>
        <w:rPr>
          <w:noProof/>
        </w:rPr>
        <w:fldChar w:fldCharType="end"/>
      </w:r>
    </w:p>
    <w:p w14:paraId="54812631"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b w:val="0"/>
          <w:noProof/>
        </w:rPr>
        <w:t>Blah de blah</w:t>
      </w:r>
      <w:r>
        <w:rPr>
          <w:noProof/>
        </w:rPr>
        <w:t xml:space="preserve"> </w:t>
      </w:r>
      <w:r w:rsidRPr="00DE1C3A">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2079032 \h </w:instrText>
      </w:r>
      <w:r>
        <w:rPr>
          <w:noProof/>
        </w:rPr>
      </w:r>
      <w:r>
        <w:rPr>
          <w:noProof/>
        </w:rPr>
        <w:fldChar w:fldCharType="separate"/>
      </w:r>
      <w:r>
        <w:rPr>
          <w:noProof/>
        </w:rPr>
        <w:t>91</w:t>
      </w:r>
      <w:r>
        <w:rPr>
          <w:noProof/>
        </w:rPr>
        <w:fldChar w:fldCharType="end"/>
      </w:r>
    </w:p>
    <w:p w14:paraId="79A2F692" w14:textId="77777777" w:rsidR="00AC72CA" w:rsidRDefault="00AC72CA">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2079033 \h </w:instrText>
      </w:r>
      <w:r>
        <w:rPr>
          <w:noProof/>
        </w:rPr>
      </w:r>
      <w:r>
        <w:rPr>
          <w:noProof/>
        </w:rPr>
        <w:fldChar w:fldCharType="separate"/>
      </w:r>
      <w:r>
        <w:rPr>
          <w:noProof/>
        </w:rPr>
        <w:t>91</w:t>
      </w:r>
      <w:r>
        <w:rPr>
          <w:noProof/>
        </w:rPr>
        <w:fldChar w:fldCharType="end"/>
      </w:r>
    </w:p>
    <w:p w14:paraId="7BDA37E5" w14:textId="77777777" w:rsidR="00AC72CA" w:rsidRDefault="00AC72CA">
      <w:pPr>
        <w:pStyle w:val="TOC2"/>
        <w:tabs>
          <w:tab w:val="right" w:leader="dot" w:pos="8290"/>
        </w:tabs>
        <w:rPr>
          <w:rFonts w:asciiTheme="minorHAnsi" w:hAnsiTheme="minorHAnsi"/>
          <w:b w:val="0"/>
          <w:noProof/>
          <w:sz w:val="24"/>
          <w:szCs w:val="24"/>
          <w:lang w:val="en-AU" w:eastAsia="ja-JP"/>
        </w:rPr>
      </w:pPr>
      <w:r w:rsidRPr="00DE1C3A">
        <w:rPr>
          <w:rFonts w:cs="Times New Roman"/>
          <w:noProof/>
        </w:rPr>
        <w:t>Experiment 1</w:t>
      </w:r>
      <w:r>
        <w:rPr>
          <w:noProof/>
        </w:rPr>
        <w:tab/>
      </w:r>
      <w:r>
        <w:rPr>
          <w:noProof/>
        </w:rPr>
        <w:fldChar w:fldCharType="begin"/>
      </w:r>
      <w:r>
        <w:rPr>
          <w:noProof/>
        </w:rPr>
        <w:instrText xml:space="preserve"> PAGEREF _Toc322079034 \h </w:instrText>
      </w:r>
      <w:r>
        <w:rPr>
          <w:noProof/>
        </w:rPr>
      </w:r>
      <w:r>
        <w:rPr>
          <w:noProof/>
        </w:rPr>
        <w:fldChar w:fldCharType="separate"/>
      </w:r>
      <w:r>
        <w:rPr>
          <w:noProof/>
        </w:rPr>
        <w:t>91</w:t>
      </w:r>
      <w:r>
        <w:rPr>
          <w:noProof/>
        </w:rPr>
        <w:fldChar w:fldCharType="end"/>
      </w:r>
    </w:p>
    <w:p w14:paraId="7D9F4BF1" w14:textId="77777777" w:rsidR="00AC72CA" w:rsidRDefault="00AC72CA">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2079035 \h </w:instrText>
      </w:r>
      <w:r>
        <w:rPr>
          <w:noProof/>
        </w:rPr>
      </w:r>
      <w:r>
        <w:rPr>
          <w:noProof/>
        </w:rPr>
        <w:fldChar w:fldCharType="separate"/>
      </w:r>
      <w:r>
        <w:rPr>
          <w:noProof/>
        </w:rPr>
        <w:t>92</w:t>
      </w:r>
      <w:r>
        <w:rPr>
          <w:noProof/>
        </w:rPr>
        <w:fldChar w:fldCharType="end"/>
      </w:r>
    </w:p>
    <w:p w14:paraId="63315136"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2079036 \h </w:instrText>
      </w:r>
      <w:r>
        <w:rPr>
          <w:noProof/>
        </w:rPr>
      </w:r>
      <w:r>
        <w:rPr>
          <w:noProof/>
        </w:rPr>
        <w:fldChar w:fldCharType="separate"/>
      </w:r>
      <w:r>
        <w:rPr>
          <w:noProof/>
        </w:rPr>
        <w:t>92</w:t>
      </w:r>
      <w:r>
        <w:rPr>
          <w:noProof/>
        </w:rPr>
        <w:fldChar w:fldCharType="end"/>
      </w:r>
    </w:p>
    <w:p w14:paraId="76057DC6" w14:textId="77777777" w:rsidR="00AC72CA" w:rsidRDefault="00AC72CA">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2079037 \h </w:instrText>
      </w:r>
      <w:r>
        <w:rPr>
          <w:noProof/>
        </w:rPr>
      </w:r>
      <w:r>
        <w:rPr>
          <w:noProof/>
        </w:rPr>
        <w:fldChar w:fldCharType="separate"/>
      </w:r>
      <w:r>
        <w:rPr>
          <w:noProof/>
        </w:rPr>
        <w:t>92</w:t>
      </w:r>
      <w:r>
        <w:rPr>
          <w:noProof/>
        </w:rPr>
        <w:fldChar w:fldCharType="end"/>
      </w:r>
    </w:p>
    <w:p w14:paraId="4BB70A1E"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2079038 \h </w:instrText>
      </w:r>
      <w:r>
        <w:rPr>
          <w:noProof/>
        </w:rPr>
      </w:r>
      <w:r>
        <w:rPr>
          <w:noProof/>
        </w:rPr>
        <w:fldChar w:fldCharType="separate"/>
      </w:r>
      <w:r>
        <w:rPr>
          <w:noProof/>
        </w:rPr>
        <w:t>92</w:t>
      </w:r>
      <w:r>
        <w:rPr>
          <w:noProof/>
        </w:rPr>
        <w:fldChar w:fldCharType="end"/>
      </w:r>
    </w:p>
    <w:p w14:paraId="480BFE09"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2079039 \h </w:instrText>
      </w:r>
      <w:r>
        <w:rPr>
          <w:noProof/>
        </w:rPr>
      </w:r>
      <w:r>
        <w:rPr>
          <w:noProof/>
        </w:rPr>
        <w:fldChar w:fldCharType="separate"/>
      </w:r>
      <w:r>
        <w:rPr>
          <w:noProof/>
        </w:rPr>
        <w:t>94</w:t>
      </w:r>
      <w:r>
        <w:rPr>
          <w:noProof/>
        </w:rPr>
        <w:fldChar w:fldCharType="end"/>
      </w:r>
    </w:p>
    <w:p w14:paraId="0F1D70A5" w14:textId="77777777" w:rsidR="00AC72CA" w:rsidRDefault="00AC72CA">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2079040 \h </w:instrText>
      </w:r>
      <w:r>
        <w:rPr>
          <w:noProof/>
        </w:rPr>
      </w:r>
      <w:r>
        <w:rPr>
          <w:noProof/>
        </w:rPr>
        <w:fldChar w:fldCharType="separate"/>
      </w:r>
      <w:r>
        <w:rPr>
          <w:noProof/>
        </w:rPr>
        <w:t>94</w:t>
      </w:r>
      <w:r>
        <w:rPr>
          <w:noProof/>
        </w:rPr>
        <w:fldChar w:fldCharType="end"/>
      </w:r>
    </w:p>
    <w:p w14:paraId="77772774" w14:textId="77777777" w:rsidR="00AC72CA" w:rsidRDefault="00AC72CA">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2079041 \h </w:instrText>
      </w:r>
      <w:r>
        <w:rPr>
          <w:noProof/>
        </w:rPr>
      </w:r>
      <w:r>
        <w:rPr>
          <w:noProof/>
        </w:rPr>
        <w:fldChar w:fldCharType="separate"/>
      </w:r>
      <w:r>
        <w:rPr>
          <w:noProof/>
        </w:rPr>
        <w:t>108</w:t>
      </w:r>
      <w:r>
        <w:rPr>
          <w:noProof/>
        </w:rPr>
        <w:fldChar w:fldCharType="end"/>
      </w:r>
    </w:p>
    <w:p w14:paraId="31319237" w14:textId="77777777" w:rsidR="00AC72CA" w:rsidRDefault="00AC72CA">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2079042 \h </w:instrText>
      </w:r>
      <w:r>
        <w:rPr>
          <w:noProof/>
        </w:rPr>
      </w:r>
      <w:r>
        <w:rPr>
          <w:noProof/>
        </w:rPr>
        <w:fldChar w:fldCharType="separate"/>
      </w:r>
      <w:r>
        <w:rPr>
          <w:noProof/>
        </w:rPr>
        <w:t>109</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2079003"/>
      <w:r>
        <w:t xml:space="preserve">Chapter 1: </w:t>
      </w:r>
      <w:r w:rsidR="00F42662">
        <w:t>Sources of the Placebo Effect</w:t>
      </w:r>
      <w:bookmarkEnd w:id="0"/>
    </w:p>
    <w:p w14:paraId="0B42065F" w14:textId="5C5FFAE1" w:rsidR="00E21A89" w:rsidRDefault="009A484F" w:rsidP="00E21A89">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514C0A">
        <w:rPr>
          <w:rFonts w:cs="Times New Roman"/>
        </w:rPr>
        <w:t xml:space="preserve">. Most people </w:t>
      </w:r>
      <w:r w:rsidR="00956D0B" w:rsidRPr="00C129FD">
        <w:rPr>
          <w:rFonts w:cs="Times New Roman"/>
        </w:rPr>
        <w:t xml:space="preserve">are either unaware of </w:t>
      </w:r>
      <w:r w:rsidR="00514C0A">
        <w:rPr>
          <w:rFonts w:cs="Times New Roman"/>
        </w:rPr>
        <w:t>this fact or ignore it</w:t>
      </w:r>
      <w:r w:rsidR="00956D0B" w:rsidRPr="00C129FD">
        <w:rPr>
          <w:rFonts w:cs="Times New Roman"/>
        </w:rPr>
        <w: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w:t>
      </w:r>
      <w:r w:rsidR="00514C0A">
        <w:rPr>
          <w:rFonts w:cs="Times New Roman"/>
        </w:rPr>
        <w:t>,</w:t>
      </w:r>
      <w:r w:rsidR="00EB523A" w:rsidRPr="00C129FD">
        <w:rPr>
          <w:rFonts w:cs="Times New Roman"/>
        </w:rPr>
        <w:t xml:space="preserve">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 xml:space="preserve">nally and externally generated events as being accurate and in some sense true. These </w:t>
      </w:r>
      <w:r w:rsidR="00FE0EDB">
        <w:rPr>
          <w:rFonts w:cs="Times New Roman"/>
        </w:rPr>
        <w:t xml:space="preserve">flawed </w:t>
      </w:r>
      <w:r w:rsidR="00857ED4" w:rsidRPr="00C129FD">
        <w:rPr>
          <w:rFonts w:cs="Times New Roman"/>
        </w:rPr>
        <w:t>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their </w:t>
      </w:r>
      <w:r w:rsidR="00162A7B" w:rsidRPr="00C129FD">
        <w:rPr>
          <w:rFonts w:cs="Times New Roman"/>
        </w:rPr>
        <w:t>beliefs, expectations, and predilections</w:t>
      </w:r>
      <w:r w:rsidR="00E21A89">
        <w:rPr>
          <w:rFonts w:cs="Times New Roman"/>
        </w:rPr>
        <w:t xml:space="preserve">. </w:t>
      </w:r>
      <w:bookmarkStart w:id="1" w:name="_GoBack"/>
      <w:bookmarkEnd w:id="1"/>
    </w:p>
    <w:p w14:paraId="7EBE7422" w14:textId="77777777" w:rsidR="00383431" w:rsidRDefault="00383431" w:rsidP="00CA62E5">
      <w:pPr>
        <w:contextualSpacing/>
        <w:rPr>
          <w:rFonts w:cs="Times New Roman"/>
        </w:rPr>
      </w:pPr>
    </w:p>
    <w:p w14:paraId="61C82D72" w14:textId="0C472F96" w:rsidR="008048D5" w:rsidRPr="008048D5" w:rsidRDefault="008048D5" w:rsidP="008048D5">
      <w:pPr>
        <w:pStyle w:val="Heading2"/>
      </w:pPr>
      <w:bookmarkStart w:id="2" w:name="_Toc322079004"/>
      <w:r w:rsidRPr="008048D5">
        <w:t>Expectancies</w:t>
      </w:r>
      <w:bookmarkEnd w:id="2"/>
    </w:p>
    <w:p w14:paraId="212FD8E8" w14:textId="77777777" w:rsidR="000B64F8"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w:t>
      </w:r>
      <w:r w:rsidR="00720CB6">
        <w:rPr>
          <w:rFonts w:cs="Times New Roman"/>
        </w:rPr>
        <w:lastRenderedPageBreak/>
        <w:t xml:space="preserve">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stimulus arrives.</w:t>
      </w:r>
      <w:r w:rsidR="00237665">
        <w:rPr>
          <w:rFonts w:cs="Times New Roman"/>
        </w:rPr>
        <w:t xml:space="preserve"> </w:t>
      </w:r>
      <w:r w:rsidR="000B64F8">
        <w:rPr>
          <w:rFonts w:cs="Times New Roman"/>
        </w:rPr>
        <w:t xml:space="preserve">Here it may be necessary to define what is meant by a stimulus. In psychology a stimulus is any object or event that can be perceived by the organism. Thus stimuli can be external to the organism or they can be internally registered perceptions, thoughts or emotions. So long as they can be perceived they are stimuli </w:t>
      </w:r>
      <w:r w:rsidR="000B64F8">
        <w:rPr>
          <w:rFonts w:cs="Times New Roman"/>
        </w:rPr>
        <w:fldChar w:fldCharType="begin"/>
      </w:r>
      <w:r w:rsidR="000B64F8">
        <w:rPr>
          <w:rFonts w:cs="Times New Roman"/>
        </w:rPr>
        <w:instrText xml:space="preserve"> ADDIN EN.CITE &lt;EndNote&gt;&lt;Cite&gt;&lt;Author&gt;Eikelboom&lt;/Author&gt;&lt;Year&gt;1982&lt;/Year&gt;&lt;RecNum&gt;262&lt;/RecNum&gt;&lt;DisplayText&gt;(Eikelboom &amp;amp; Stewart, 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0B64F8">
        <w:rPr>
          <w:rFonts w:cs="Times New Roman"/>
        </w:rPr>
        <w:fldChar w:fldCharType="separate"/>
      </w:r>
      <w:r w:rsidR="000B64F8">
        <w:rPr>
          <w:rFonts w:cs="Times New Roman"/>
          <w:noProof/>
        </w:rPr>
        <w:t>(Eikelboom &amp; Stewart, 1982)</w:t>
      </w:r>
      <w:r w:rsidR="000B64F8">
        <w:rPr>
          <w:rFonts w:cs="Times New Roman"/>
        </w:rPr>
        <w:fldChar w:fldCharType="end"/>
      </w:r>
      <w:r w:rsidR="000B64F8">
        <w:rPr>
          <w:rFonts w:cs="Times New Roman"/>
        </w:rPr>
        <w:t>.</w:t>
      </w:r>
    </w:p>
    <w:p w14:paraId="2B704C5F" w14:textId="18A1517F" w:rsidR="00561D33" w:rsidRDefault="000B64F8" w:rsidP="008E4D8A">
      <w:pPr>
        <w:ind w:firstLine="284"/>
        <w:contextualSpacing/>
        <w:rPr>
          <w:rFonts w:cs="Times New Roman"/>
        </w:rPr>
      </w:pPr>
      <w:r>
        <w:rPr>
          <w:rFonts w:cs="Times New Roman"/>
        </w:rPr>
        <w:t xml:space="preserve"> </w:t>
      </w:r>
      <w:r w:rsidR="00900DEF">
        <w:rPr>
          <w:rFonts w:cs="Times New Roman"/>
        </w:rPr>
        <w:t>Schema</w:t>
      </w:r>
      <w:r w:rsidR="00D33244">
        <w:rPr>
          <w:rFonts w:cs="Times New Roman"/>
        </w:rPr>
        <w:t>s</w:t>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w:t>
      </w:r>
      <w:r w:rsidR="00260F50">
        <w:rPr>
          <w:rFonts w:cs="Times New Roman"/>
        </w:rPr>
        <w:t xml:space="preserve"> A</w:t>
      </w:r>
      <w:r w:rsidR="002F4393">
        <w:rPr>
          <w:rFonts w:cs="Times New Roman"/>
        </w:rPr>
        <w:t xml:space="preserve"> </w:t>
      </w:r>
      <w:r w:rsidR="00260F50">
        <w:rPr>
          <w:rFonts w:cs="Times New Roman"/>
        </w:rPr>
        <w:t xml:space="preserve">simpler definition of expectancies is that they are beliefs about what will happen when a particular stimulus occurs. </w:t>
      </w:r>
      <w:r w:rsidR="00F061CD">
        <w:rPr>
          <w:rFonts w:cs="Times New Roman"/>
        </w:rPr>
        <w:t>No</w:t>
      </w:r>
      <w:r w:rsidR="00890E8A">
        <w:rPr>
          <w:rFonts w:cs="Times New Roman"/>
        </w:rPr>
        <w:t xml:space="preserve"> matter how</w:t>
      </w:r>
      <w:r w:rsidR="00260F50">
        <w:rPr>
          <w:rFonts w:cs="Times New Roman"/>
        </w:rPr>
        <w:t xml:space="preserve"> expectancies are defined, m</w:t>
      </w:r>
      <w:r w:rsidR="008E4D8A">
        <w:rPr>
          <w:rFonts w:cs="Times New Roman"/>
        </w:rPr>
        <w:t xml:space="preserve">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2079005"/>
      <w:r w:rsidRPr="00C129FD">
        <w:t>The Placebo Effect</w:t>
      </w:r>
      <w:bookmarkEnd w:id="3"/>
    </w:p>
    <w:p w14:paraId="4910A598" w14:textId="2EE79B79" w:rsidR="005C6C4A" w:rsidRDefault="00440FE4" w:rsidP="005502EE">
      <w:pPr>
        <w:ind w:firstLine="284"/>
        <w:rPr>
          <w:rFonts w:cs="Times New Roman"/>
        </w:rPr>
      </w:pPr>
      <w:r>
        <w:rPr>
          <w:rFonts w:cs="Times New Roman"/>
        </w:rPr>
        <w:t>The most archetypal example of a placebo effect is when an individual experiencing some form of pain is given a</w:t>
      </w:r>
      <w:r w:rsidR="00D829F6">
        <w:rPr>
          <w:rFonts w:cs="Times New Roman"/>
        </w:rPr>
        <w:t>n inert</w:t>
      </w:r>
      <w:r>
        <w:rPr>
          <w:rFonts w:cs="Times New Roman"/>
        </w:rPr>
        <w:t xml:space="preserve">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w:t>
      </w:r>
      <w:r w:rsidR="00DC1011">
        <w:rPr>
          <w:rFonts w:cs="Times New Roman"/>
        </w:rPr>
        <w:t>A more all-</w:t>
      </w:r>
      <w:r w:rsidR="00DC1011">
        <w:rPr>
          <w:rFonts w:cs="Times New Roman"/>
        </w:rPr>
        <w:lastRenderedPageBreak/>
        <w:t>encompassing</w:t>
      </w:r>
      <w:r w:rsidR="002E0524">
        <w:rPr>
          <w:rFonts w:cs="Times New Roman"/>
        </w:rPr>
        <w:t xml:space="preserve"> definition of a placebo effect</w:t>
      </w:r>
      <w:r w:rsidR="00DC1011">
        <w:rPr>
          <w:rFonts w:cs="Times New Roman"/>
        </w:rPr>
        <w:t xml:space="preserve"> </w:t>
      </w:r>
      <w:r w:rsidR="0008113C">
        <w:rPr>
          <w:rFonts w:cs="Times New Roman"/>
        </w:rPr>
        <w:t>is</w:t>
      </w:r>
      <w:r w:rsidR="008E5F2B">
        <w:rPr>
          <w:rFonts w:cs="Times New Roman"/>
        </w:rPr>
        <w:t>:</w:t>
      </w:r>
      <w:r w:rsidR="002E0524">
        <w:rPr>
          <w:rFonts w:cs="Times New Roman"/>
        </w:rPr>
        <w:t xml:space="preserv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concerning the consequences of that treatm</w:t>
      </w:r>
      <w:r w:rsidR="00AF57AE">
        <w:rPr>
          <w:rFonts w:cs="Times New Roman"/>
        </w:rPr>
        <w:t>ent</w:t>
      </w:r>
      <w:r w:rsidR="001C4890">
        <w:rPr>
          <w:rFonts w:cs="Times New Roman"/>
        </w:rPr>
        <w:t xml:space="preserve"> </w:t>
      </w:r>
      <w:r w:rsidR="001C4890">
        <w:rPr>
          <w:rFonts w:cs="Times New Roman"/>
        </w:rPr>
        <w:fldChar w:fldCharType="begin"/>
      </w:r>
      <w:r w:rsidR="001C4890">
        <w:rPr>
          <w:rFonts w:cs="Times New Roman"/>
        </w:rPr>
        <w:instrText xml:space="preserve"> ADDIN EN.CITE &lt;EndNote&gt;&lt;Cite&gt;&lt;Author&gt;Montgomery&lt;/Author&gt;&lt;Year&gt;1996&lt;/Year&gt;&lt;RecNum&gt;334&lt;/RecNum&gt;&lt;DisplayText&gt;(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1C4890">
        <w:rPr>
          <w:rFonts w:cs="Times New Roman"/>
        </w:rPr>
        <w:fldChar w:fldCharType="separate"/>
      </w:r>
      <w:r w:rsidR="001C4890">
        <w:rPr>
          <w:rFonts w:cs="Times New Roman"/>
          <w:noProof/>
        </w:rPr>
        <w:t>(Montgomery &amp; Kirsch, 1996)</w:t>
      </w:r>
      <w:r w:rsidR="001C4890">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31E5A501" w:rsidR="005502EE" w:rsidRDefault="0035166D" w:rsidP="005502EE">
      <w:pPr>
        <w:ind w:firstLine="284"/>
        <w:rPr>
          <w:rFonts w:cs="Times New Roman"/>
        </w:rPr>
      </w:pPr>
      <w:r>
        <w:rPr>
          <w:rFonts w:cs="Times New Roman"/>
        </w:rPr>
        <w:t xml:space="preserve">When no active treatment has been administered </w:t>
      </w:r>
      <w:r w:rsidR="004402A8">
        <w:rPr>
          <w:rFonts w:cs="Times New Roman"/>
        </w:rPr>
        <w:t>a placebo treatment</w:t>
      </w:r>
      <w:r w:rsidR="00401AA2" w:rsidRPr="00C129FD">
        <w:rPr>
          <w:rFonts w:cs="Times New Roman"/>
        </w:rPr>
        <w:t xml:space="preserve"> can </w:t>
      </w:r>
      <w:r w:rsidR="004402A8">
        <w:rPr>
          <w:rFonts w:cs="Times New Roman"/>
        </w:rPr>
        <w:t xml:space="preserve">lead to </w:t>
      </w:r>
      <w:r w:rsidR="00892D8D">
        <w:rPr>
          <w:rFonts w:cs="Times New Roman"/>
        </w:rPr>
        <w:t xml:space="preserve">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 </w:instrText>
      </w:r>
      <w:r w:rsidR="009047C4">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Pr>
          <w:rFonts w:cs="Times New Roman"/>
        </w:rPr>
      </w:r>
      <w:r>
        <w:rPr>
          <w:rFonts w:cs="Times New Roman"/>
        </w:rPr>
        <w:fldChar w:fldCharType="separate"/>
      </w:r>
      <w:r w:rsidR="009047C4">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4402A8">
        <w:rPr>
          <w:rFonts w:cs="Times New Roman"/>
        </w:rPr>
        <w:t>received the treatment</w:t>
      </w:r>
      <w:r w:rsidR="00EC1A00">
        <w:rPr>
          <w:rFonts w:cs="Times New Roman"/>
        </w:rPr>
        <w:t xml:space="preserve"> and expectancies about the likely effects of </w:t>
      </w:r>
      <w:r w:rsidR="004402A8">
        <w:rPr>
          <w:rFonts w:cs="Times New Roman"/>
        </w:rPr>
        <w:t>receiving the treatment</w:t>
      </w:r>
      <w:r w:rsidR="00EC1A00">
        <w:rPr>
          <w:rFonts w:cs="Times New Roman"/>
        </w:rPr>
        <w:t xml:space="preserve">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0653C2">
        <w:rPr>
          <w:rFonts w:cs="Times New Roman"/>
        </w:rPr>
        <w:t>pectancies</w:t>
      </w:r>
      <w:r w:rsidR="00AE450D" w:rsidRPr="00C129FD">
        <w:rPr>
          <w:rFonts w:cs="Times New Roman"/>
        </w:rPr>
        <w:t xml:space="preserve">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1A19E585"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w:t>
      </w:r>
      <w:proofErr w:type="spellStart"/>
      <w:r w:rsidR="00BD619D">
        <w:rPr>
          <w:rFonts w:cs="Times New Roman"/>
        </w:rPr>
        <w:t>hyperalgesia</w:t>
      </w:r>
      <w:proofErr w:type="spellEnd"/>
      <w:r w:rsidR="00BD619D">
        <w:rPr>
          <w:rFonts w:cs="Times New Roman"/>
        </w:rPr>
        <w:t xml:space="preserve"> </w:t>
      </w:r>
      <w:r w:rsidR="00BD619D">
        <w:rPr>
          <w:rFonts w:cs="Times New Roman"/>
        </w:rPr>
        <w:fldChar w:fldCharType="begin"/>
      </w:r>
      <w:r w:rsidR="00BD619D">
        <w:rPr>
          <w:rFonts w:cs="Times New Roman"/>
        </w:rPr>
        <w:instrText xml:space="preserve"> ADDIN EN.CITE &lt;EndNote&gt;&lt;Cite&gt;&lt;Author&gt;Benedetti&lt;/Author&gt;&lt;Year&gt;1997&lt;/Year&gt;&lt;RecNum&gt;367&lt;/RecNum&gt;&lt;DisplayText&gt;(Benedetti, Amanzio, Casadio, Oliaro, &amp;amp; Maggi, 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00BD619D">
        <w:rPr>
          <w:rFonts w:cs="Times New Roman"/>
        </w:rPr>
        <w:fldChar w:fldCharType="separate"/>
      </w:r>
      <w:r w:rsidR="00BD619D">
        <w:rPr>
          <w:rFonts w:cs="Times New Roman"/>
          <w:noProof/>
        </w:rPr>
        <w:t>(Benedetti, Amanzio, Casadio, Oliaro, &amp; Maggi, 1997)</w:t>
      </w:r>
      <w:r w:rsidR="00BD619D">
        <w:rPr>
          <w:rFonts w:cs="Times New Roman"/>
        </w:rPr>
        <w:fldChar w:fldCharType="end"/>
      </w:r>
      <w:r w:rsidR="00BD619D">
        <w:rPr>
          <w:rFonts w:cs="Times New Roman"/>
        </w:rPr>
        <w:t xml:space="preserve">, </w:t>
      </w:r>
      <w:r w:rsidR="00556D11" w:rsidRPr="00C129FD">
        <w:rPr>
          <w:rFonts w:cs="Times New Roman"/>
        </w:rPr>
        <w:t xml:space="preserve">improved motor </w:t>
      </w:r>
      <w:r w:rsidRPr="00C129FD">
        <w:rPr>
          <w:rFonts w:cs="Times New Roman"/>
        </w:rPr>
        <w:t>function</w:t>
      </w:r>
      <w:r w:rsidR="00556D11" w:rsidRPr="00C129FD">
        <w:rPr>
          <w:rFonts w:cs="Times New Roman"/>
        </w:rPr>
        <w:t xml:space="preserve"> </w:t>
      </w:r>
      <w:r w:rsidR="002E2F37">
        <w:rPr>
          <w:rFonts w:cs="Times New Roman"/>
        </w:rPr>
        <w:lastRenderedPageBreak/>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proofErr w:type="spellStart"/>
      <w:r w:rsidR="00334011" w:rsidRPr="00C129FD">
        <w:rPr>
          <w:rFonts w:cs="Times New Roman"/>
        </w:rPr>
        <w:t>bronchioconstriction</w:t>
      </w:r>
      <w:proofErr w:type="spellEnd"/>
      <w:r w:rsidR="00334011" w:rsidRPr="00C129FD">
        <w:rPr>
          <w:rFonts w:cs="Times New Roman"/>
        </w:rPr>
        <w:t xml:space="preserve">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w:t>
      </w:r>
      <w:r w:rsidR="007561EA">
        <w:rPr>
          <w:rFonts w:cs="Times New Roman"/>
        </w:rPr>
        <w:t>can be induced with placebo manipulations</w:t>
      </w:r>
      <w:r w:rsidR="005C2703" w:rsidRPr="00C129FD">
        <w:rPr>
          <w:rFonts w:cs="Times New Roman"/>
        </w:rPr>
        <w:t xml:space="preserve"> in much the same way as</w:t>
      </w:r>
      <w:r w:rsidR="001C04CA">
        <w:rPr>
          <w:rFonts w:cs="Times New Roman"/>
        </w:rPr>
        <w:t xml:space="preserve"> the desired effects </w:t>
      </w:r>
      <w:r w:rsidR="007561EA">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 </w:instrText>
      </w:r>
      <w:r w:rsidR="001B5679">
        <w:rPr>
          <w:rFonts w:cs="Times New Roman"/>
        </w:rPr>
        <w:fldChar w:fldCharType="begin">
          <w:fldData xml:space="preserve">PEVuZE5vdGU+PENpdGU+PEF1dGhvcj5Db2xhZ2l1cmk8L0F1dGhvcj48WWVhcj4yMDEyPC9ZZWFy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sidR="007561EA">
        <w:rPr>
          <w:rFonts w:cs="Times New Roman"/>
        </w:rPr>
      </w:r>
      <w:r w:rsidR="007561EA">
        <w:rPr>
          <w:rFonts w:cs="Times New Roman"/>
        </w:rPr>
        <w:fldChar w:fldCharType="separate"/>
      </w:r>
      <w:r w:rsidR="001B5679">
        <w:rPr>
          <w:rFonts w:cs="Times New Roman"/>
          <w:noProof/>
        </w:rPr>
        <w:t>(Colagiuri, McGuinness, Boakes, &amp; Butow, 2012; Shapiro, Chassan, Morris, &amp; Frick, 1974)</w:t>
      </w:r>
      <w:r w:rsidR="007561EA">
        <w:rPr>
          <w:rFonts w:cs="Times New Roman"/>
        </w:rPr>
        <w:fldChar w:fldCharType="end"/>
      </w:r>
      <w:r w:rsidR="007561EA">
        <w:rPr>
          <w:rFonts w:cs="Times New Roman"/>
        </w:rPr>
        <w:t xml:space="preserve">. </w:t>
      </w:r>
      <w:r w:rsidR="003709B9" w:rsidRPr="00C129FD">
        <w:rPr>
          <w:rFonts w:cs="Times New Roman"/>
        </w:rPr>
        <w:t xml:space="preserve">Possibly the most salient example of an aversive </w:t>
      </w:r>
      <w:r w:rsidR="00901A7B">
        <w:rPr>
          <w:rFonts w:cs="Times New Roman"/>
        </w:rPr>
        <w:t>placebo</w:t>
      </w:r>
      <w:r w:rsidR="009D6815">
        <w:rPr>
          <w:rFonts w:cs="Times New Roman"/>
        </w:rPr>
        <w:t xml:space="preserve"> effect, or </w:t>
      </w:r>
      <w:proofErr w:type="spellStart"/>
      <w:r w:rsidR="009D6815">
        <w:rPr>
          <w:rFonts w:cs="Times New Roman"/>
        </w:rPr>
        <w:t>nocebo</w:t>
      </w:r>
      <w:proofErr w:type="spellEnd"/>
      <w:r w:rsidR="009D6815">
        <w:rPr>
          <w:rFonts w:cs="Times New Roman"/>
        </w:rPr>
        <w:t xml:space="preserve"> effect, </w:t>
      </w:r>
      <w:r w:rsidR="003709B9" w:rsidRPr="00C129FD">
        <w:rPr>
          <w:rFonts w:cs="Times New Roman"/>
        </w:rPr>
        <w:t xml:space="preserve">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 </w:instrText>
      </w:r>
      <w:r w:rsidR="001C4890">
        <w:rPr>
          <w:rFonts w:cs="Times New Roman"/>
        </w:rPr>
        <w:fldChar w:fldCharType="begin">
          <w:fldData xml:space="preserve">PEVuZE5vdGU+PENpdGU+PEF1dGhvcj5Nb250Z29tZXJ5PC9BdXRob3I+PFllYXI+MjAwMTwvWWVh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</w:fldData>
        </w:fldChar>
      </w:r>
      <w:r w:rsidR="001C4890">
        <w:rPr>
          <w:rFonts w:cs="Times New Roman"/>
        </w:rPr>
        <w:instrText xml:space="preserve"> ADDIN EN.CITE.DATA </w:instrText>
      </w:r>
      <w:r w:rsidR="001C4890">
        <w:rPr>
          <w:rFonts w:cs="Times New Roman"/>
        </w:rPr>
      </w:r>
      <w:r w:rsidR="001C4890">
        <w:rPr>
          <w:rFonts w:cs="Times New Roman"/>
        </w:rPr>
        <w:fldChar w:fldCharType="end"/>
      </w:r>
      <w:r w:rsidR="00C92DEE">
        <w:rPr>
          <w:rFonts w:cs="Times New Roman"/>
        </w:rPr>
      </w:r>
      <w:r w:rsidR="00C92DEE">
        <w:rPr>
          <w:rFonts w:cs="Times New Roman"/>
        </w:rPr>
        <w:fldChar w:fldCharType="separate"/>
      </w:r>
      <w:r w:rsidR="001C4890">
        <w:rPr>
          <w:rFonts w:cs="Times New Roman"/>
          <w:noProof/>
        </w:rPr>
        <w:t>(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46F7BC62" w:rsidR="00DB0F68" w:rsidRDefault="005502EE" w:rsidP="005502EE">
      <w:pPr>
        <w:ind w:firstLine="284"/>
        <w:rPr>
          <w:rFonts w:cs="Times New Roman"/>
        </w:rPr>
      </w:pPr>
      <w:r>
        <w:rPr>
          <w:rFonts w:cs="Times New Roman"/>
        </w:rPr>
        <w:t xml:space="preserve">The type and direction of the placebo effect elicited </w:t>
      </w:r>
      <w:r w:rsidR="004D31E2">
        <w:rPr>
          <w:rFonts w:cs="Times New Roman"/>
        </w:rPr>
        <w:t xml:space="preserve">by the expectancy that one has received a treatment </w:t>
      </w:r>
      <w:r>
        <w:rPr>
          <w:rFonts w:cs="Times New Roman"/>
        </w:rPr>
        <w:t xml:space="preserve">depends largely on the </w:t>
      </w:r>
      <w:r w:rsidR="004D31E2">
        <w:rPr>
          <w:rFonts w:cs="Times New Roman"/>
        </w:rPr>
        <w:t xml:space="preserve">particular </w:t>
      </w:r>
      <w:r>
        <w:rPr>
          <w:rFonts w:cs="Times New Roman"/>
        </w:rPr>
        <w:t>expectancies held by the individual who receives the placebo concerning the likely outcome of the treatment. Expectancies can be acquired directly through personal experience with the treatment</w:t>
      </w:r>
      <w:r w:rsidR="004D31E2">
        <w:rPr>
          <w:rFonts w:cs="Times New Roman"/>
        </w:rPr>
        <w:t xml:space="preserve">, either in the laboratory or </w:t>
      </w:r>
      <w:r w:rsidR="004D31E2">
        <w:rPr>
          <w:rFonts w:cs="Times New Roman"/>
          <w:i/>
        </w:rPr>
        <w:t>in vivo</w:t>
      </w:r>
      <w:r w:rsidR="002E36BA">
        <w:rPr>
          <w:rFonts w:cs="Times New Roman"/>
          <w:i/>
        </w:rPr>
        <w:t>,</w:t>
      </w:r>
      <w:r w:rsidR="004D31E2">
        <w:rPr>
          <w:rFonts w:cs="Times New Roman"/>
        </w:rPr>
        <w:t xml:space="preserve"> or indirectly through social learning or </w:t>
      </w:r>
      <w:proofErr w:type="spellStart"/>
      <w:r w:rsidR="004D31E2">
        <w:rPr>
          <w:rFonts w:cs="Times New Roman"/>
        </w:rPr>
        <w:t>generalis</w:t>
      </w:r>
      <w:r>
        <w:rPr>
          <w:rFonts w:cs="Times New Roman"/>
        </w:rPr>
        <w:t>ation</w:t>
      </w:r>
      <w:proofErr w:type="spellEnd"/>
      <w:r>
        <w:rPr>
          <w:rFonts w:cs="Times New Roman"/>
        </w:rPr>
        <w:t xml:space="preserve">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2079006"/>
      <w:r>
        <w:t>Expectancy</w:t>
      </w:r>
      <w:r w:rsidR="00AC7BC1">
        <w:t xml:space="preserve"> </w:t>
      </w:r>
      <w:proofErr w:type="spellStart"/>
      <w:r w:rsidR="00AC7BC1">
        <w:t>vs</w:t>
      </w:r>
      <w:proofErr w:type="spellEnd"/>
      <w:r w:rsidR="00AC7BC1">
        <w:t xml:space="preserve"> Conditioning</w:t>
      </w:r>
      <w:bookmarkEnd w:id="4"/>
    </w:p>
    <w:p w14:paraId="7A3F2B3D" w14:textId="446A4B61" w:rsidR="000D2794" w:rsidRDefault="000D2794" w:rsidP="00057AB8">
      <w:pPr>
        <w:ind w:firstLine="284"/>
      </w:pPr>
      <w:r>
        <w:t>That the placebo effect exists is universally agreed upon. Howeve</w:t>
      </w:r>
      <w:r w:rsidR="0064045B">
        <w:t>r there is less agreement on</w:t>
      </w:r>
      <w:r>
        <w:t xml:space="preserve"> precise</w:t>
      </w:r>
      <w:r w:rsidR="0064045B">
        <w:t xml:space="preserve">ly what mechanisms </w:t>
      </w:r>
      <w:r>
        <w:t>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2079007"/>
      <w:r>
        <w:lastRenderedPageBreak/>
        <w:t>Stimulus Substitution Model</w:t>
      </w:r>
      <w:bookmarkEnd w:id="5"/>
    </w:p>
    <w:p w14:paraId="71F7C352" w14:textId="615850A1"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 xml:space="preserve">classical or </w:t>
      </w:r>
      <w:proofErr w:type="spellStart"/>
      <w:r w:rsidR="008D63D3">
        <w:rPr>
          <w:rFonts w:cs="Times New Roman"/>
        </w:rPr>
        <w:t>Pavlo</w:t>
      </w:r>
      <w:r w:rsidR="007F6C82">
        <w:rPr>
          <w:rFonts w:cs="Times New Roman"/>
        </w:rPr>
        <w:t>vian</w:t>
      </w:r>
      <w:proofErr w:type="spellEnd"/>
      <w:r w:rsidR="007F6C82">
        <w:rPr>
          <w:rFonts w:cs="Times New Roman"/>
        </w:rPr>
        <w:t xml:space="preserve"> conditioning</w:t>
      </w:r>
      <w:r w:rsidR="003D6F88">
        <w:rPr>
          <w:rFonts w:cs="Times New Roman"/>
        </w:rPr>
        <w:t>, when</w:t>
      </w:r>
      <w:r w:rsidR="007F6C82">
        <w:rPr>
          <w:rFonts w:cs="Times New Roman"/>
        </w:rPr>
        <w:t xml:space="preserve">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w:t>
      </w:r>
      <w:r w:rsidR="003D6F88">
        <w:rPr>
          <w:rFonts w:cs="Times New Roman"/>
        </w:rPr>
        <w:t xml:space="preserve">is </w:t>
      </w:r>
      <w:r w:rsidR="00FC169A">
        <w:rPr>
          <w:rFonts w:cs="Times New Roman"/>
        </w:rPr>
        <w:t xml:space="preserve">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w:t>
      </w:r>
      <w:r w:rsidR="003D6F88">
        <w:rPr>
          <w:rFonts w:cs="Times New Roman"/>
        </w:rPr>
        <w:t>, the neutral stimulus eventually</w:t>
      </w:r>
      <w:r w:rsidR="007F6C82">
        <w:rPr>
          <w:rFonts w:cs="Times New Roman"/>
        </w:rPr>
        <w:t xml:space="preserve">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w:t>
      </w:r>
      <w:r w:rsidR="0059336F">
        <w:rPr>
          <w:rFonts w:cs="Times New Roman"/>
        </w:rPr>
        <w:lastRenderedPageBreak/>
        <w:t xml:space="preserve">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5D095B23" w:rsidR="00E87489" w:rsidRDefault="00297830" w:rsidP="00E87489">
      <w:pPr>
        <w:ind w:firstLine="284"/>
        <w:rPr>
          <w:rFonts w:cs="Times New Roman"/>
        </w:rPr>
      </w:pPr>
      <w:proofErr w:type="spellStart"/>
      <w:r>
        <w:rPr>
          <w:rFonts w:cs="Times New Roman"/>
        </w:rPr>
        <w:t>Wickramasekera</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w:t>
      </w:r>
      <w:r w:rsidR="00A51DF2">
        <w:rPr>
          <w:rFonts w:cs="Times New Roman"/>
        </w:rPr>
        <w:t>he treatment is administered in and/or</w:t>
      </w:r>
      <w:r w:rsidR="00FF5603">
        <w:rPr>
          <w:rFonts w:cs="Times New Roman"/>
        </w:rPr>
        <w:t xml:space="preserve">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w:t>
      </w:r>
      <w:r w:rsidR="00A51DF2">
        <w:rPr>
          <w:rFonts w:cs="Times New Roman"/>
        </w:rPr>
        <w:t>,</w:t>
      </w:r>
      <w:r>
        <w:rPr>
          <w:rFonts w:cs="Times New Roman"/>
        </w:rPr>
        <w:t xml:space="preserve"> through s</w:t>
      </w:r>
      <w:r w:rsidR="00306CE2">
        <w:rPr>
          <w:rFonts w:cs="Times New Roman"/>
        </w:rPr>
        <w:t>timulus substitution</w:t>
      </w:r>
      <w:r w:rsidR="00A51DF2">
        <w:rPr>
          <w:rFonts w:cs="Times New Roman"/>
        </w:rPr>
        <w:t>,</w:t>
      </w:r>
      <w:r w:rsidR="00306CE2">
        <w:rPr>
          <w:rFonts w:cs="Times New Roman"/>
        </w:rPr>
        <w:t xml:space="preserve">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 xml:space="preserve">gan to fall out of </w:t>
      </w:r>
      <w:proofErr w:type="spellStart"/>
      <w:r w:rsidR="0074055D" w:rsidRPr="00E87489">
        <w:rPr>
          <w:rFonts w:cs="Times New Roman"/>
        </w:rPr>
        <w:t>favour</w:t>
      </w:r>
      <w:proofErr w:type="spellEnd"/>
      <w:r w:rsidR="00BD6991" w:rsidRPr="00E87489">
        <w:rPr>
          <w:rFonts w:cs="Times New Roman"/>
        </w:rPr>
        <w:t xml:space="preserve">. </w:t>
      </w:r>
      <w:r w:rsidR="0074055D" w:rsidRPr="00E87489">
        <w:rPr>
          <w:rFonts w:cs="Times New Roman"/>
        </w:rPr>
        <w:t xml:space="preserve">This happened for several reasons. </w:t>
      </w:r>
    </w:p>
    <w:p w14:paraId="28B104ED" w14:textId="281934D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w:t>
      </w:r>
      <w:r w:rsidR="00E455C0">
        <w:rPr>
          <w:rFonts w:cs="Times New Roman"/>
        </w:rPr>
        <w:lastRenderedPageBreak/>
        <w:t xml:space="preserve">and widely applicable </w:t>
      </w:r>
      <w:r w:rsidR="00E455C0">
        <w:rPr>
          <w:rFonts w:cs="Times New Roman"/>
          <w:i/>
        </w:rPr>
        <w:t>cognitive</w:t>
      </w:r>
      <w:r w:rsidR="00E455C0">
        <w:rPr>
          <w:rFonts w:cs="Times New Roman"/>
        </w:rPr>
        <w:t xml:space="preserve"> phenomenon needed an explanatory component </w:t>
      </w:r>
      <w:r w:rsidR="00A51DF2">
        <w:rPr>
          <w:rFonts w:cs="Times New Roman"/>
        </w:rPr>
        <w:t xml:space="preserve">in order for it </w:t>
      </w:r>
      <w:r w:rsidR="00E455C0">
        <w:rPr>
          <w:rFonts w:cs="Times New Roman"/>
        </w:rPr>
        <w:t>to be widely accepted.</w:t>
      </w:r>
    </w:p>
    <w:p w14:paraId="2AA3BD77" w14:textId="1F74EDFA"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 xml:space="preserve">(for a review see Mitchell, De </w:t>
      </w:r>
      <w:proofErr w:type="spellStart"/>
      <w:r w:rsidR="003943B3" w:rsidRPr="00E87489">
        <w:rPr>
          <w:rFonts w:cs="Times New Roman"/>
        </w:rPr>
        <w:t>Houwer</w:t>
      </w:r>
      <w:proofErr w:type="spellEnd"/>
      <w:r w:rsidR="003943B3" w:rsidRPr="00E87489">
        <w:rPr>
          <w:rFonts w:cs="Times New Roman"/>
        </w:rPr>
        <w:t xml:space="preserve">, &amp; </w:t>
      </w:r>
      <w:proofErr w:type="spellStart"/>
      <w:r w:rsidR="003943B3" w:rsidRPr="00E87489">
        <w:rPr>
          <w:rFonts w:cs="Times New Roman"/>
        </w:rPr>
        <w:t>Lovibond</w:t>
      </w:r>
      <w:proofErr w:type="spellEnd"/>
      <w:r w:rsidR="003943B3" w:rsidRPr="00E87489">
        <w:rPr>
          <w:rFonts w:cs="Times New Roman"/>
        </w:rPr>
        <w:t>,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For example one study found that when respondents had incorrect beliefs about the contingencies between events</w:t>
      </w:r>
      <w:r w:rsidR="002057FC">
        <w:rPr>
          <w:rFonts w:cs="Times New Roman"/>
        </w:rPr>
        <w:t>,</w:t>
      </w:r>
      <w:r w:rsidR="003943B3" w:rsidRPr="00E87489">
        <w:rPr>
          <w:rFonts w:cs="Times New Roman"/>
        </w:rPr>
        <w:t xml:space="preserve">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1D6AC8">
        <w:rPr>
          <w:rFonts w:cs="Times New Roman"/>
        </w:rPr>
        <w:t xml:space="preserve">Another experiment </w:t>
      </w:r>
      <w:r w:rsidR="003943B3" w:rsidRPr="00E87489">
        <w:rPr>
          <w:rFonts w:cs="Times New Roman"/>
        </w:rPr>
        <w:t xml:space="preserve">found that that when attention and cognitive load were diverted away from conditioning trials (tone paired with shock) via a masking task it resulted in both diminished contingency knowledge AND reduced </w:t>
      </w:r>
      <w:proofErr w:type="spellStart"/>
      <w:r w:rsidR="003943B3" w:rsidRPr="00E87489">
        <w:rPr>
          <w:rFonts w:cs="Times New Roman"/>
        </w:rPr>
        <w:t>electrodermal</w:t>
      </w:r>
      <w:proofErr w:type="spellEnd"/>
      <w:r w:rsidR="003943B3" w:rsidRPr="00E87489">
        <w:rPr>
          <w:rFonts w:cs="Times New Roman"/>
        </w:rPr>
        <w:t xml:space="preserve">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w:t>
      </w:r>
      <w:proofErr w:type="gramStart"/>
      <w:r w:rsidR="003943B3" w:rsidRPr="00E87489">
        <w:rPr>
          <w:rFonts w:cs="Times New Roman"/>
        </w:rPr>
        <w:t>If conditioning is in some way unconscious/automatic then we would expect it to be unaffected by tasks that div</w:t>
      </w:r>
      <w:r w:rsidR="001D6AC8">
        <w:rPr>
          <w:rFonts w:cs="Times New Roman"/>
        </w:rPr>
        <w:t>ert conscious attention.</w:t>
      </w:r>
      <w:proofErr w:type="gramEnd"/>
      <w:r w:rsidR="001D6AC8">
        <w:rPr>
          <w:rFonts w:cs="Times New Roman"/>
        </w:rPr>
        <w:t xml:space="preserve"> If placebo effects are a learning phenomenon and learning is a conscious process then it is likely that placebo effects are more than just a reflex.</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w:t>
      </w:r>
      <w:proofErr w:type="spellStart"/>
      <w:r w:rsidR="009B3FF7">
        <w:rPr>
          <w:rFonts w:cs="Times New Roman"/>
        </w:rPr>
        <w:t>Eikelboom</w:t>
      </w:r>
      <w:proofErr w:type="spellEnd"/>
      <w:r w:rsidR="009B3FF7">
        <w:rPr>
          <w:rFonts w:cs="Times New Roman"/>
        </w:rPr>
        <w:t xml:space="preserve">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w:t>
      </w:r>
      <w:proofErr w:type="spellStart"/>
      <w:r w:rsidR="009B3FF7">
        <w:rPr>
          <w:rFonts w:cs="Times New Roman"/>
        </w:rPr>
        <w:t>salivatory</w:t>
      </w:r>
      <w:proofErr w:type="spellEnd"/>
      <w:r w:rsidR="009B3FF7">
        <w:rPr>
          <w:rFonts w:cs="Times New Roman"/>
        </w:rPr>
        <w:t>, thermoregulatory, gastrointestinal)</w:t>
      </w:r>
      <w:r w:rsidR="00BD6991">
        <w:rPr>
          <w:rFonts w:cs="Times New Roman"/>
        </w:rPr>
        <w:t xml:space="preserve"> than responses that mimic the unconditioned response</w:t>
      </w:r>
      <w:r w:rsidR="009B3FF7">
        <w:rPr>
          <w:rFonts w:cs="Times New Roman"/>
        </w:rPr>
        <w:t xml:space="preserve">. If the conditioned stimulus comes to replace the function of the </w:t>
      </w:r>
      <w:r w:rsidR="009B3FF7">
        <w:rPr>
          <w:rFonts w:cs="Times New Roman"/>
        </w:rPr>
        <w:lastRenderedPageBreak/>
        <w:t>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 xml:space="preserve">This problem takes on an extra dimension in stimulus-substitution models of </w:t>
      </w:r>
      <w:r w:rsidR="009518DB" w:rsidRPr="00FA2B99">
        <w:rPr>
          <w:rFonts w:cs="Times New Roman"/>
          <w:i/>
        </w:rPr>
        <w:t>placebo effects</w:t>
      </w:r>
      <w:r w:rsidR="009518DB">
        <w:rPr>
          <w:rFonts w:cs="Times New Roman"/>
        </w:rPr>
        <w:t>,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w:t>
      </w:r>
      <w:proofErr w:type="spellStart"/>
      <w:r w:rsidR="009D3252">
        <w:rPr>
          <w:rFonts w:cs="Times New Roman"/>
        </w:rPr>
        <w:t>hyperalgesia</w:t>
      </w:r>
      <w:proofErr w:type="spellEnd"/>
      <w:r w:rsidR="009D3252">
        <w:rPr>
          <w:rFonts w:cs="Times New Roman"/>
        </w:rPr>
        <w:t xml:space="preserve"> and pairing a CS with a </w:t>
      </w:r>
      <w:proofErr w:type="spellStart"/>
      <w:r w:rsidR="009D3252">
        <w:rPr>
          <w:rFonts w:cs="Times New Roman"/>
        </w:rPr>
        <w:t>tranquiliser</w:t>
      </w:r>
      <w:proofErr w:type="spellEnd"/>
      <w:r w:rsidR="009D3252">
        <w:rPr>
          <w:rFonts w:cs="Times New Roman"/>
        </w:rPr>
        <w:t xml:space="preserve">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xml:space="preserve">; </w:t>
      </w:r>
      <w:proofErr w:type="spellStart"/>
      <w:r w:rsidR="009D3252">
        <w:rPr>
          <w:rFonts w:cs="Times New Roman"/>
        </w:rPr>
        <w:t>Krank</w:t>
      </w:r>
      <w:proofErr w:type="spellEnd"/>
      <w:r w:rsidR="009D3252">
        <w:rPr>
          <w:rFonts w:cs="Times New Roman"/>
        </w:rPr>
        <w:t>,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w:t>
      </w:r>
      <w:proofErr w:type="spellStart"/>
      <w:r w:rsidR="009D3252">
        <w:rPr>
          <w:rFonts w:cs="Times New Roman"/>
        </w:rPr>
        <w:t>tranquilisers</w:t>
      </w:r>
      <w:proofErr w:type="spellEnd"/>
      <w:r w:rsidR="009D3252">
        <w:rPr>
          <w:rFonts w:cs="Times New Roman"/>
        </w:rPr>
        <w:t xml:space="preserve">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Frankenhaeuser, Järpe, Svan, &amp; Wrangsjö, 1963; Frankenhaeuser, Post, 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77A6AC63"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For example the stimul</w:t>
      </w:r>
      <w:r w:rsidR="00FA2B99">
        <w:rPr>
          <w:rFonts w:cs="Times New Roman"/>
        </w:rPr>
        <w:t>us-substitution model postulates</w:t>
      </w:r>
      <w:r w:rsidR="0046355C">
        <w:rPr>
          <w:rFonts w:cs="Times New Roman"/>
        </w:rPr>
        <w:t xml:space="preserve">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 xml:space="preserve">CS-US pairing as the necessary process in conditioning. However new findings </w:t>
      </w:r>
      <w:r w:rsidR="00FA2B99">
        <w:rPr>
          <w:rFonts w:cs="Times New Roman"/>
        </w:rPr>
        <w:t>began to emerge in the late 60’s and early 70’s showing</w:t>
      </w:r>
      <w:r w:rsidR="0046355C">
        <w:rPr>
          <w:rFonts w:cs="Times New Roman"/>
        </w:rPr>
        <w:t xml:space="preserve">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2079008"/>
      <w:r>
        <w:t>Revised Stimulus Substitution</w:t>
      </w:r>
      <w:r w:rsidR="003A62FD">
        <w:t xml:space="preserve"> Model</w:t>
      </w:r>
      <w:bookmarkEnd w:id="6"/>
    </w:p>
    <w:p w14:paraId="3BB171C1" w14:textId="36BE9635" w:rsidR="00CF25EB" w:rsidRDefault="00CF25EB" w:rsidP="00E87489">
      <w:pPr>
        <w:ind w:firstLine="284"/>
        <w:rPr>
          <w:rFonts w:cs="Times New Roman"/>
        </w:rPr>
      </w:pPr>
      <w:proofErr w:type="spellStart"/>
      <w:r>
        <w:rPr>
          <w:rFonts w:cs="Times New Roman"/>
        </w:rPr>
        <w:t>Eikelboom</w:t>
      </w:r>
      <w:proofErr w:type="spellEnd"/>
      <w:r>
        <w:rPr>
          <w:rFonts w:cs="Times New Roman"/>
        </w:rPr>
        <w:t xml:space="preserve">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 xml:space="preserve">in </w:t>
      </w:r>
      <w:r w:rsidR="00B12668">
        <w:rPr>
          <w:rFonts w:cs="Times New Roman"/>
        </w:rPr>
        <w:t xml:space="preserve">the </w:t>
      </w:r>
      <w:r w:rsidR="002D6F3B">
        <w:rPr>
          <w:rFonts w:cs="Times New Roman"/>
        </w:rPr>
        <w:t>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w:t>
      </w:r>
      <w:proofErr w:type="spellStart"/>
      <w:r>
        <w:rPr>
          <w:rFonts w:cs="Times New Roman"/>
        </w:rPr>
        <w:t>hypothesise</w:t>
      </w:r>
      <w:r w:rsidR="002D6F3B">
        <w:rPr>
          <w:rFonts w:cs="Times New Roman"/>
        </w:rPr>
        <w:t>d</w:t>
      </w:r>
      <w:proofErr w:type="spellEnd"/>
      <w:r w:rsidR="002D6F3B">
        <w:rPr>
          <w:rFonts w:cs="Times New Roman"/>
        </w:rPr>
        <w:t xml:space="preserve"> that if a </w:t>
      </w:r>
      <w:r>
        <w:rPr>
          <w:rFonts w:cs="Times New Roman"/>
        </w:rPr>
        <w:t xml:space="preserve">drug acts on the afferent arm of the system in question (e.g. thermoregulatory, </w:t>
      </w:r>
      <w:proofErr w:type="spellStart"/>
      <w:r>
        <w:rPr>
          <w:rFonts w:cs="Times New Roman"/>
        </w:rPr>
        <w:t>salivatory</w:t>
      </w:r>
      <w:proofErr w:type="spellEnd"/>
      <w:r>
        <w:rPr>
          <w:rFonts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504A74">
        <w:rPr>
          <w:rFonts w:cs="Times New Roman"/>
        </w:rPr>
        <w:t xml:space="preserve">ulus substitution model and </w:t>
      </w:r>
      <w:r w:rsidR="00253189">
        <w:rPr>
          <w:rFonts w:cs="Times New Roman"/>
        </w:rPr>
        <w:t>is still generally well accepted</w:t>
      </w:r>
      <w:r w:rsidR="00504A74">
        <w:rPr>
          <w:rFonts w:cs="Times New Roman"/>
        </w:rPr>
        <w:t>. H</w:t>
      </w:r>
      <w:r w:rsidR="00A15094">
        <w:rPr>
          <w:rFonts w:cs="Times New Roman"/>
        </w:rPr>
        <w:t>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9579F6">
        <w:rPr>
          <w:rFonts w:cs="Times New Roman"/>
        </w:rPr>
        <w:t xml:space="preserve">across species </w:t>
      </w:r>
      <w:r w:rsidR="00253189">
        <w:rPr>
          <w:rFonts w:cs="Times New Roman"/>
        </w:rPr>
        <w:t xml:space="preserve">means </w:t>
      </w:r>
      <w:r w:rsidR="009579F6">
        <w:rPr>
          <w:rFonts w:cs="Times New Roman"/>
        </w:rPr>
        <w:t>either that: (1</w:t>
      </w:r>
      <w:r w:rsidR="00C13AB7">
        <w:rPr>
          <w:rFonts w:cs="Times New Roman"/>
        </w:rPr>
        <w:t xml:space="preserve">)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9579F6">
        <w:rPr>
          <w:rFonts w:cs="Times New Roman"/>
        </w:rPr>
        <w:t xml:space="preserve"> in different species</w:t>
      </w:r>
      <w:r w:rsidR="00253189">
        <w:rPr>
          <w:rFonts w:cs="Times New Roman"/>
        </w:rPr>
        <w:t xml:space="preserve">, </w:t>
      </w:r>
      <w:r w:rsidR="00631587">
        <w:rPr>
          <w:rFonts w:cs="Times New Roman"/>
        </w:rPr>
        <w:t xml:space="preserve">or </w:t>
      </w:r>
      <w:r w:rsidR="009579F6">
        <w:rPr>
          <w:rFonts w:cs="Times New Roman"/>
        </w:rPr>
        <w:t>(2</w:t>
      </w:r>
      <w:r w:rsidR="00C13AB7">
        <w:rPr>
          <w:rFonts w:cs="Times New Roman"/>
        </w:rPr>
        <w:t>) that</w:t>
      </w:r>
      <w:r w:rsidR="00253189">
        <w:rPr>
          <w:rFonts w:cs="Times New Roman"/>
        </w:rPr>
        <w:t xml:space="preserve"> placebo effects in humans do not involve classical conditioning</w:t>
      </w:r>
      <w:r w:rsidR="00E3635E">
        <w:rPr>
          <w:rFonts w:cs="Times New Roman"/>
        </w:rPr>
        <w:t xml:space="preserve"> as it was </w:t>
      </w:r>
      <w:r w:rsidR="00A25C72">
        <w:rPr>
          <w:rFonts w:cs="Times New Roman"/>
        </w:rPr>
        <w:t>then</w:t>
      </w:r>
      <w:r w:rsidR="00E3635E">
        <w:rPr>
          <w:rFonts w:cs="Times New Roman"/>
        </w:rPr>
        <w:t xml:space="preserve"> </w:t>
      </w:r>
      <w:proofErr w:type="spellStart"/>
      <w:r w:rsidR="00E3635E">
        <w:rPr>
          <w:rFonts w:cs="Times New Roman"/>
        </w:rPr>
        <w:lastRenderedPageBreak/>
        <w:t>conceptualised</w:t>
      </w:r>
      <w:proofErr w:type="spellEnd"/>
      <w:r w:rsidR="00253189">
        <w:rPr>
          <w:rFonts w:cs="Times New Roman"/>
        </w:rPr>
        <w:t xml:space="preserve">. </w:t>
      </w:r>
      <w:r w:rsidR="00495227">
        <w:rPr>
          <w:rFonts w:cs="Times New Roman"/>
        </w:rPr>
        <w:t>The contradictory findings clearly demanded a new theory to explain placebo effects.</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2079009"/>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w:t>
      </w:r>
      <w:r w:rsidR="00104E15">
        <w:rPr>
          <w:rFonts w:cs="Times New Roman"/>
        </w:rPr>
        <w:lastRenderedPageBreak/>
        <w:t>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w:t>
      </w:r>
      <w:proofErr w:type="spellStart"/>
      <w:r w:rsidR="00104E15">
        <w:rPr>
          <w:rFonts w:cs="Times New Roman"/>
        </w:rPr>
        <w:t>generalisation</w:t>
      </w:r>
      <w:proofErr w:type="spellEnd"/>
      <w:r w:rsidR="00104E15">
        <w:rPr>
          <w:rFonts w:cs="Times New Roman"/>
        </w:rPr>
        <w:t xml:space="preserve">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4A413F04"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9047C4">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9047C4">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w:t>
      </w:r>
      <w:proofErr w:type="spellStart"/>
      <w:r w:rsidR="001A62C2">
        <w:rPr>
          <w:rFonts w:cs="Times New Roman"/>
        </w:rPr>
        <w:t>nonvolitional</w:t>
      </w:r>
      <w:proofErr w:type="spellEnd"/>
      <w:r w:rsidR="001A62C2">
        <w:rPr>
          <w:rFonts w:cs="Times New Roman"/>
        </w:rPr>
        <w:t xml:space="preserve">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w:t>
      </w:r>
      <w:proofErr w:type="spellStart"/>
      <w:r w:rsidR="00AF61AC">
        <w:rPr>
          <w:rFonts w:cs="Times New Roman"/>
        </w:rPr>
        <w:t>nonvolitional</w:t>
      </w:r>
      <w:proofErr w:type="spellEnd"/>
      <w:r w:rsidR="00AF61AC">
        <w:rPr>
          <w:rFonts w:cs="Times New Roman"/>
        </w:rPr>
        <w:t xml:space="preserve">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proofErr w:type="spellStart"/>
      <w:r w:rsidR="004A3EA5">
        <w:rPr>
          <w:rFonts w:cs="Times New Roman"/>
        </w:rPr>
        <w:t>disinhibition</w:t>
      </w:r>
      <w:proofErr w:type="spellEnd"/>
      <w:r w:rsidR="004A3EA5">
        <w:rPr>
          <w:rFonts w:cs="Times New Roman"/>
        </w:rPr>
        <w:t xml:space="preserve">,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lastRenderedPageBreak/>
        <w:t xml:space="preserve">the expectancies of a </w:t>
      </w:r>
      <w:proofErr w:type="spellStart"/>
      <w:r w:rsidR="00905B8F">
        <w:rPr>
          <w:rFonts w:cs="Times New Roman"/>
        </w:rPr>
        <w:t>nonvolitional</w:t>
      </w:r>
      <w:proofErr w:type="spellEnd"/>
      <w:r w:rsidR="00905B8F">
        <w:rPr>
          <w:rFonts w:cs="Times New Roman"/>
        </w:rPr>
        <w:t xml:space="preserve">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w:t>
      </w:r>
      <w:proofErr w:type="spellStart"/>
      <w:r w:rsidR="00BE0932">
        <w:rPr>
          <w:rFonts w:cs="Times New Roman"/>
        </w:rPr>
        <w:t>Rescorla’s</w:t>
      </w:r>
      <w:proofErr w:type="spellEnd"/>
      <w:r w:rsidR="00BE0932">
        <w:rPr>
          <w:rFonts w:cs="Times New Roman"/>
        </w:rPr>
        <w:t xml:space="preserve">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w:t>
      </w:r>
      <w:proofErr w:type="spellStart"/>
      <w:r w:rsidR="00BE0932">
        <w:rPr>
          <w:rFonts w:cs="Times New Roman"/>
        </w:rPr>
        <w:t>emphasise</w:t>
      </w:r>
      <w:proofErr w:type="spellEnd"/>
      <w:r w:rsidR="00BE0932">
        <w:rPr>
          <w:rFonts w:cs="Times New Roman"/>
        </w:rPr>
        <w:t xml:space="preserv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lastRenderedPageBreak/>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29B1647A"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reduction conditioning procedure (see </w:t>
      </w:r>
      <w:proofErr w:type="spellStart"/>
      <w:r w:rsidR="00F47EAD">
        <w:rPr>
          <w:rFonts w:cs="Times New Roman"/>
        </w:rPr>
        <w:t>Voudouris</w:t>
      </w:r>
      <w:proofErr w:type="spellEnd"/>
      <w:r w:rsidR="00F47EAD">
        <w:rPr>
          <w:rFonts w:cs="Times New Roman"/>
        </w:rPr>
        <w:t xml:space="preserve">,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42B264D6"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w:t>
      </w:r>
      <w:r w:rsidR="008F453D">
        <w:rPr>
          <w:rFonts w:cs="Times New Roman"/>
        </w:rPr>
        <w:lastRenderedPageBreak/>
        <w:t xml:space="preserve">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337BE36" w:rsidR="00201D03" w:rsidRDefault="00DA7400" w:rsidP="007A097B">
      <w:pPr>
        <w:ind w:firstLine="284"/>
        <w:rPr>
          <w:rFonts w:cs="Times New Roman"/>
        </w:rPr>
      </w:pPr>
      <w:r>
        <w:rPr>
          <w:rFonts w:cs="Times New Roman"/>
        </w:rPr>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1C4890">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 xml:space="preserve">where the same </w:t>
      </w:r>
      <w:r w:rsidR="00A50A1E">
        <w:rPr>
          <w:rFonts w:cs="Times New Roman"/>
        </w:rPr>
        <w:lastRenderedPageBreak/>
        <w:t>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r w:rsidR="00B95A5D">
        <w:rPr>
          <w:rFonts w:cs="Times New Roman"/>
        </w:rPr>
        <w:t xml:space="preserve"> This result was replicated by Benedetti, </w:t>
      </w:r>
      <w:proofErr w:type="spellStart"/>
      <w:r w:rsidR="00B95A5D">
        <w:rPr>
          <w:rFonts w:cs="Times New Roman"/>
        </w:rPr>
        <w:t>Arduino</w:t>
      </w:r>
      <w:proofErr w:type="spellEnd"/>
      <w:r w:rsidR="00B95A5D">
        <w:rPr>
          <w:rFonts w:cs="Times New Roman"/>
        </w:rPr>
        <w:t xml:space="preserve">, and </w:t>
      </w:r>
      <w:proofErr w:type="spellStart"/>
      <w:r w:rsidR="00B95A5D">
        <w:rPr>
          <w:rFonts w:cs="Times New Roman"/>
        </w:rPr>
        <w:t>Amanzio</w:t>
      </w:r>
      <w:proofErr w:type="spellEnd"/>
      <w:r w:rsidR="00B95A5D">
        <w:rPr>
          <w:rFonts w:cs="Times New Roman"/>
        </w:rPr>
        <w:t xml:space="preserve"> </w:t>
      </w:r>
      <w:r w:rsidR="00B95A5D">
        <w:rPr>
          <w:rFonts w:cs="Times New Roman"/>
        </w:rPr>
        <w:fldChar w:fldCharType="begin"/>
      </w:r>
      <w:r w:rsidR="00B95A5D">
        <w:rPr>
          <w:rFonts w:cs="Times New Roman"/>
        </w:rPr>
        <w:instrText xml:space="preserve"> ADDIN EN.CITE &lt;EndNote&gt;&lt;Cite ExcludeAuth="1"&gt;&lt;Author&gt;Benedetti&lt;/Author&gt;&lt;Year&gt;1999&lt;/Year&gt;&lt;RecNum&gt;398&lt;/RecNum&gt;&lt;DisplayText&gt;(1999)&lt;/DisplayText&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rsidR="00B95A5D">
        <w:rPr>
          <w:rFonts w:cs="Times New Roman"/>
        </w:rPr>
        <w:fldChar w:fldCharType="separate"/>
      </w:r>
      <w:r w:rsidR="00B95A5D">
        <w:rPr>
          <w:rFonts w:cs="Times New Roman"/>
          <w:noProof/>
        </w:rPr>
        <w:t>(1999)</w:t>
      </w:r>
      <w:r w:rsidR="00B95A5D">
        <w:rPr>
          <w:rFonts w:cs="Times New Roman"/>
        </w:rPr>
        <w:fldChar w:fldCharType="end"/>
      </w:r>
      <w:r w:rsidR="00B95A5D">
        <w:rPr>
          <w:rFonts w:cs="Times New Roman"/>
        </w:rPr>
        <w:t xml:space="preserve"> however whereas Montgomery and Kirsch interpreted their result as proof that placebo effects are unmediated by other variables, </w:t>
      </w:r>
      <w:r w:rsidR="00B95A5D" w:rsidRPr="00B95A5D">
        <w:rPr>
          <w:rFonts w:cs="Times New Roman"/>
          <w:color w:val="FF0000"/>
        </w:rPr>
        <w:t xml:space="preserve">Benedetti et al. (1999) interpreted the same result as being caused by specific activation of opioids in the site of the placebo cream </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 xml:space="preserve">response- or </w:t>
      </w:r>
      <w:r w:rsidR="00196AD2">
        <w:rPr>
          <w:rFonts w:cs="Times New Roman"/>
        </w:rPr>
        <w:lastRenderedPageBreak/>
        <w:t>perceptual-</w:t>
      </w:r>
      <w:r w:rsidR="00EB2E3F">
        <w:rPr>
          <w:rFonts w:cs="Times New Roman"/>
        </w:rPr>
        <w:t>shift or demand characteristics as by immediate and direct topical analgesia</w:t>
      </w:r>
      <w:r w:rsidR="00244181">
        <w:rPr>
          <w:rFonts w:cs="Times New Roman"/>
        </w:rPr>
        <w:t xml:space="preserve">. </w:t>
      </w:r>
    </w:p>
    <w:p w14:paraId="0922F1E6" w14:textId="5E47482C"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xml:space="preserve">, such as </w:t>
      </w:r>
      <w:proofErr w:type="spellStart"/>
      <w:r w:rsidR="00F7418C">
        <w:rPr>
          <w:rFonts w:cs="Times New Roman"/>
        </w:rPr>
        <w:t>bronchioconstriction</w:t>
      </w:r>
      <w:proofErr w:type="spellEnd"/>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 </w:instrText>
      </w:r>
      <w:r w:rsidR="009047C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9047C4">
        <w:rPr>
          <w:rFonts w:cs="Times New Roman"/>
        </w:rPr>
        <w:instrText xml:space="preserve"> ADDIN EN.CITE.DATA </w:instrText>
      </w:r>
      <w:r w:rsidR="009047C4">
        <w:rPr>
          <w:rFonts w:cs="Times New Roman"/>
        </w:rPr>
      </w:r>
      <w:r w:rsidR="009047C4">
        <w:rPr>
          <w:rFonts w:cs="Times New Roman"/>
        </w:rPr>
        <w:fldChar w:fldCharType="end"/>
      </w:r>
      <w:r w:rsidR="00BA6625">
        <w:rPr>
          <w:rFonts w:cs="Times New Roman"/>
        </w:rPr>
      </w:r>
      <w:r w:rsidR="00BA6625">
        <w:rPr>
          <w:rFonts w:cs="Times New Roman"/>
        </w:rPr>
        <w:fldChar w:fldCharType="separate"/>
      </w:r>
      <w:r w:rsidR="009047C4">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w:t>
      </w:r>
      <w:proofErr w:type="spellStart"/>
      <w:r w:rsidR="0039208C">
        <w:rPr>
          <w:rFonts w:cs="Times New Roman"/>
        </w:rPr>
        <w:t>tumours</w:t>
      </w:r>
      <w:proofErr w:type="spellEnd"/>
      <w:r w:rsidR="0039208C">
        <w:rPr>
          <w:rFonts w:cs="Times New Roman"/>
        </w:rPr>
        <w:t xml:space="preserve">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 xml:space="preserve">The holding of </w:t>
      </w:r>
      <w:r w:rsidR="00076294">
        <w:rPr>
          <w:rFonts w:cs="Times New Roman"/>
        </w:rPr>
        <w:lastRenderedPageBreak/>
        <w:t>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xml:space="preserve">. Even </w:t>
      </w:r>
      <w:proofErr w:type="spellStart"/>
      <w:r w:rsidR="004B0399" w:rsidRPr="003430E1">
        <w:rPr>
          <w:rFonts w:cs="Times New Roman"/>
        </w:rPr>
        <w:t>behaviourists</w:t>
      </w:r>
      <w:proofErr w:type="spellEnd"/>
      <w:r w:rsidR="004B0399" w:rsidRPr="003430E1">
        <w:rPr>
          <w:rFonts w:cs="Times New Roman"/>
        </w:rPr>
        <w:t xml:space="preserve">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2079010"/>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w:t>
      </w:r>
      <w:proofErr w:type="spellStart"/>
      <w:r w:rsidR="008E20AB">
        <w:rPr>
          <w:rFonts w:cs="Times New Roman"/>
          <w:color w:val="000000" w:themeColor="text1"/>
        </w:rPr>
        <w:t>Podd</w:t>
      </w:r>
      <w:proofErr w:type="spellEnd"/>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w:t>
      </w:r>
      <w:r w:rsidR="00B22F76" w:rsidRPr="00C129FD">
        <w:rPr>
          <w:rFonts w:cs="Times New Roman"/>
          <w:color w:val="000000" w:themeColor="text1"/>
        </w:rPr>
        <w:lastRenderedPageBreak/>
        <w:t xml:space="preserve">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 xml:space="preserve">Another integrative model is proposed by Benedetti et al. (2003) who propose that </w:t>
      </w:r>
      <w:proofErr w:type="spellStart"/>
      <w:r w:rsidR="003949B9">
        <w:rPr>
          <w:rFonts w:cs="Times New Roman"/>
          <w:color w:val="000000" w:themeColor="text1"/>
        </w:rPr>
        <w:t>unsconsious</w:t>
      </w:r>
      <w:proofErr w:type="spellEnd"/>
      <w:r w:rsidR="003949B9">
        <w:rPr>
          <w:rFonts w:cs="Times New Roman"/>
          <w:color w:val="000000" w:themeColor="text1"/>
        </w:rPr>
        <w:t xml:space="preserve">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2079011"/>
      <w:r>
        <w:t>Placebo Effects Induced by Instruction Only</w:t>
      </w:r>
      <w:bookmarkEnd w:id="9"/>
    </w:p>
    <w:p w14:paraId="7204E48D" w14:textId="77777777" w:rsidR="00BC2D4F" w:rsidRDefault="00C83800" w:rsidP="00C83800">
      <w:pPr>
        <w:ind w:firstLine="284"/>
        <w:rPr>
          <w:rFonts w:cs="Times New Roman"/>
          <w:color w:val="FF0000"/>
        </w:rPr>
      </w:pPr>
      <w:r>
        <w:rPr>
          <w:rFonts w:cs="Times New Roman"/>
          <w:color w:val="000000" w:themeColor="text1"/>
        </w:rPr>
        <w:t xml:space="preserve">According to Stewart-Williams and </w:t>
      </w:r>
      <w:proofErr w:type="spellStart"/>
      <w:r>
        <w:rPr>
          <w:rFonts w:cs="Times New Roman"/>
          <w:color w:val="000000" w:themeColor="text1"/>
        </w:rPr>
        <w:t>Podd’s</w:t>
      </w:r>
      <w:proofErr w:type="spellEnd"/>
      <w:r>
        <w:rPr>
          <w:rFonts w:cs="Times New Roman"/>
          <w:color w:val="000000" w:themeColor="text1"/>
        </w:rPr>
        <w:t xml:space="preserve"> model placebo effects induced </w:t>
      </w:r>
      <w:commentRangeStart w:id="10"/>
      <w:r>
        <w:rPr>
          <w:rFonts w:cs="Times New Roman"/>
          <w:color w:val="000000" w:themeColor="text1"/>
        </w:rPr>
        <w:t>by</w:t>
      </w:r>
      <w:commentRangeEnd w:id="10"/>
      <w:r w:rsidR="00BC2D4F">
        <w:rPr>
          <w:rStyle w:val="CommentReference"/>
        </w:rPr>
        <w:commentReference w:id="10"/>
      </w:r>
      <w:r>
        <w:rPr>
          <w:rFonts w:cs="Times New Roman"/>
          <w:color w:val="000000" w:themeColor="text1"/>
        </w:rPr>
        <w:t xml:space="preserve">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w:t>
      </w:r>
      <w:proofErr w:type="spellStart"/>
      <w:r>
        <w:rPr>
          <w:rFonts w:cs="Times New Roman"/>
          <w:color w:val="000000" w:themeColor="text1"/>
        </w:rPr>
        <w:t>nocebo</w:t>
      </w:r>
      <w:proofErr w:type="spellEnd"/>
      <w:r>
        <w:rPr>
          <w:rFonts w:cs="Times New Roman"/>
          <w:color w:val="000000" w:themeColor="text1"/>
        </w:rPr>
        <w:t xml:space="preserve">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w:t>
      </w:r>
      <w:proofErr w:type="spellStart"/>
      <w:r w:rsidRPr="00C129FD">
        <w:rPr>
          <w:rFonts w:cs="Times New Roman"/>
        </w:rPr>
        <w:t>bronchioconstriction</w:t>
      </w:r>
      <w:proofErr w:type="spellEnd"/>
      <w:r w:rsidRPr="00C129FD">
        <w:rPr>
          <w:rFonts w:cs="Times New Roman"/>
        </w:rPr>
        <w:t xml:space="preserve"> in asthmatics, depending </w:t>
      </w:r>
      <w:r w:rsidR="002804F9">
        <w:rPr>
          <w:rFonts w:cs="Times New Roman"/>
        </w:rPr>
        <w:t>on which outcome researchers le</w:t>
      </w:r>
      <w:r w:rsidRPr="00C129FD">
        <w:rPr>
          <w:rFonts w:cs="Times New Roman"/>
        </w:rPr>
        <w:t xml:space="preserve">d participants to expect via verbal instruction. </w:t>
      </w:r>
      <w:proofErr w:type="spellStart"/>
      <w:r w:rsidRPr="00C129FD">
        <w:rPr>
          <w:rFonts w:cs="Times New Roman"/>
        </w:rPr>
        <w:t>Flaten</w:t>
      </w:r>
      <w:proofErr w:type="spellEnd"/>
      <w:r w:rsidRPr="00C129FD">
        <w:rPr>
          <w:rFonts w:cs="Times New Roman"/>
        </w:rPr>
        <w:t xml:space="preserve">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that patients who were given a muscle relaxant but who were told it was a stimulant reported greater muscle tension than those who were truthfully told it was a muscle relaxant (</w:t>
      </w:r>
      <w:proofErr w:type="spellStart"/>
      <w:r w:rsidRPr="00C129FD">
        <w:rPr>
          <w:rFonts w:cs="Times New Roman"/>
        </w:rPr>
        <w:t>Flaten</w:t>
      </w:r>
      <w:proofErr w:type="spellEnd"/>
      <w:r w:rsidRPr="00C129FD">
        <w:rPr>
          <w:rFonts w:cs="Times New Roman"/>
        </w:rPr>
        <w:t>, 1999). One multi-</w:t>
      </w:r>
      <w:proofErr w:type="spellStart"/>
      <w:r w:rsidRPr="00C129FD">
        <w:rPr>
          <w:rFonts w:cs="Times New Roman"/>
        </w:rPr>
        <w:t>centre</w:t>
      </w:r>
      <w:proofErr w:type="spellEnd"/>
      <w:r w:rsidRPr="00C129FD">
        <w:rPr>
          <w:rFonts w:cs="Times New Roman"/>
        </w:rPr>
        <w:t xml:space="preserve"> placebo-</w:t>
      </w:r>
      <w:r w:rsidRPr="00C129FD">
        <w:rPr>
          <w:rFonts w:cs="Times New Roman"/>
        </w:rPr>
        <w:lastRenderedPageBreak/>
        <w:t xml:space="preserve">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w:t>
      </w:r>
      <w:proofErr w:type="spellStart"/>
      <w:r w:rsidRPr="00C129FD">
        <w:rPr>
          <w:rFonts w:cs="Times New Roman"/>
        </w:rPr>
        <w:t>centres</w:t>
      </w:r>
      <w:proofErr w:type="spellEnd"/>
      <w:r w:rsidRPr="00C129FD">
        <w:rPr>
          <w:rFonts w:cs="Times New Roman"/>
        </w:rPr>
        <w:t xml:space="preserve"> but not in the third. Patients at the former </w:t>
      </w:r>
      <w:proofErr w:type="spellStart"/>
      <w:r w:rsidRPr="00C129FD">
        <w:rPr>
          <w:rFonts w:cs="Times New Roman"/>
        </w:rPr>
        <w:t>centres</w:t>
      </w:r>
      <w:proofErr w:type="spellEnd"/>
      <w:r w:rsidRPr="00C129FD">
        <w:rPr>
          <w:rFonts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cs="Times New Roman"/>
        </w:rPr>
        <w:t>Sprott</w:t>
      </w:r>
      <w:proofErr w:type="spellEnd"/>
      <w:r w:rsidRPr="00C129FD">
        <w:rPr>
          <w:rFonts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cs="Times New Roman"/>
        </w:rPr>
        <w:t>nocebo</w:t>
      </w:r>
      <w:proofErr w:type="spellEnd"/>
      <w:r w:rsidRPr="00C129FD">
        <w:rPr>
          <w:rFonts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 xml:space="preserve">(Kirsch &amp; </w:t>
      </w:r>
      <w:proofErr w:type="spellStart"/>
      <w:r w:rsidRPr="00C129FD">
        <w:rPr>
          <w:rFonts w:cs="Times New Roman"/>
        </w:rPr>
        <w:t>Weixel</w:t>
      </w:r>
      <w:proofErr w:type="spellEnd"/>
      <w:r w:rsidRPr="00C129FD">
        <w:rPr>
          <w:rFonts w:cs="Times New Roman"/>
        </w:rPr>
        <w:t>, 1988). These results appear to show that a verbal manipulation, even without prior pairi</w:t>
      </w:r>
      <w:r>
        <w:rPr>
          <w:rFonts w:cs="Times New Roman"/>
        </w:rPr>
        <w:t xml:space="preserve">ngs of a vehicle to a treatment or </w:t>
      </w:r>
      <w:r w:rsidRPr="00C129FD">
        <w:rPr>
          <w:rFonts w:cs="Times New Roman"/>
        </w:rPr>
        <w:t xml:space="preserve">drug, can lead to a placebo </w:t>
      </w:r>
      <w:commentRangeStart w:id="12"/>
      <w:r w:rsidRPr="00C129FD">
        <w:rPr>
          <w:rFonts w:cs="Times New Roman"/>
        </w:rPr>
        <w:t>response</w:t>
      </w:r>
      <w:commentRangeEnd w:id="12"/>
      <w:r w:rsidR="00BC2D4F">
        <w:rPr>
          <w:rStyle w:val="CommentReference"/>
        </w:rPr>
        <w:commentReference w:id="12"/>
      </w:r>
      <w:r w:rsidRPr="00C129FD">
        <w:rPr>
          <w:rFonts w:cs="Times New Roman"/>
        </w:rPr>
        <w:t>.</w:t>
      </w:r>
      <w:r w:rsidRPr="00842564">
        <w:rPr>
          <w:rFonts w:cs="Times New Roman"/>
          <w:color w:val="FF0000"/>
        </w:rPr>
        <w:t xml:space="preserve"> </w:t>
      </w:r>
    </w:p>
    <w:p w14:paraId="423A5589" w14:textId="77777777" w:rsidR="00BC2D4F" w:rsidRPr="00C129FD" w:rsidRDefault="00BC2D4F" w:rsidP="00BC2D4F">
      <w:pPr>
        <w:ind w:firstLine="720"/>
        <w:rPr>
          <w:rFonts w:cs="Times New Roman"/>
        </w:rPr>
      </w:pPr>
      <w:r w:rsidRPr="00C129FD">
        <w:rPr>
          <w:rFonts w:cs="Times New Roman"/>
        </w:rPr>
        <w:t xml:space="preserve">As mentioned earlier expectancies are derived from the information an organism receives about the contingency between events. Many animals possess the ability to </w:t>
      </w:r>
      <w:proofErr w:type="spellStart"/>
      <w:r w:rsidRPr="00C129FD">
        <w:rPr>
          <w:rFonts w:cs="Times New Roman"/>
        </w:rPr>
        <w:t>generalise</w:t>
      </w:r>
      <w:proofErr w:type="spellEnd"/>
      <w:r w:rsidRPr="00C129FD">
        <w:rPr>
          <w:rFonts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Pr="00C129FD">
        <w:rPr>
          <w:rFonts w:cs="Times New Roman"/>
        </w:rPr>
        <w:t>signalled</w:t>
      </w:r>
      <w:proofErr w:type="spellEnd"/>
      <w:r w:rsidRPr="00C129FD">
        <w:rPr>
          <w:rFonts w:cs="Times New Roman"/>
        </w:rPr>
        <w:t xml:space="preserve"> the US in the past. Humans however are unique in that we are able to generate these expectancies not based solely on the physical and/or environmental features of the new CS, but on verbal information alone.</w:t>
      </w:r>
      <w:r>
        <w:rPr>
          <w:rFonts w:cs="Times New Roman"/>
        </w:rPr>
        <w:t xml:space="preserve"> </w:t>
      </w:r>
      <w:r w:rsidRPr="00C129FD">
        <w:rPr>
          <w:rFonts w:cs="Times New Roman"/>
        </w:rPr>
        <w:t xml:space="preserve">Humans are unusual in that we have the ability, mainly through language, to abstract </w:t>
      </w:r>
      <w:r w:rsidRPr="00C129FD">
        <w:rPr>
          <w:rFonts w:cs="Times New Roman"/>
        </w:rPr>
        <w:lastRenderedPageBreak/>
        <w:t xml:space="preserve">information (i.e. isolate salient features of particular instances from their specific context in order to form </w:t>
      </w:r>
      <w:proofErr w:type="spellStart"/>
      <w:r w:rsidRPr="00C129FD">
        <w:rPr>
          <w:rFonts w:cs="Times New Roman"/>
        </w:rPr>
        <w:t>generalisations</w:t>
      </w:r>
      <w:proofErr w:type="spellEnd"/>
      <w:r w:rsidRPr="00C129FD">
        <w:rPr>
          <w:rFonts w:cs="Times New Roman"/>
        </w:rPr>
        <w:t xml:space="preserve">). </w:t>
      </w:r>
      <w:r w:rsidRPr="00C129FD">
        <w:rPr>
          <w:rFonts w:cs="Times New Roman"/>
          <w:lang w:val="en-AU"/>
        </w:rPr>
        <w:t>T</w:t>
      </w:r>
      <w:proofErr w:type="spellStart"/>
      <w:r w:rsidRPr="00C129FD">
        <w:rPr>
          <w:rFonts w:cs="Times New Roman"/>
        </w:rPr>
        <w:t>hus</w:t>
      </w:r>
      <w:proofErr w:type="spellEnd"/>
      <w:r w:rsidRPr="00C129FD">
        <w:rPr>
          <w:rFonts w:cs="Times New Roman"/>
        </w:rPr>
        <w:t xml:space="preserve"> expectancies can be induced verbally in the absence of direct experience with a contingency between events (unlike in non-literate animals for whom contingencies can only be obtained through direct observation of events). Humans are unusual in that we have the ability, mainly through language, to abstract information (i.e. isolate salient features of particular instances from their specific context in order to form </w:t>
      </w:r>
      <w:proofErr w:type="spellStart"/>
      <w:r w:rsidRPr="00C129FD">
        <w:rPr>
          <w:rFonts w:cs="Times New Roman"/>
        </w:rPr>
        <w:t>generalisations</w:t>
      </w:r>
      <w:proofErr w:type="spellEnd"/>
      <w:r w:rsidRPr="00C129FD">
        <w:rPr>
          <w:rFonts w:cs="Times New Roman"/>
        </w:rPr>
        <w:t xml:space="preserve">) </w:t>
      </w:r>
    </w:p>
    <w:p w14:paraId="52F047DA" w14:textId="77777777" w:rsidR="00BC2D4F" w:rsidRPr="00C129FD" w:rsidRDefault="00BC2D4F" w:rsidP="00BC2D4F">
      <w:pPr>
        <w:widowControl w:val="0"/>
        <w:autoSpaceDE w:val="0"/>
        <w:autoSpaceDN w:val="0"/>
        <w:adjustRightInd w:val="0"/>
        <w:ind w:firstLine="720"/>
        <w:rPr>
          <w:rFonts w:cs="Times New Roman"/>
          <w:lang w:val="en-AU"/>
        </w:rPr>
      </w:pPr>
    </w:p>
    <w:p w14:paraId="6701634A"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3B4AF9B5"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465A56D7" w14:textId="77777777" w:rsidR="00BC2D4F" w:rsidRPr="00C129FD" w:rsidRDefault="00BC2D4F" w:rsidP="00BC2D4F">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12C257E4" w14:textId="77777777" w:rsidR="00BC2D4F" w:rsidRPr="00C129FD" w:rsidRDefault="00BC2D4F" w:rsidP="00BC2D4F">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44B27AE1" w14:textId="77777777" w:rsidR="00BC2D4F" w:rsidRPr="00C129FD" w:rsidRDefault="00BC2D4F" w:rsidP="00BC2D4F">
      <w:pPr>
        <w:widowControl w:val="0"/>
        <w:autoSpaceDE w:val="0"/>
        <w:autoSpaceDN w:val="0"/>
        <w:adjustRightInd w:val="0"/>
        <w:rPr>
          <w:rFonts w:cs="Times New Roman"/>
          <w:lang w:val="en-AU"/>
        </w:rPr>
      </w:pPr>
      <w:r>
        <w:rPr>
          <w:rFonts w:cs="Times New Roman"/>
        </w:rPr>
        <w:t xml:space="preserve">      </w:t>
      </w: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omitting </w:t>
      </w:r>
      <w:proofErr w:type="spellStart"/>
      <w:r w:rsidRPr="00C129FD">
        <w:rPr>
          <w:rFonts w:cs="Times New Roman"/>
        </w:rPr>
        <w:t>gastrointentinal</w:t>
      </w:r>
      <w:proofErr w:type="spellEnd"/>
      <w:r w:rsidRPr="00C129FD">
        <w:rPr>
          <w:rFonts w:cs="Times New Roman"/>
        </w:rPr>
        <w:t xml:space="preserve"> irritation as a side effect </w:t>
      </w:r>
      <w:proofErr w:type="gramStart"/>
      <w:r w:rsidRPr="00C129FD">
        <w:rPr>
          <w:rFonts w:cs="Times New Roman"/>
        </w:rPr>
        <w:t>on  boxes</w:t>
      </w:r>
      <w:proofErr w:type="gramEnd"/>
      <w:r w:rsidRPr="00C129FD">
        <w:rPr>
          <w:rFonts w:cs="Times New Roman"/>
        </w:rPr>
        <w:t xml:space="preserve"> containing aspirin in one group of participants led to significantly decreased reports of gastrointestinal complaints compared to a who received identical aspirin except packaged in boxes where the side effect was listed (Myers, Cairns and Singer, 1987).</w:t>
      </w:r>
    </w:p>
    <w:p w14:paraId="0E20D44C" w14:textId="77777777" w:rsidR="00BC2D4F" w:rsidRPr="00C129FD" w:rsidRDefault="00BC2D4F" w:rsidP="00BC2D4F">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w:t>
      </w:r>
      <w:proofErr w:type="spellStart"/>
      <w:r w:rsidRPr="00C129FD">
        <w:rPr>
          <w:rFonts w:cs="Times New Roman"/>
        </w:rPr>
        <w:t>Flaten</w:t>
      </w:r>
      <w:proofErr w:type="spellEnd"/>
      <w:r w:rsidRPr="00C129FD">
        <w:rPr>
          <w:rFonts w:cs="Times New Roman"/>
        </w:rPr>
        <w:t>, 1998).</w:t>
      </w:r>
    </w:p>
    <w:p w14:paraId="1C7D10D3"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Because we are able to abstract information from language we are able to produce conditioned responses in the absence of direct observation of a contingency </w:t>
      </w:r>
      <w:r w:rsidRPr="00C129FD">
        <w:rPr>
          <w:rFonts w:cs="Times New Roman"/>
        </w:rPr>
        <w:lastRenderedPageBreak/>
        <w:t>between events.</w:t>
      </w:r>
      <w:r w:rsidRPr="00C129FD">
        <w:rPr>
          <w:rFonts w:cs="Times New Roman"/>
          <w:color w:val="000000" w:themeColor="text1"/>
          <w:kern w:val="24"/>
        </w:rPr>
        <w:t xml:space="preserve"> </w:t>
      </w:r>
      <w:r w:rsidRPr="00C129FD">
        <w:rPr>
          <w:rFonts w:cs="Times New Roman"/>
        </w:rPr>
        <w:t xml:space="preserve">In other words, by </w:t>
      </w:r>
      <w:proofErr w:type="spellStart"/>
      <w:r w:rsidRPr="00C129FD">
        <w:rPr>
          <w:rFonts w:cs="Times New Roman"/>
          <w:b/>
          <w:bCs/>
        </w:rPr>
        <w:t>decontextualising</w:t>
      </w:r>
      <w:proofErr w:type="spellEnd"/>
      <w:r w:rsidRPr="00C129FD">
        <w:rPr>
          <w:rFonts w:cs="Times New Roman"/>
        </w:rPr>
        <w:t xml:space="preserve"> a previously acquired contingency between a drug and its unconditioned response and then </w:t>
      </w:r>
      <w:r w:rsidRPr="00C129FD">
        <w:rPr>
          <w:rFonts w:cs="Times New Roman"/>
          <w:b/>
          <w:bCs/>
        </w:rPr>
        <w:t>superimposing</w:t>
      </w:r>
      <w:r w:rsidRPr="00C129FD">
        <w:rPr>
          <w:rFonts w:cs="Times New Roman"/>
        </w:rPr>
        <w:t xml:space="preserve"> that contingency onto a new drug we are able to produce what amounts to a conditioned response to a novel stimulus.</w:t>
      </w:r>
      <w:r w:rsidRPr="00C129FD">
        <w:rPr>
          <w:rFonts w:cs="Times New Roman"/>
          <w:lang w:val="en-AU"/>
        </w:rPr>
        <w:t xml:space="preserve"> </w:t>
      </w:r>
    </w:p>
    <w:p w14:paraId="04FB1E63" w14:textId="77777777" w:rsidR="00BC2D4F" w:rsidRPr="00C129FD" w:rsidRDefault="00BC2D4F" w:rsidP="00BC2D4F">
      <w:pPr>
        <w:widowControl w:val="0"/>
        <w:autoSpaceDE w:val="0"/>
        <w:autoSpaceDN w:val="0"/>
        <w:adjustRightInd w:val="0"/>
        <w:ind w:firstLine="720"/>
        <w:rPr>
          <w:rFonts w:cs="Times New Roman"/>
          <w:color w:val="FF0000"/>
          <w:lang w:val="en-AU"/>
        </w:rPr>
      </w:pPr>
      <w:r w:rsidRPr="00C129FD">
        <w:rPr>
          <w:rFonts w:cs="Times New Roman"/>
        </w:rPr>
        <w:t>For verbal information alone to be able to induce conditioned responses participants must: a) be previously unaware that the effects in question are associated with the drug or treatment they think they are about to receive</w:t>
      </w:r>
      <w:r w:rsidRPr="00C129FD">
        <w:rPr>
          <w:rStyle w:val="FootnoteReference"/>
          <w:rFonts w:cs="Times New Roman"/>
        </w:rPr>
        <w:footnoteRef/>
      </w:r>
      <w:r w:rsidRPr="00C129FD">
        <w:rPr>
          <w:rFonts w:cs="Times New Roman"/>
        </w:rPr>
        <w:t>; b) believe that the experimenter is a credible source of information about the likely effects of the drug and that the vehicle they are given actually contains an active agent.</w:t>
      </w:r>
    </w:p>
    <w:p w14:paraId="30C96421" w14:textId="77777777" w:rsidR="00BC2D4F" w:rsidRPr="00C129FD" w:rsidRDefault="00BC2D4F" w:rsidP="00BC2D4F">
      <w:pPr>
        <w:widowControl w:val="0"/>
        <w:autoSpaceDE w:val="0"/>
        <w:autoSpaceDN w:val="0"/>
        <w:adjustRightInd w:val="0"/>
        <w:ind w:firstLine="720"/>
        <w:rPr>
          <w:rFonts w:cs="Times New Roman"/>
          <w:color w:val="FF0000"/>
        </w:rPr>
      </w:pPr>
      <w:r w:rsidRPr="00C129FD">
        <w:rPr>
          <w:rFonts w:cs="Times New Roman"/>
        </w:rPr>
        <w:t xml:space="preserve">For example participants with food allergies who were told that a saline injection was an allergen developed allergic symptoms (Jewett, Fein, &amp; Greenberg, 1990). </w:t>
      </w:r>
      <w:proofErr w:type="spellStart"/>
      <w:r w:rsidRPr="00C129FD">
        <w:rPr>
          <w:rFonts w:cs="Times New Roman"/>
        </w:rPr>
        <w:t>Luparello</w:t>
      </w:r>
      <w:proofErr w:type="spellEnd"/>
      <w:r w:rsidRPr="00C129FD">
        <w:rPr>
          <w:rFonts w:cs="Times New Roman"/>
        </w:rPr>
        <w:t xml:space="preserve">, Lyons, </w:t>
      </w:r>
      <w:proofErr w:type="spellStart"/>
      <w:r w:rsidRPr="00C129FD">
        <w:rPr>
          <w:rFonts w:cs="Times New Roman"/>
        </w:rPr>
        <w:t>Bleecker</w:t>
      </w:r>
      <w:proofErr w:type="spellEnd"/>
      <w:r w:rsidRPr="00C129FD">
        <w:rPr>
          <w:rFonts w:cs="Times New Roman"/>
        </w:rPr>
        <w:t xml:space="preserve"> and McFadden (1969) gave asthmatic patients </w:t>
      </w:r>
      <w:proofErr w:type="spellStart"/>
      <w:r w:rsidRPr="00C129FD">
        <w:rPr>
          <w:rFonts w:cs="Times New Roman"/>
        </w:rPr>
        <w:t>nebulised</w:t>
      </w:r>
      <w:proofErr w:type="spellEnd"/>
      <w:r w:rsidRPr="00C129FD">
        <w:rPr>
          <w:rFonts w:cs="Times New Roman"/>
        </w:rPr>
        <w:t xml:space="preserve"> saline to inhale and told them it was an allergen. Approximately half of all participants developed dyspnea, decreased vital capacity, and increased airway resistance.</w:t>
      </w:r>
      <w:r w:rsidRPr="00C129FD">
        <w:rPr>
          <w:rFonts w:cs="Times New Roman"/>
          <w:color w:val="FF0000"/>
        </w:rPr>
        <w:t xml:space="preserve"> </w:t>
      </w:r>
    </w:p>
    <w:p w14:paraId="39130740" w14:textId="77777777" w:rsidR="00BC2D4F" w:rsidRPr="00C129FD" w:rsidRDefault="00BC2D4F" w:rsidP="00BC2D4F">
      <w:pPr>
        <w:widowControl w:val="0"/>
        <w:autoSpaceDE w:val="0"/>
        <w:autoSpaceDN w:val="0"/>
        <w:adjustRightInd w:val="0"/>
        <w:ind w:firstLine="720"/>
        <w:rPr>
          <w:rFonts w:cs="Times New Roman"/>
        </w:rPr>
      </w:pPr>
      <w:r w:rsidRPr="00C129FD">
        <w:rPr>
          <w:rFonts w:cs="Times New Roman"/>
        </w:rPr>
        <w:t xml:space="preserve">Arguably these purely verbally induced expectancies still rely, for their ability to induce placebo effects, on some familiarity with the physical or psychological symptoms that experimenters suggest will follow administration of that drug. Thus even verbally induced expectancies may be mediated to some extent by prior conditioning. </w:t>
      </w:r>
      <w:r w:rsidRPr="00C129FD">
        <w:rPr>
          <w:rFonts w:cs="Times New Roman"/>
          <w:color w:val="FF0000"/>
        </w:rPr>
        <w:t xml:space="preserve">???????? </w:t>
      </w:r>
      <w:proofErr w:type="gramStart"/>
      <w:r w:rsidRPr="00C129FD">
        <w:rPr>
          <w:rFonts w:cs="Times New Roman"/>
          <w:color w:val="FF0000"/>
        </w:rPr>
        <w:t>reference</w:t>
      </w:r>
      <w:proofErr w:type="gramEnd"/>
    </w:p>
    <w:p w14:paraId="46158273" w14:textId="77777777" w:rsidR="00BC2D4F" w:rsidRDefault="00BC2D4F" w:rsidP="00C83800">
      <w:pPr>
        <w:ind w:firstLine="284"/>
        <w:rPr>
          <w:rFonts w:cs="Times New Roman"/>
          <w:color w:val="FF0000"/>
        </w:rPr>
      </w:pP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3" w:name="_Toc322079012"/>
      <w:r>
        <w:t>Placebo E</w:t>
      </w:r>
      <w:r w:rsidRPr="009A4D2C">
        <w:t>ffects without Awareness</w:t>
      </w:r>
      <w:bookmarkEnd w:id="13"/>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 xml:space="preserve">(Esteves, Parra, Dimberg, &amp; Öhman, 1994; Öhman &amp; Soares, 1994; Soares &amp; </w:t>
      </w:r>
      <w:r>
        <w:rPr>
          <w:rFonts w:cs="Times New Roman"/>
          <w:noProof/>
          <w:color w:val="000000" w:themeColor="text1"/>
        </w:rPr>
        <w:lastRenderedPageBreak/>
        <w:t>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w:t>
      </w:r>
      <w:proofErr w:type="spellStart"/>
      <w:r>
        <w:rPr>
          <w:rFonts w:cs="Times New Roman"/>
        </w:rPr>
        <w:t>sumatriptan</w:t>
      </w:r>
      <w:proofErr w:type="spellEnd"/>
      <w:r>
        <w:rPr>
          <w:rFonts w:cs="Times New Roman"/>
        </w:rPr>
        <w:t xml:space="preserve">, a drug that increases human growth hormone levels, during pre-test training. On test a saline injection caused an increase in growth hormone levels. Once again the changes in growth-hormone levels both during training and test were unable to be detected by participants, indicating a </w:t>
      </w:r>
      <w:proofErr w:type="spellStart"/>
      <w:r>
        <w:rPr>
          <w:rFonts w:cs="Times New Roman"/>
        </w:rPr>
        <w:t>nonconscious</w:t>
      </w:r>
      <w:proofErr w:type="spellEnd"/>
      <w:r>
        <w:rPr>
          <w:rFonts w:cs="Times New Roman"/>
        </w:rPr>
        <w:t xml:space="preserve">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4" w:name="_Toc322079013"/>
      <w:r>
        <w:t xml:space="preserve">Effect of Expectancy </w:t>
      </w:r>
      <w:proofErr w:type="spellStart"/>
      <w:r>
        <w:t>vs</w:t>
      </w:r>
      <w:proofErr w:type="spellEnd"/>
      <w:r>
        <w:t xml:space="preserve"> Effect of Conditioning</w:t>
      </w:r>
      <w:bookmarkEnd w:id="14"/>
    </w:p>
    <w:p w14:paraId="19339094" w14:textId="19D0E859" w:rsidR="002804F9" w:rsidRPr="00EE4479" w:rsidRDefault="002804F9" w:rsidP="004E731B">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w:t>
      </w:r>
      <w:proofErr w:type="spellStart"/>
      <w:r w:rsidRPr="00EE4479">
        <w:rPr>
          <w:rFonts w:cs="Times New Roman"/>
        </w:rPr>
        <w:t>hyperalgesia</w:t>
      </w:r>
      <w:proofErr w:type="spellEnd"/>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w:t>
      </w:r>
      <w:proofErr w:type="spellStart"/>
      <w:r w:rsidR="00BC57AA" w:rsidRPr="00EE4479">
        <w:rPr>
          <w:rFonts w:cs="Times New Roman"/>
        </w:rPr>
        <w:t>Podd</w:t>
      </w:r>
      <w:proofErr w:type="spellEnd"/>
      <w:r w:rsidR="00BC57AA" w:rsidRPr="00EE4479">
        <w:rPr>
          <w:rFonts w:cs="Times New Roman"/>
        </w:rPr>
        <w:t xml:space="preserve">  (2004) suggest that this contradiction can be resolved by considering the types of learning </w:t>
      </w:r>
      <w:r w:rsidR="00BC57AA" w:rsidRPr="00EE4479">
        <w:rPr>
          <w:rFonts w:cs="Times New Roman"/>
        </w:rPr>
        <w:lastRenderedPageBreak/>
        <w:t xml:space="preserve">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through the 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w:t>
      </w:r>
      <w:proofErr w:type="spellStart"/>
      <w:r w:rsidR="002B54C6" w:rsidRPr="00EE4479">
        <w:rPr>
          <w:rFonts w:cs="Times New Roman"/>
        </w:rPr>
        <w:t>Amanzio</w:t>
      </w:r>
      <w:proofErr w:type="spellEnd"/>
      <w:r w:rsidR="002B54C6" w:rsidRPr="00EE4479">
        <w:rPr>
          <w:rFonts w:cs="Times New Roman"/>
        </w:rPr>
        <w:t xml:space="preserve"> &amp; Benedetti (1999), compared to fourteen studies that used instruction-only procedures. </w:t>
      </w:r>
      <w:r w:rsidR="00CF6D90" w:rsidRPr="00EE4479">
        <w:rPr>
          <w:rFonts w:cs="Times New Roman"/>
        </w:rPr>
        <w:t xml:space="preserve">Though </w:t>
      </w:r>
      <w:proofErr w:type="spellStart"/>
      <w:r w:rsidR="00CF6D90" w:rsidRPr="00EE4479">
        <w:rPr>
          <w:rFonts w:cs="Times New Roman"/>
        </w:rPr>
        <w:t>Amanzio</w:t>
      </w:r>
      <w:proofErr w:type="spellEnd"/>
      <w:r w:rsidR="00CF6D90" w:rsidRPr="00EE4479">
        <w:rPr>
          <w:rFonts w:cs="Times New Roman"/>
        </w:rPr>
        <w:t xml:space="preserve">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w:t>
      </w:r>
      <w:proofErr w:type="spellStart"/>
      <w:r w:rsidR="00BB6772" w:rsidRPr="00EE4479">
        <w:rPr>
          <w:rFonts w:cs="Times New Roman"/>
        </w:rPr>
        <w:t>Amanzio</w:t>
      </w:r>
      <w:proofErr w:type="spellEnd"/>
      <w:r w:rsidR="00BB6772" w:rsidRPr="00EE4479">
        <w:rPr>
          <w:rFonts w:cs="Times New Roman"/>
        </w:rPr>
        <w:t xml:space="preserve">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w:t>
      </w:r>
      <w:r w:rsidR="00BB6772" w:rsidRPr="00EE4479">
        <w:rPr>
          <w:rFonts w:cs="Times New Roman"/>
        </w:rPr>
        <w:lastRenderedPageBreak/>
        <w:t xml:space="preserve">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proofErr w:type="spellStart"/>
      <w:r w:rsidRPr="00EE4479">
        <w:rPr>
          <w:rFonts w:cs="Times New Roman"/>
        </w:rPr>
        <w:t>Laksa</w:t>
      </w:r>
      <w:proofErr w:type="spellEnd"/>
      <w:r w:rsidRPr="00EE4479">
        <w:rPr>
          <w:rFonts w:cs="Times New Roman"/>
        </w:rPr>
        <w:t xml:space="preserve">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5" w:name="_Toc322079014"/>
      <w:r>
        <w:lastRenderedPageBreak/>
        <w:t xml:space="preserve">Effect of Expectancy and Conditioning on Subjective </w:t>
      </w:r>
      <w:proofErr w:type="spellStart"/>
      <w:r>
        <w:t>vs</w:t>
      </w:r>
      <w:proofErr w:type="spellEnd"/>
      <w:r>
        <w:t xml:space="preserve"> Objective Outcomes</w:t>
      </w:r>
      <w:bookmarkEnd w:id="15"/>
    </w:p>
    <w:p w14:paraId="2C7E7348" w14:textId="4D5FF739"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 xml:space="preserve">procedures, or both (see </w:t>
      </w:r>
      <w:proofErr w:type="spellStart"/>
      <w:r w:rsidR="00E52485">
        <w:rPr>
          <w:rFonts w:cs="Times New Roman"/>
        </w:rPr>
        <w:t>Amanzio</w:t>
      </w:r>
      <w:proofErr w:type="spellEnd"/>
      <w:r w:rsidR="00E52485">
        <w:rPr>
          <w:rFonts w:cs="Times New Roman"/>
        </w:rPr>
        <w:t xml:space="preserve">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 xml:space="preserve">There is also evidence, discussed above, that instruction alone influenced objectively measurable symptoms such as </w:t>
      </w:r>
      <w:proofErr w:type="spellStart"/>
      <w:r w:rsidR="009C1469">
        <w:rPr>
          <w:rFonts w:cs="Times New Roman"/>
        </w:rPr>
        <w:t>bronchioconstriction</w:t>
      </w:r>
      <w:proofErr w:type="spellEnd"/>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9047C4">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9047C4">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w:t>
      </w:r>
      <w:proofErr w:type="spellStart"/>
      <w:r w:rsidR="000B27F5">
        <w:rPr>
          <w:rFonts w:cs="Times New Roman"/>
        </w:rPr>
        <w:t>nonconscious</w:t>
      </w:r>
      <w:proofErr w:type="spellEnd"/>
      <w:r w:rsidR="000B27F5">
        <w:rPr>
          <w:rFonts w:cs="Times New Roman"/>
        </w:rPr>
        <w:t xml:space="preserve"> </w:t>
      </w:r>
      <w:r w:rsidR="000B27F5" w:rsidRPr="00862D43">
        <w:rPr>
          <w:rFonts w:cs="Times New Roman"/>
          <w:i/>
        </w:rPr>
        <w:t>cognitive</w:t>
      </w:r>
      <w:r w:rsidR="000B27F5">
        <w:rPr>
          <w:rFonts w:cs="Times New Roman"/>
        </w:rPr>
        <w:t xml:space="preserve"> processes such as implicit learning. </w:t>
      </w:r>
      <w:proofErr w:type="spellStart"/>
      <w:r w:rsidR="000B27F5">
        <w:rPr>
          <w:rFonts w:cs="Times New Roman"/>
        </w:rPr>
        <w:t>Colagiuri</w:t>
      </w:r>
      <w:proofErr w:type="spellEnd"/>
      <w:r w:rsidR="000B27F5">
        <w:rPr>
          <w:rFonts w:cs="Times New Roman"/>
        </w:rPr>
        <w:t xml:space="preserve">, </w:t>
      </w:r>
      <w:proofErr w:type="spellStart"/>
      <w:r w:rsidR="000B27F5">
        <w:rPr>
          <w:rFonts w:cs="Times New Roman"/>
        </w:rPr>
        <w:t>Livesey</w:t>
      </w:r>
      <w:proofErr w:type="spellEnd"/>
      <w:r w:rsidR="000B27F5">
        <w:rPr>
          <w:rFonts w:cs="Times New Roman"/>
        </w:rPr>
        <w:t xml:space="preserve">,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 xml:space="preserve">nts to inhale a bubblegum </w:t>
      </w:r>
      <w:proofErr w:type="spellStart"/>
      <w:r w:rsidR="00907D60">
        <w:rPr>
          <w:rFonts w:cs="Times New Roman"/>
        </w:rPr>
        <w:t>odour</w:t>
      </w:r>
      <w:proofErr w:type="spellEnd"/>
      <w:r w:rsidR="000B27F5">
        <w:rPr>
          <w:rFonts w:cs="Times New Roman"/>
        </w:rPr>
        <w:t xml:space="preserve"> while performing a contextual cueing task. Contextual cueing tasks are often cited as evidence for unconscious learning because reaction times on cued trials are consistently lower than to </w:t>
      </w:r>
      <w:proofErr w:type="spellStart"/>
      <w:r w:rsidR="000B27F5">
        <w:rPr>
          <w:rFonts w:cs="Times New Roman"/>
        </w:rPr>
        <w:t>uncued</w:t>
      </w:r>
      <w:proofErr w:type="spellEnd"/>
      <w:r w:rsidR="000B27F5">
        <w:rPr>
          <w:rFonts w:cs="Times New Roman"/>
        </w:rPr>
        <w:t xml:space="preserve"> trials despite participants being unable to consciously </w:t>
      </w:r>
      <w:proofErr w:type="spellStart"/>
      <w:r w:rsidR="000B27F5">
        <w:rPr>
          <w:rFonts w:cs="Times New Roman"/>
        </w:rPr>
        <w:t>recognise</w:t>
      </w:r>
      <w:proofErr w:type="spellEnd"/>
      <w:r w:rsidR="000B27F5">
        <w:rPr>
          <w:rFonts w:cs="Times New Roman"/>
        </w:rPr>
        <w:t xml:space="preserve"> the configurations in the cued trials. Participants were assigned to three different instructional sets: that the </w:t>
      </w:r>
      <w:proofErr w:type="spellStart"/>
      <w:r w:rsidR="000B27F5">
        <w:rPr>
          <w:rFonts w:cs="Times New Roman"/>
        </w:rPr>
        <w:t>odour</w:t>
      </w:r>
      <w:proofErr w:type="spellEnd"/>
      <w:r w:rsidR="000B27F5">
        <w:rPr>
          <w:rFonts w:cs="Times New Roman"/>
        </w:rPr>
        <w:t xml:space="preserve"> would improve their performance, that the </w:t>
      </w:r>
      <w:proofErr w:type="spellStart"/>
      <w:r w:rsidR="000B27F5">
        <w:rPr>
          <w:rFonts w:cs="Times New Roman"/>
        </w:rPr>
        <w:t>odour</w:t>
      </w:r>
      <w:proofErr w:type="spellEnd"/>
      <w:r w:rsidR="000B27F5">
        <w:rPr>
          <w:rFonts w:cs="Times New Roman"/>
        </w:rPr>
        <w:t xml:space="preserve">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6" w:name="_Toc322079015"/>
      <w:r>
        <w:lastRenderedPageBreak/>
        <w:t>Placebo Effects Induced by Both Expectancy and Conditioning</w:t>
      </w:r>
      <w:bookmarkEnd w:id="16"/>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w:t>
      </w:r>
      <w:proofErr w:type="spellStart"/>
      <w:r>
        <w:rPr>
          <w:rFonts w:cs="Times New Roman"/>
        </w:rPr>
        <w:t>Podd</w:t>
      </w:r>
      <w:proofErr w:type="spellEnd"/>
      <w:r>
        <w:rPr>
          <w:rFonts w:cs="Times New Roman"/>
        </w:rPr>
        <w:t xml:space="preserve">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3F7F5598" w14:textId="3EDAAB68" w:rsidR="00B1741C" w:rsidRPr="00EE4479" w:rsidRDefault="00EE4479" w:rsidP="009D4672">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w:t>
      </w:r>
      <w:proofErr w:type="spellStart"/>
      <w:r w:rsidR="00CF6D90" w:rsidRPr="00EE4479">
        <w:rPr>
          <w:rFonts w:cs="Times New Roman"/>
        </w:rPr>
        <w:t>Voudouris</w:t>
      </w:r>
      <w:proofErr w:type="spellEnd"/>
      <w:r w:rsidR="00CF6D90" w:rsidRPr="00EE4479">
        <w:rPr>
          <w:rFonts w:cs="Times New Roman"/>
        </w:rPr>
        <w:t xml:space="preserve"> et al. </w:t>
      </w:r>
      <w:r w:rsidR="00CF6D90" w:rsidRPr="00EE4479">
        <w:rPr>
          <w:rFonts w:cs="Times New Roman"/>
        </w:rPr>
        <w:lastRenderedPageBreak/>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071FF2">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w:t>
      </w:r>
      <w:proofErr w:type="spellStart"/>
      <w:r w:rsidR="00CF6D90" w:rsidRPr="00EE4479">
        <w:rPr>
          <w:rFonts w:cs="Times New Roman"/>
        </w:rPr>
        <w:t>Voudouris</w:t>
      </w:r>
      <w:proofErr w:type="spellEnd"/>
      <w:r w:rsidR="00CF6D90" w:rsidRPr="00EE4479">
        <w:rPr>
          <w:rFonts w:cs="Times New Roman"/>
        </w:rPr>
        <w:t xml:space="preserve">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 </w:instrText>
      </w:r>
      <w:r w:rsidR="001B5679">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mVyb25pY2EgRjwvYXV0aG9yPjxhdXRob3I+TWFjRG91Z2FsbCwgSEc8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</w:fldData>
        </w:fldChar>
      </w:r>
      <w:r w:rsidR="001B5679">
        <w:rPr>
          <w:rFonts w:cs="Times New Roman"/>
        </w:rPr>
        <w:instrText xml:space="preserve"> ADDIN EN.CITE.DATA </w:instrText>
      </w:r>
      <w:r w:rsidR="001B5679">
        <w:rPr>
          <w:rFonts w:cs="Times New Roman"/>
        </w:rPr>
      </w:r>
      <w:r w:rsidR="001B5679">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w:t>
      </w:r>
      <w:r w:rsidR="00AC14EB">
        <w:rPr>
          <w:rFonts w:cs="Times New Roman"/>
          <w:color w:val="000000" w:themeColor="text1"/>
        </w:rPr>
        <w:lastRenderedPageBreak/>
        <w:t xml:space="preserve">expectancy </w:t>
      </w:r>
      <w:r>
        <w:rPr>
          <w:rFonts w:cs="Times New Roman"/>
          <w:color w:val="000000" w:themeColor="text1"/>
        </w:rPr>
        <w:t xml:space="preserve">because most often conditioning procedures will result in the formation of expectancies. But, as Stewart-Williams and </w:t>
      </w:r>
      <w:proofErr w:type="spellStart"/>
      <w:r>
        <w:rPr>
          <w:rFonts w:cs="Times New Roman"/>
          <w:color w:val="000000" w:themeColor="text1"/>
        </w:rPr>
        <w:t>Podd</w:t>
      </w:r>
      <w:proofErr w:type="spellEnd"/>
      <w:r>
        <w:rPr>
          <w:rFonts w:cs="Times New Roman"/>
          <w:color w:val="000000" w:themeColor="text1"/>
        </w:rPr>
        <w:t xml:space="preserve">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7" w:name="_Toc322079016"/>
      <w:r>
        <w:t>Neurobiological Theories</w:t>
      </w:r>
      <w:bookmarkEnd w:id="17"/>
    </w:p>
    <w:p w14:paraId="4CE6D7BD" w14:textId="77777777" w:rsidR="004B2D61" w:rsidRDefault="00330C84" w:rsidP="00330C84">
      <w:pPr>
        <w:ind w:firstLine="284"/>
        <w:rPr>
          <w:rFonts w:cs="Times New Roman"/>
        </w:rPr>
      </w:pPr>
      <w:r w:rsidRPr="00FE7BDF">
        <w:rPr>
          <w:rFonts w:cs="Times New Roman"/>
        </w:rPr>
        <w:t>Neurobiological theor</w:t>
      </w:r>
      <w:r w:rsidR="00A81708">
        <w:rPr>
          <w:rFonts w:cs="Times New Roman"/>
        </w:rPr>
        <w:t xml:space="preserve">ies pertain more to the </w:t>
      </w:r>
      <w:r w:rsidR="00ED27AB">
        <w:rPr>
          <w:rFonts w:cs="Times New Roman"/>
        </w:rPr>
        <w:t xml:space="preserve">neurological </w:t>
      </w:r>
      <w:r w:rsidRPr="00FE7BDF">
        <w:rPr>
          <w:rFonts w:cs="Times New Roman"/>
        </w:rPr>
        <w:t>mechanisms that produce dif</w:t>
      </w:r>
      <w:r w:rsidR="00ED27AB">
        <w:rPr>
          <w:rFonts w:cs="Times New Roman"/>
        </w:rPr>
        <w:t>ferent forms of placebo effects. The</w:t>
      </w:r>
      <w:r w:rsidR="004B2D61">
        <w:rPr>
          <w:rFonts w:cs="Times New Roman"/>
        </w:rPr>
        <w:t>re are two predominant theories: those that suggest</w:t>
      </w:r>
      <w:r w:rsidR="00ED27AB">
        <w:rPr>
          <w:rFonts w:cs="Times New Roman"/>
        </w:rPr>
        <w:t xml:space="preserve"> that the placebo effect acts via a neurochemical mimicry of the systems that produce the unconditioned effects of the drug</w:t>
      </w:r>
      <w:r w:rsidR="004B2D61">
        <w:rPr>
          <w:rFonts w:cs="Times New Roman"/>
        </w:rPr>
        <w:t xml:space="preserve">s that are expected; and those that suggest that suggest placebo effects come about through the attention-mediated ‘gating’ of peripheral pain signals by higher brain areas. </w:t>
      </w:r>
    </w:p>
    <w:p w14:paraId="5B976CD1" w14:textId="470120A2" w:rsidR="00330C84" w:rsidRPr="00FE7BDF" w:rsidRDefault="004B2D61" w:rsidP="004B2D61">
      <w:pPr>
        <w:rPr>
          <w:rFonts w:cs="Times New Roman"/>
        </w:rPr>
      </w:pPr>
      <w:r>
        <w:rPr>
          <w:rFonts w:cs="Times New Roman"/>
          <w:i/>
        </w:rPr>
        <w:t xml:space="preserve">Neurochemical </w:t>
      </w:r>
      <w:r w:rsidRPr="004B2D61">
        <w:rPr>
          <w:rFonts w:cs="Times New Roman"/>
          <w:i/>
        </w:rPr>
        <w:t>Mimicry</w:t>
      </w:r>
      <w:r>
        <w:rPr>
          <w:rFonts w:cs="Times New Roman"/>
        </w:rPr>
        <w:t xml:space="preserve">: </w:t>
      </w:r>
      <w:r w:rsidR="00330C84" w:rsidRPr="004B2D61">
        <w:rPr>
          <w:rFonts w:cs="Times New Roman"/>
        </w:rPr>
        <w:t>The</w:t>
      </w:r>
      <w:r w:rsidR="00330C84" w:rsidRPr="00FE7BDF">
        <w:rPr>
          <w:rFonts w:cs="Times New Roman"/>
        </w:rPr>
        <w:t xml:space="preserve"> foremost researcher and theorist in this area is </w:t>
      </w:r>
      <w:proofErr w:type="spellStart"/>
      <w:r w:rsidR="00330C84" w:rsidRPr="00FE7BDF">
        <w:rPr>
          <w:rFonts w:cs="Times New Roman"/>
        </w:rPr>
        <w:t>Fabrizio</w:t>
      </w:r>
      <w:proofErr w:type="spellEnd"/>
      <w:r w:rsidR="00330C84" w:rsidRPr="00FE7BDF">
        <w:rPr>
          <w:rFonts w:cs="Times New Roman"/>
        </w:rPr>
        <w:t xml:space="preserve"> Benedetti and his colleagues, however the first major discovery that led to this theory was made by Levine, Gordon, &amp; Fields </w:t>
      </w:r>
      <w:r w:rsidR="00330C84" w:rsidRPr="00FE7BDF">
        <w:rPr>
          <w:rFonts w:cs="Times New Roman"/>
        </w:rPr>
        <w:fldChar w:fldCharType="begin"/>
      </w:r>
      <w:r w:rsidR="00330C84"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00330C84" w:rsidRPr="00FE7BDF">
        <w:rPr>
          <w:rFonts w:cs="Times New Roman"/>
        </w:rPr>
        <w:fldChar w:fldCharType="separate"/>
      </w:r>
      <w:r w:rsidR="00330C84" w:rsidRPr="00FE7BDF">
        <w:rPr>
          <w:rFonts w:cs="Times New Roman"/>
          <w:noProof/>
        </w:rPr>
        <w:t>(1978)</w:t>
      </w:r>
      <w:r w:rsidR="00330C84" w:rsidRPr="00FE7BDF">
        <w:rPr>
          <w:rFonts w:cs="Times New Roman"/>
        </w:rPr>
        <w:fldChar w:fldCharType="end"/>
      </w:r>
      <w:r w:rsidR="00330C84"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00330C84" w:rsidRPr="00FE7BDF">
        <w:rPr>
          <w:rFonts w:cs="Times New Roman"/>
        </w:rPr>
        <w:t>hen</w:t>
      </w:r>
      <w:r w:rsidR="00206553">
        <w:rPr>
          <w:rFonts w:cs="Times New Roman"/>
        </w:rPr>
        <w:t>,</w:t>
      </w:r>
      <w:r w:rsidR="00330C84" w:rsidRPr="00FE7BDF">
        <w:rPr>
          <w:rFonts w:cs="Times New Roman"/>
        </w:rPr>
        <w:t xml:space="preserve"> 1 hour after the operation, </w:t>
      </w:r>
      <w:r w:rsidR="00206553">
        <w:rPr>
          <w:rFonts w:cs="Times New Roman"/>
        </w:rPr>
        <w:t xml:space="preserve">the same participants </w:t>
      </w:r>
      <w:r w:rsidR="00330C84" w:rsidRPr="00FE7BDF">
        <w:rPr>
          <w:rFonts w:cs="Times New Roman"/>
        </w:rPr>
        <w:t xml:space="preserve">were given </w:t>
      </w:r>
      <w:r w:rsidR="00206553">
        <w:rPr>
          <w:rFonts w:cs="Times New Roman"/>
        </w:rPr>
        <w:t xml:space="preserve">a second injection of </w:t>
      </w:r>
      <w:r w:rsidR="00330C84"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00330C84" w:rsidRPr="00FE7BDF">
        <w:rPr>
          <w:rFonts w:cs="Times New Roman"/>
        </w:rPr>
        <w:t xml:space="preserve"> proves that placebo ana</w:t>
      </w:r>
      <w:r w:rsidR="0006417D">
        <w:rPr>
          <w:rFonts w:cs="Times New Roman"/>
        </w:rPr>
        <w:t xml:space="preserve">lgesia acts via the </w:t>
      </w:r>
      <w:r w:rsidR="00330C84" w:rsidRPr="00FE7BDF">
        <w:rPr>
          <w:rFonts w:cs="Times New Roman"/>
        </w:rPr>
        <w:t>release of endogenous opioids</w:t>
      </w:r>
      <w:r w:rsidR="00980409">
        <w:rPr>
          <w:rFonts w:cs="Times New Roman"/>
        </w:rPr>
        <w:t xml:space="preserve"> in response to expectations of receiving pain relief</w:t>
      </w:r>
      <w:r w:rsidR="00330C84" w:rsidRPr="00FE7BDF">
        <w:rPr>
          <w:rFonts w:cs="Times New Roman"/>
        </w:rPr>
        <w:t xml:space="preserve">. </w:t>
      </w:r>
      <w:r w:rsidR="00206553">
        <w:rPr>
          <w:rFonts w:cs="Times New Roman"/>
        </w:rPr>
        <w:t xml:space="preserve">Other studies, </w:t>
      </w:r>
      <w:r w:rsidR="00330C84" w:rsidRPr="00FE7BDF">
        <w:rPr>
          <w:rFonts w:cs="Times New Roman"/>
        </w:rPr>
        <w:t>by Benedetti and others</w:t>
      </w:r>
      <w:r w:rsidR="00206553">
        <w:rPr>
          <w:rFonts w:cs="Times New Roman"/>
        </w:rPr>
        <w:t>, have replicated this result</w:t>
      </w:r>
      <w:r w:rsidR="00330C84" w:rsidRPr="00FE7BDF">
        <w:rPr>
          <w:rFonts w:cs="Times New Roman"/>
        </w:rPr>
        <w:t xml:space="preserve"> </w:t>
      </w:r>
      <w:r w:rsidR="00330C84"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 </w:instrText>
      </w:r>
      <w:r w:rsidR="00201C11">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sIEJp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</w:fldData>
        </w:fldChar>
      </w:r>
      <w:r w:rsidR="00201C11">
        <w:rPr>
          <w:rFonts w:cs="Times New Roman"/>
        </w:rPr>
        <w:instrText xml:space="preserve"> ADDIN EN.CITE.DATA </w:instrText>
      </w:r>
      <w:r w:rsidR="00201C11">
        <w:rPr>
          <w:rFonts w:cs="Times New Roman"/>
        </w:rPr>
      </w:r>
      <w:r w:rsidR="00201C11">
        <w:rPr>
          <w:rFonts w:cs="Times New Roman"/>
        </w:rPr>
        <w:fldChar w:fldCharType="end"/>
      </w:r>
      <w:r w:rsidR="00330C84" w:rsidRPr="00FE7BDF">
        <w:rPr>
          <w:rFonts w:cs="Times New Roman"/>
        </w:rPr>
      </w:r>
      <w:r w:rsidR="00330C84" w:rsidRPr="00FE7BDF">
        <w:rPr>
          <w:rFonts w:cs="Times New Roman"/>
        </w:rPr>
        <w:fldChar w:fldCharType="separate"/>
      </w:r>
      <w:r w:rsidR="00201C11">
        <w:rPr>
          <w:rFonts w:cs="Times New Roman"/>
          <w:noProof/>
        </w:rPr>
        <w:t xml:space="preserve">(Amanzio &amp; Benedetti, 1999; </w:t>
      </w:r>
      <w:r w:rsidR="00201C11">
        <w:rPr>
          <w:rFonts w:cs="Times New Roman"/>
          <w:noProof/>
        </w:rPr>
        <w:lastRenderedPageBreak/>
        <w:t>Amanzio et al., 2001; Benedetti, 1996; Eippert, Bingel, et al., 2009; Grevert, Albert, &amp; Goldstein, 1983)</w:t>
      </w:r>
      <w:r w:rsidR="00330C84" w:rsidRPr="00FE7BDF">
        <w:rPr>
          <w:rFonts w:cs="Times New Roman"/>
        </w:rPr>
        <w:fldChar w:fldCharType="end"/>
      </w:r>
      <w:r w:rsidR="00330C84"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w:t>
      </w:r>
      <w:proofErr w:type="spellStart"/>
      <w:r w:rsidRPr="00FE7BDF">
        <w:rPr>
          <w:rFonts w:cs="Times New Roman"/>
        </w:rPr>
        <w:t>endocannabanoid</w:t>
      </w:r>
      <w:proofErr w:type="spellEnd"/>
      <w:r w:rsidRPr="00FE7BDF">
        <w:rPr>
          <w:rFonts w:cs="Times New Roman"/>
        </w:rPr>
        <w:t xml:space="preserve">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w:t>
      </w:r>
      <w:proofErr w:type="spellStart"/>
      <w:r w:rsidRPr="00FE7BDF">
        <w:rPr>
          <w:rFonts w:cs="Times New Roman"/>
        </w:rPr>
        <w:t>Amanzio</w:t>
      </w:r>
      <w:proofErr w:type="spellEnd"/>
      <w:r w:rsidRPr="00FE7BDF">
        <w:rPr>
          <w:rFonts w:cs="Times New Roman"/>
        </w:rPr>
        <w:t xml:space="preserve">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result was confirmed by </w:t>
      </w:r>
      <w:proofErr w:type="spellStart"/>
      <w:r w:rsidRPr="00FE7BDF">
        <w:rPr>
          <w:rFonts w:cs="Times New Roman"/>
        </w:rPr>
        <w:t>Guo</w:t>
      </w:r>
      <w:proofErr w:type="spellEnd"/>
      <w:r w:rsidRPr="00FE7BDF">
        <w:rPr>
          <w:rFonts w:cs="Times New Roman"/>
        </w:rPr>
        <w:t xml:space="preserve">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w:t>
      </w:r>
      <w:proofErr w:type="spellStart"/>
      <w:r w:rsidRPr="00FE7BDF">
        <w:rPr>
          <w:rFonts w:cs="Times New Roman"/>
        </w:rPr>
        <w:t>endocannabanoids</w:t>
      </w:r>
      <w:proofErr w:type="spellEnd"/>
      <w:r w:rsidRPr="00FE7BDF">
        <w:rPr>
          <w:rFonts w:cs="Times New Roman"/>
        </w:rPr>
        <w:t xml:space="preserve"> were involved in non-opiate placebo analgesia was confirmed in a subsequent study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Rosato</w:t>
      </w:r>
      <w:proofErr w:type="spellEnd"/>
      <w:r w:rsidRPr="00FE7BDF">
        <w:rPr>
          <w:rFonts w:cs="Times New Roman"/>
        </w:rPr>
        <w:t xml:space="preserve">,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w:t>
      </w:r>
      <w:proofErr w:type="spellStart"/>
      <w:r w:rsidRPr="00FE7BDF">
        <w:rPr>
          <w:rFonts w:cs="Times New Roman"/>
        </w:rPr>
        <w:t>rimonabant</w:t>
      </w:r>
      <w:proofErr w:type="spellEnd"/>
      <w:r w:rsidRPr="00FE7BDF">
        <w:rPr>
          <w:rFonts w:cs="Times New Roman"/>
        </w:rPr>
        <w:t xml:space="preserve">.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proofErr w:type="spellStart"/>
      <w:r w:rsidRPr="00FE7BDF">
        <w:rPr>
          <w:rFonts w:cs="Times New Roman"/>
          <w:i/>
        </w:rPr>
        <w:t>hyper</w:t>
      </w:r>
      <w:r w:rsidRPr="00FE7BDF">
        <w:rPr>
          <w:rFonts w:cs="Times New Roman"/>
        </w:rPr>
        <w:t>algesia</w:t>
      </w:r>
      <w:proofErr w:type="spellEnd"/>
      <w:r w:rsidRPr="00FE7BDF">
        <w:rPr>
          <w:rFonts w:cs="Times New Roman"/>
        </w:rPr>
        <w:t xml:space="preserve">: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w:t>
      </w:r>
      <w:proofErr w:type="spellStart"/>
      <w:r w:rsidRPr="00FE7BDF">
        <w:rPr>
          <w:rFonts w:cs="Times New Roman"/>
        </w:rPr>
        <w:t>hyperalgesia</w:t>
      </w:r>
      <w:proofErr w:type="spellEnd"/>
      <w:r w:rsidRPr="00FE7BDF">
        <w:rPr>
          <w:rFonts w:cs="Times New Roman"/>
        </w:rPr>
        <w:t xml:space="preserve"> by suggestion in postoperative pain patients. This was blocked by </w:t>
      </w:r>
      <w:proofErr w:type="spellStart"/>
      <w:r w:rsidRPr="00FE7BDF">
        <w:rPr>
          <w:rFonts w:cs="Times New Roman"/>
        </w:rPr>
        <w:t>proglumide</w:t>
      </w:r>
      <w:proofErr w:type="spellEnd"/>
      <w:r w:rsidRPr="00FE7BDF">
        <w:rPr>
          <w:rFonts w:cs="Times New Roman"/>
        </w:rPr>
        <w:t xml:space="preserve">, the CCK antagonist, in a dose-dependent manner but not by Naloxone. It was </w:t>
      </w:r>
      <w:proofErr w:type="spellStart"/>
      <w:r w:rsidRPr="00FE7BDF">
        <w:rPr>
          <w:rFonts w:cs="Times New Roman"/>
        </w:rPr>
        <w:t>hypothesised</w:t>
      </w:r>
      <w:proofErr w:type="spellEnd"/>
      <w:r w:rsidRPr="00FE7BDF">
        <w:rPr>
          <w:rFonts w:cs="Times New Roman"/>
        </w:rPr>
        <w:t xml:space="preserve"> that since CCK is involved in anxiety mechanisms that perhaps </w:t>
      </w:r>
      <w:proofErr w:type="spellStart"/>
      <w:r w:rsidRPr="00FE7BDF">
        <w:rPr>
          <w:rFonts w:cs="Times New Roman"/>
        </w:rPr>
        <w:lastRenderedPageBreak/>
        <w:t>proglumide</w:t>
      </w:r>
      <w:proofErr w:type="spellEnd"/>
      <w:r w:rsidRPr="00FE7BDF">
        <w:rPr>
          <w:rFonts w:cs="Times New Roman"/>
        </w:rPr>
        <w:t xml:space="preserve"> prevented anticipatory anxiety and this is what prevented placebo </w:t>
      </w:r>
      <w:proofErr w:type="spellStart"/>
      <w:r w:rsidRPr="00FE7BDF">
        <w:rPr>
          <w:rFonts w:cs="Times New Roman"/>
        </w:rPr>
        <w:t>hyperalgesia</w:t>
      </w:r>
      <w:proofErr w:type="spellEnd"/>
      <w:r w:rsidRPr="00FE7BDF">
        <w:rPr>
          <w:rFonts w:cs="Times New Roman"/>
        </w:rPr>
        <w:t xml:space="preserve">. This possibility was investigated further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Vighetti</w:t>
      </w:r>
      <w:proofErr w:type="spellEnd"/>
      <w:r w:rsidRPr="00FE7BDF">
        <w:rPr>
          <w:rFonts w:cs="Times New Roman"/>
        </w:rPr>
        <w:t xml:space="preserve">, &amp; </w:t>
      </w:r>
      <w:proofErr w:type="spellStart"/>
      <w:r w:rsidRPr="00FE7BDF">
        <w:rPr>
          <w:rFonts w:cs="Times New Roman"/>
        </w:rPr>
        <w:t>Asteggiano</w:t>
      </w:r>
      <w:proofErr w:type="spellEnd"/>
      <w:r w:rsidRPr="00FE7BDF">
        <w:rPr>
          <w:rFonts w:cs="Times New Roman"/>
        </w:rPr>
        <w:t xml:space="preserve">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xml:space="preserve">. They found that a placebo administered with the suggestion of </w:t>
      </w:r>
      <w:proofErr w:type="spellStart"/>
      <w:r w:rsidRPr="00FE7BDF">
        <w:rPr>
          <w:rFonts w:cs="Times New Roman"/>
        </w:rPr>
        <w:t>hyperalgesia</w:t>
      </w:r>
      <w:proofErr w:type="spellEnd"/>
      <w:r w:rsidRPr="00FE7BDF">
        <w:rPr>
          <w:rFonts w:cs="Times New Roman"/>
        </w:rPr>
        <w:t xml:space="preserve"> induced both </w:t>
      </w:r>
      <w:proofErr w:type="spellStart"/>
      <w:r w:rsidRPr="00FE7BDF">
        <w:rPr>
          <w:rFonts w:cs="Times New Roman"/>
        </w:rPr>
        <w:t>hyperalgesia</w:t>
      </w:r>
      <w:proofErr w:type="spellEnd"/>
      <w:r w:rsidRPr="00FE7BDF">
        <w:rPr>
          <w:rFonts w:cs="Times New Roman"/>
        </w:rPr>
        <w:t xml:space="preserve"> and HPA-Axis activation, a measure of stress or anxiety. Both were blocked by </w:t>
      </w:r>
      <w:proofErr w:type="spellStart"/>
      <w:r w:rsidRPr="00FE7BDF">
        <w:rPr>
          <w:rFonts w:cs="Times New Roman"/>
        </w:rPr>
        <w:t>benzodiazepam</w:t>
      </w:r>
      <w:proofErr w:type="spellEnd"/>
      <w:r w:rsidRPr="00FE7BDF">
        <w:rPr>
          <w:rFonts w:cs="Times New Roman"/>
        </w:rPr>
        <w:t xml:space="preserve">; however the CCK receptor antagonist </w:t>
      </w:r>
      <w:proofErr w:type="spellStart"/>
      <w:r w:rsidRPr="00FE7BDF">
        <w:rPr>
          <w:rFonts w:cs="Times New Roman"/>
        </w:rPr>
        <w:t>proglumide</w:t>
      </w:r>
      <w:proofErr w:type="spellEnd"/>
      <w:r w:rsidRPr="00FE7BDF">
        <w:rPr>
          <w:rFonts w:cs="Times New Roman"/>
        </w:rPr>
        <w:t xml:space="preserve"> blocked </w:t>
      </w:r>
      <w:proofErr w:type="spellStart"/>
      <w:r w:rsidRPr="00FE7BDF">
        <w:rPr>
          <w:rFonts w:cs="Times New Roman"/>
        </w:rPr>
        <w:t>hyperalgesia</w:t>
      </w:r>
      <w:proofErr w:type="spellEnd"/>
      <w:r w:rsidRPr="00FE7BDF">
        <w:rPr>
          <w:rFonts w:cs="Times New Roman"/>
        </w:rPr>
        <w:t xml:space="preserve"> but not HPA-Axis activation. This suggests that CCK is involved in the </w:t>
      </w:r>
      <w:proofErr w:type="spellStart"/>
      <w:r w:rsidRPr="00FE7BDF">
        <w:rPr>
          <w:rFonts w:cs="Times New Roman"/>
        </w:rPr>
        <w:t>hyperalgesic</w:t>
      </w:r>
      <w:proofErr w:type="spellEnd"/>
      <w:r w:rsidRPr="00FE7BDF">
        <w:rPr>
          <w:rFonts w:cs="Times New Roman"/>
        </w:rPr>
        <w:t xml:space="preserve"> but not the anxiety component of the </w:t>
      </w:r>
      <w:proofErr w:type="spellStart"/>
      <w:r w:rsidRPr="00FE7BDF">
        <w:rPr>
          <w:rFonts w:cs="Times New Roman"/>
        </w:rPr>
        <w:t>nocebo</w:t>
      </w:r>
      <w:proofErr w:type="spellEnd"/>
      <w:r w:rsidRPr="00FE7BDF">
        <w:rPr>
          <w:rFonts w:cs="Times New Roman"/>
        </w:rPr>
        <w:t xml:space="preserve"> effect and that </w:t>
      </w:r>
      <w:proofErr w:type="spellStart"/>
      <w:r w:rsidRPr="00FE7BDF">
        <w:rPr>
          <w:rFonts w:cs="Times New Roman"/>
        </w:rPr>
        <w:t>proglumide</w:t>
      </w:r>
      <w:proofErr w:type="spellEnd"/>
      <w:r w:rsidRPr="00FE7BDF">
        <w:rPr>
          <w:rFonts w:cs="Times New Roman"/>
        </w:rPr>
        <w:t xml:space="preserve"> does not abolish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by blocking anticipatory anxiety as previously hypothesized. Rather it interrupts a CCK-</w:t>
      </w:r>
      <w:proofErr w:type="spellStart"/>
      <w:r w:rsidRPr="00FE7BDF">
        <w:rPr>
          <w:rFonts w:cs="Times New Roman"/>
        </w:rPr>
        <w:t>ergic</w:t>
      </w:r>
      <w:proofErr w:type="spellEnd"/>
      <w:r w:rsidRPr="00FE7BDF">
        <w:rPr>
          <w:rFonts w:cs="Times New Roman"/>
        </w:rPr>
        <w:t xml:space="preserve"> between anxiety and pain. Therefore the anxiety is the catalyst that activates the downstream CCK-mediated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response. Thus if the anticipatory anxiety is blocked so too is the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however if the downstream CCK is blocked only the </w:t>
      </w:r>
      <w:proofErr w:type="spellStart"/>
      <w:r w:rsidRPr="00FE7BDF">
        <w:rPr>
          <w:rFonts w:cs="Times New Roman"/>
        </w:rPr>
        <w:t>hyperalgesia</w:t>
      </w:r>
      <w:proofErr w:type="spellEnd"/>
      <w:r w:rsidRPr="00FE7BDF">
        <w:rPr>
          <w:rFonts w:cs="Times New Roman"/>
        </w:rPr>
        <w:t xml:space="preserve"> is affected but not the anxiety.</w:t>
      </w:r>
    </w:p>
    <w:p w14:paraId="3CEB798B" w14:textId="6D53AA13"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w:t>
      </w:r>
      <w:proofErr w:type="spellStart"/>
      <w:r w:rsidR="00795AE9">
        <w:rPr>
          <w:rFonts w:cs="Times New Roman"/>
        </w:rPr>
        <w:t>parkinsonian</w:t>
      </w:r>
      <w:proofErr w:type="spellEnd"/>
      <w:r w:rsidR="00795AE9">
        <w:rPr>
          <w:rFonts w:cs="Times New Roman"/>
        </w:rPr>
        <w:t xml:space="preserve">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w:t>
      </w:r>
      <w:proofErr w:type="spellStart"/>
      <w:r w:rsidR="00296B99">
        <w:rPr>
          <w:rFonts w:cs="Times New Roman"/>
        </w:rPr>
        <w:t>subthalamic</w:t>
      </w:r>
      <w:proofErr w:type="spellEnd"/>
      <w:r w:rsidR="00296B99">
        <w:rPr>
          <w:rFonts w:cs="Times New Roman"/>
        </w:rPr>
        <w:t xml:space="preserve">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w:t>
      </w:r>
      <w:r w:rsidR="00E703B8">
        <w:rPr>
          <w:rFonts w:cs="Times New Roman"/>
        </w:rPr>
        <w:lastRenderedPageBreak/>
        <w:t xml:space="preserve">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w:t>
      </w:r>
      <w:proofErr w:type="spellStart"/>
      <w:r w:rsidR="003833BC">
        <w:rPr>
          <w:rFonts w:cs="Times New Roman"/>
        </w:rPr>
        <w:t>parkinsonian</w:t>
      </w:r>
      <w:proofErr w:type="spellEnd"/>
      <w:r w:rsidR="003833BC">
        <w:rPr>
          <w:rFonts w:cs="Times New Roman"/>
        </w:rPr>
        <w:t xml:space="preserve"> symptoms. </w:t>
      </w:r>
      <w:r w:rsidR="006E4513">
        <w:rPr>
          <w:rFonts w:cs="Times New Roman"/>
        </w:rPr>
        <w:t xml:space="preserve">Ten </w:t>
      </w:r>
      <w:proofErr w:type="spellStart"/>
      <w:r w:rsidR="006E4513">
        <w:rPr>
          <w:rFonts w:cs="Times New Roman"/>
        </w:rPr>
        <w:t>P</w:t>
      </w:r>
      <w:r w:rsidR="0081348D">
        <w:rPr>
          <w:rFonts w:cs="Times New Roman"/>
        </w:rPr>
        <w:t>arkinsonian</w:t>
      </w:r>
      <w:proofErr w:type="spellEnd"/>
      <w:r w:rsidR="003833BC">
        <w:rPr>
          <w:rFonts w:cs="Times New Roman"/>
        </w:rPr>
        <w:t xml:space="preserve"> </w:t>
      </w:r>
      <w:r w:rsidR="004B2D61">
        <w:rPr>
          <w:rFonts w:cs="Times New Roman"/>
        </w:rPr>
        <w:t xml:space="preserve">patients </w:t>
      </w:r>
      <w:r w:rsidR="003833BC">
        <w:rPr>
          <w:rFonts w:cs="Times New Roman"/>
        </w:rPr>
        <w:t xml:space="preserve">with implants of electrodes in the </w:t>
      </w:r>
      <w:proofErr w:type="spellStart"/>
      <w:r w:rsidR="003833BC">
        <w:rPr>
          <w:rFonts w:cs="Times New Roman"/>
        </w:rPr>
        <w:t>subthalamic</w:t>
      </w:r>
      <w:proofErr w:type="spellEnd"/>
      <w:r w:rsidR="003833BC">
        <w:rPr>
          <w:rFonts w:cs="Times New Roman"/>
        </w:rPr>
        <w:t xml:space="preserve">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proofErr w:type="spellStart"/>
      <w:r w:rsidR="00CA546F">
        <w:rPr>
          <w:rFonts w:cs="Times New Roman"/>
        </w:rPr>
        <w:t>Pollo</w:t>
      </w:r>
      <w:proofErr w:type="spellEnd"/>
      <w:r w:rsidR="00CA546F">
        <w:rPr>
          <w:rFonts w:cs="Times New Roman"/>
        </w:rPr>
        <w:t xml:space="preserve">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0F2706">
        <w:rPr>
          <w:rFonts w:cs="Times New Roman"/>
        </w:rPr>
        <w:t xml:space="preserve"> also found that </w:t>
      </w:r>
      <w:proofErr w:type="spellStart"/>
      <w:r w:rsidR="000F2706">
        <w:rPr>
          <w:rFonts w:cs="Times New Roman"/>
        </w:rPr>
        <w:t>P</w:t>
      </w:r>
      <w:r w:rsidR="001C4319">
        <w:rPr>
          <w:rFonts w:cs="Times New Roman"/>
        </w:rPr>
        <w:t>arkinsonian</w:t>
      </w:r>
      <w:proofErr w:type="spellEnd"/>
      <w:r w:rsidR="001C4319">
        <w:rPr>
          <w:rFonts w:cs="Times New Roman"/>
        </w:rPr>
        <w:t xml:space="preserve"> patients whose level of deep brain stimulation was titrated down and then up experienced slower deterioration and faster improvement of motor performance respectively when they were told to expect no 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 xml:space="preserve">d mechanism for the changes in </w:t>
      </w:r>
      <w:proofErr w:type="spellStart"/>
      <w:r w:rsidR="006E4513">
        <w:rPr>
          <w:rFonts w:cs="Times New Roman"/>
        </w:rPr>
        <w:t>P</w:t>
      </w:r>
      <w:r>
        <w:rPr>
          <w:rFonts w:cs="Times New Roman"/>
        </w:rPr>
        <w:t>arkinsonian</w:t>
      </w:r>
      <w:proofErr w:type="spellEnd"/>
      <w:r>
        <w:rPr>
          <w:rFonts w:cs="Times New Roman"/>
        </w:rPr>
        <w:t xml:space="preserve">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For example de la Fuentes-</w:t>
      </w:r>
      <w:proofErr w:type="spellStart"/>
      <w:r w:rsidR="00E258AC">
        <w:rPr>
          <w:rFonts w:cs="Times New Roman"/>
        </w:rPr>
        <w:t>Fernandes</w:t>
      </w:r>
      <w:proofErr w:type="spellEnd"/>
      <w:r w:rsidR="00E258AC">
        <w:rPr>
          <w:rFonts w:cs="Times New Roman"/>
        </w:rPr>
        <w:t xml:space="preserve">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 xml:space="preserve">o </w:t>
      </w:r>
      <w:proofErr w:type="spellStart"/>
      <w:r w:rsidR="00FD5D00">
        <w:rPr>
          <w:rFonts w:cs="Times New Roman"/>
        </w:rPr>
        <w:t>parkinsons’s</w:t>
      </w:r>
      <w:proofErr w:type="spellEnd"/>
      <w:r w:rsidR="00FD5D00">
        <w:rPr>
          <w:rFonts w:cs="Times New Roman"/>
        </w:rPr>
        <w:t xml:space="preserve"> disease equivalent to levels found in healthy volunteers after administration of amphetamine.</w:t>
      </w:r>
    </w:p>
    <w:p w14:paraId="1A6A4690" w14:textId="58A0E56D" w:rsidR="00330C84" w:rsidRDefault="004B2D61" w:rsidP="00330C84">
      <w:pPr>
        <w:ind w:firstLine="284"/>
        <w:rPr>
          <w:rFonts w:cs="Times New Roman"/>
        </w:rPr>
      </w:pPr>
      <w:r>
        <w:rPr>
          <w:rFonts w:cs="Times New Roman"/>
        </w:rPr>
        <w:t>The evidence for the neurochemical mimicry</w:t>
      </w:r>
      <w:r w:rsidR="00330C84" w:rsidRPr="00FE7BDF">
        <w:rPr>
          <w:rFonts w:cs="Times New Roman"/>
        </w:rPr>
        <w:t xml:space="preserve"> theory of placebo effects is very pers</w:t>
      </w:r>
      <w:r>
        <w:rPr>
          <w:rFonts w:cs="Times New Roman"/>
        </w:rPr>
        <w:t xml:space="preserve">uasive and </w:t>
      </w:r>
      <w:r w:rsidR="00330C84" w:rsidRPr="00FE7BDF">
        <w:rPr>
          <w:rFonts w:cs="Times New Roman"/>
        </w:rPr>
        <w:t xml:space="preserve">the studies that support the theory are </w:t>
      </w:r>
      <w:proofErr w:type="gramStart"/>
      <w:r w:rsidR="00330C84" w:rsidRPr="00FE7BDF">
        <w:rPr>
          <w:rFonts w:cs="Times New Roman"/>
        </w:rPr>
        <w:t>well-replicated</w:t>
      </w:r>
      <w:proofErr w:type="gramEnd"/>
      <w:r w:rsidR="00330C84" w:rsidRPr="00FE7BDF">
        <w:rPr>
          <w:rFonts w:cs="Times New Roman"/>
        </w:rPr>
        <w:t xml:space="preserve"> and well-</w:t>
      </w:r>
      <w:r w:rsidR="00330C84" w:rsidRPr="00FE7BDF">
        <w:rPr>
          <w:rFonts w:cs="Times New Roman"/>
        </w:rPr>
        <w:lastRenderedPageBreak/>
        <w:t xml:space="preserve">designed. However there are several flaws with the approach </w:t>
      </w:r>
      <w:r w:rsidR="0083454B">
        <w:rPr>
          <w:rFonts w:cs="Times New Roman"/>
        </w:rPr>
        <w:t xml:space="preserve">and the evidence for it </w:t>
      </w:r>
      <w:r w:rsidR="00330C84" w:rsidRPr="00FE7BDF">
        <w:rPr>
          <w:rFonts w:cs="Times New Roman"/>
        </w:rPr>
        <w:t>that warrant mention.</w:t>
      </w:r>
    </w:p>
    <w:p w14:paraId="559C5F85" w14:textId="02027D01" w:rsidR="000F2706"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perception. </w:t>
      </w:r>
      <w:r w:rsidR="00CC7B0E">
        <w:rPr>
          <w:rFonts w:cs="Times New Roman"/>
        </w:rPr>
        <w:t xml:space="preserve">Another way of putting this is that according to Benedetti and colleagues’ theory placebo analgesia works by releasing endogenous </w:t>
      </w:r>
      <w:proofErr w:type="gramStart"/>
      <w:r w:rsidR="00CC7B0E">
        <w:rPr>
          <w:rFonts w:cs="Times New Roman"/>
        </w:rPr>
        <w:t>opiates which</w:t>
      </w:r>
      <w:proofErr w:type="gramEnd"/>
      <w:r w:rsidR="00CC7B0E">
        <w:rPr>
          <w:rFonts w:cs="Times New Roman"/>
        </w:rPr>
        <w:t xml:space="preserve"> then act as a natural analgesic in much the same way as exogenous opiates, thus reducing the impact of the US by making it feel less painful. </w:t>
      </w:r>
      <w:r>
        <w:rPr>
          <w:rFonts w:cs="Times New Roman"/>
        </w:rPr>
        <w:t>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lastRenderedPageBreak/>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w:t>
      </w:r>
      <w:proofErr w:type="spellStart"/>
      <w:r>
        <w:rPr>
          <w:rFonts w:cs="Times New Roman"/>
        </w:rPr>
        <w:t>Cicala</w:t>
      </w:r>
      <w:proofErr w:type="spellEnd"/>
      <w:r>
        <w:rPr>
          <w:rFonts w:cs="Times New Roman"/>
        </w:rPr>
        <w:t xml:space="preserve">, </w:t>
      </w:r>
      <w:proofErr w:type="spellStart"/>
      <w:r>
        <w:rPr>
          <w:rFonts w:cs="Times New Roman"/>
        </w:rPr>
        <w:t>Azorlosa</w:t>
      </w:r>
      <w:proofErr w:type="spellEnd"/>
      <w:r>
        <w:rPr>
          <w:rFonts w:cs="Times New Roman"/>
        </w:rPr>
        <w:t xml:space="preserve">, </w:t>
      </w:r>
      <w:proofErr w:type="spellStart"/>
      <w:r>
        <w:rPr>
          <w:rFonts w:cs="Times New Roman"/>
        </w:rPr>
        <w:t>Estall</w:t>
      </w:r>
      <w:proofErr w:type="spellEnd"/>
      <w:r>
        <w:rPr>
          <w:rFonts w:cs="Times New Roman"/>
        </w:rPr>
        <w:t xml:space="preserve">,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w:t>
      </w:r>
      <w:proofErr w:type="spellStart"/>
      <w:r>
        <w:rPr>
          <w:rFonts w:cs="Times New Roman"/>
        </w:rPr>
        <w:t>Pigg</w:t>
      </w:r>
      <w:proofErr w:type="spellEnd"/>
      <w:r>
        <w:rPr>
          <w:rFonts w:cs="Times New Roman"/>
        </w:rPr>
        <w:t xml:space="preserve">, and </w:t>
      </w:r>
      <w:proofErr w:type="spellStart"/>
      <w:r>
        <w:rPr>
          <w:rFonts w:cs="Times New Roman"/>
        </w:rPr>
        <w:t>Wiedemann</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w:t>
      </w:r>
      <w:proofErr w:type="spellStart"/>
      <w:r>
        <w:rPr>
          <w:rFonts w:cs="Times New Roman"/>
        </w:rPr>
        <w:t>periacqueductal</w:t>
      </w:r>
      <w:proofErr w:type="spellEnd"/>
      <w:r>
        <w:rPr>
          <w:rFonts w:cs="Times New Roman"/>
        </w:rPr>
        <w:t xml:space="preserve">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w:t>
      </w:r>
      <w:r w:rsidR="009F24D5">
        <w:rPr>
          <w:rFonts w:cs="Times New Roman"/>
        </w:rPr>
        <w:t xml:space="preserve"> Another similar but alternative explanation for the </w:t>
      </w:r>
      <w:r w:rsidR="009F24D5">
        <w:rPr>
          <w:rFonts w:cs="Times New Roman"/>
        </w:rPr>
        <w:lastRenderedPageBreak/>
        <w:t>effects of opiate antagonists on placebo effects, proposed by</w:t>
      </w:r>
      <w:r>
        <w:rPr>
          <w:rFonts w:cs="Times New Roman"/>
        </w:rPr>
        <w:t xml:space="preserve"> </w:t>
      </w:r>
      <w:proofErr w:type="spellStart"/>
      <w:r w:rsidR="00CC7B0E">
        <w:rPr>
          <w:rFonts w:cs="Times New Roman"/>
        </w:rPr>
        <w:t>Buchel</w:t>
      </w:r>
      <w:proofErr w:type="spellEnd"/>
      <w:r w:rsidR="00CC7B0E">
        <w:rPr>
          <w:rFonts w:cs="Times New Roman"/>
        </w:rPr>
        <w:t xml:space="preserve">, </w:t>
      </w:r>
      <w:proofErr w:type="spellStart"/>
      <w:r w:rsidR="00CC7B0E">
        <w:rPr>
          <w:rFonts w:cs="Times New Roman"/>
        </w:rPr>
        <w:t>Geuter</w:t>
      </w:r>
      <w:proofErr w:type="spellEnd"/>
      <w:r w:rsidR="00CC7B0E">
        <w:rPr>
          <w:rFonts w:cs="Times New Roman"/>
        </w:rPr>
        <w:t xml:space="preserve">, </w:t>
      </w:r>
      <w:proofErr w:type="spellStart"/>
      <w:r w:rsidR="00CC7B0E">
        <w:rPr>
          <w:rFonts w:cs="Times New Roman"/>
        </w:rPr>
        <w:t>Spranger</w:t>
      </w:r>
      <w:proofErr w:type="spellEnd"/>
      <w:r w:rsidR="00CC7B0E">
        <w:rPr>
          <w:rFonts w:cs="Times New Roman"/>
        </w:rPr>
        <w:t xml:space="preserve">, &amp; </w:t>
      </w:r>
      <w:proofErr w:type="spellStart"/>
      <w:r w:rsidR="00CC7B0E">
        <w:rPr>
          <w:rFonts w:cs="Times New Roman"/>
        </w:rPr>
        <w:t>Eiipert</w:t>
      </w:r>
      <w:proofErr w:type="spellEnd"/>
      <w:r w:rsidR="00CC7B0E">
        <w:rPr>
          <w:rFonts w:cs="Times New Roman"/>
        </w:rPr>
        <w:t xml:space="preserve"> </w:t>
      </w:r>
      <w:r w:rsidR="00CC7B0E">
        <w:rPr>
          <w:rFonts w:cs="Times New Roman"/>
        </w:rPr>
        <w:fldChar w:fldCharType="begin"/>
      </w:r>
      <w:r w:rsidR="00CC7B0E">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CC7B0E">
        <w:rPr>
          <w:rFonts w:cs="Times New Roman"/>
        </w:rPr>
        <w:fldChar w:fldCharType="separate"/>
      </w:r>
      <w:r w:rsidR="00CC7B0E">
        <w:rPr>
          <w:rFonts w:cs="Times New Roman"/>
          <w:noProof/>
        </w:rPr>
        <w:t>(2014)</w:t>
      </w:r>
      <w:r w:rsidR="00CC7B0E">
        <w:rPr>
          <w:rFonts w:cs="Times New Roman"/>
        </w:rPr>
        <w:fldChar w:fldCharType="end"/>
      </w:r>
      <w:r w:rsidR="009F24D5">
        <w:rPr>
          <w:rFonts w:cs="Times New Roman"/>
        </w:rPr>
        <w:t>, is</w:t>
      </w:r>
      <w:r w:rsidR="00CC7B0E">
        <w:rPr>
          <w:rFonts w:cs="Times New Roman"/>
        </w:rPr>
        <w:t xml:space="preserve"> </w:t>
      </w:r>
      <w:r w:rsidR="009F24D5">
        <w:rPr>
          <w:rFonts w:cs="Times New Roman"/>
        </w:rPr>
        <w:t xml:space="preserve">that levels of endogenous opiates may </w:t>
      </w:r>
      <w:r w:rsidR="00CC7B0E">
        <w:rPr>
          <w:rFonts w:cs="Times New Roman"/>
        </w:rPr>
        <w:t xml:space="preserve">act as a </w:t>
      </w:r>
      <w:proofErr w:type="spellStart"/>
      <w:r w:rsidR="00CC7B0E">
        <w:rPr>
          <w:rFonts w:cs="Times New Roman"/>
        </w:rPr>
        <w:t>neuromodulatory</w:t>
      </w:r>
      <w:proofErr w:type="spellEnd"/>
      <w:r w:rsidR="00CC7B0E">
        <w:rPr>
          <w:rFonts w:cs="Times New Roman"/>
        </w:rPr>
        <w:t xml:space="preserve">  ‘gating’ mechanism</w:t>
      </w:r>
      <w:r w:rsidR="009F24D5">
        <w:rPr>
          <w:rFonts w:cs="Times New Roman"/>
        </w:rPr>
        <w:t xml:space="preserve"> by increasing</w:t>
      </w:r>
      <w:r w:rsidR="00CC7B0E">
        <w:rPr>
          <w:rFonts w:cs="Times New Roman"/>
        </w:rPr>
        <w:t xml:space="preserve"> the certainty</w:t>
      </w:r>
      <w:r w:rsidR="009F24D5">
        <w:rPr>
          <w:rFonts w:cs="Times New Roman"/>
        </w:rPr>
        <w:t>—or precision—</w:t>
      </w:r>
      <w:r w:rsidR="00CC7B0E">
        <w:rPr>
          <w:rFonts w:cs="Times New Roman"/>
        </w:rPr>
        <w:t>of expectancies, i.e. acting on the CS rather than the US</w:t>
      </w:r>
      <w:r w:rsidR="009F24D5">
        <w:rPr>
          <w:rFonts w:cs="Times New Roman"/>
        </w:rPr>
        <w:t xml:space="preserve"> to increase certainty and thereby size of the placebo effects</w:t>
      </w:r>
      <w:r w:rsidR="00CC7B0E">
        <w:rPr>
          <w:rFonts w:cs="Times New Roman"/>
        </w:rPr>
        <w:t xml:space="preserve">. </w:t>
      </w:r>
      <w:r w:rsidR="009F24D5">
        <w:rPr>
          <w:rFonts w:cs="Times New Roman"/>
        </w:rPr>
        <w:t xml:space="preserve">Thus naloxone would inhibit the certainty with which the CS is seen as a predictor of the US. </w:t>
      </w:r>
      <w:r>
        <w:rPr>
          <w:rFonts w:cs="Times New Roman"/>
        </w:rPr>
        <w:t>The naloxone studies mentioned above are the foundation upon which neurobiological theories of placebo effects are based. If the logic of the evidence for these assumptions is questionable then so must be the theories that are based on them.</w:t>
      </w:r>
    </w:p>
    <w:p w14:paraId="7A21D4A8" w14:textId="6A3CBC5E" w:rsidR="00330C84" w:rsidRDefault="000F2706" w:rsidP="00330C84">
      <w:pPr>
        <w:ind w:firstLine="284"/>
        <w:rPr>
          <w:rFonts w:cs="Times New Roman"/>
        </w:rPr>
      </w:pPr>
      <w:r>
        <w:rPr>
          <w:rFonts w:cs="Times New Roman"/>
        </w:rPr>
        <w:t xml:space="preserve">The second problem is that global mechanisms such as release of endogenous opioids cannot explain the </w:t>
      </w:r>
      <w:proofErr w:type="spellStart"/>
      <w:r>
        <w:rPr>
          <w:rFonts w:cs="Times New Roman"/>
        </w:rPr>
        <w:t>localised</w:t>
      </w:r>
      <w:proofErr w:type="spellEnd"/>
      <w:r>
        <w:rPr>
          <w:rFonts w:cs="Times New Roman"/>
        </w:rPr>
        <w:t xml:space="preserve"> analgesia found in Montgomery and Kirsch (1996). </w:t>
      </w:r>
      <w:r w:rsidR="001B2DCA">
        <w:rPr>
          <w:rFonts w:cs="Times New Roman"/>
        </w:rPr>
        <w:t xml:space="preserve"> </w:t>
      </w:r>
    </w:p>
    <w:p w14:paraId="42794E9A" w14:textId="343A2A11" w:rsidR="0083454B" w:rsidRPr="00D52AA2" w:rsidRDefault="000F2706" w:rsidP="00330C84">
      <w:pPr>
        <w:ind w:firstLine="284"/>
        <w:rPr>
          <w:rFonts w:cs="Times New Roman"/>
        </w:rPr>
      </w:pPr>
      <w:r>
        <w:rPr>
          <w:rFonts w:cs="Times New Roman"/>
        </w:rPr>
        <w:t>The third</w:t>
      </w:r>
      <w:r w:rsidR="0083454B">
        <w:rPr>
          <w:rFonts w:cs="Times New Roman"/>
        </w:rPr>
        <w:t xml:space="preserve">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w:t>
      </w:r>
      <w:proofErr w:type="spellStart"/>
      <w:r w:rsidR="006E4513">
        <w:rPr>
          <w:rFonts w:cs="Times New Roman"/>
        </w:rPr>
        <w:t>P</w:t>
      </w:r>
      <w:r w:rsidR="0083454B">
        <w:rPr>
          <w:rFonts w:cs="Times New Roman"/>
        </w:rPr>
        <w:t>arkinsonian</w:t>
      </w:r>
      <w:proofErr w:type="spellEnd"/>
      <w:r w:rsidR="0083454B">
        <w:rPr>
          <w:rFonts w:cs="Times New Roman"/>
        </w:rPr>
        <w:t xml:space="preserve"> symptoms. Similarly to endogenous opioids, dopamine is a ubiquitous neurotransmitter in the brain, the scope of whose function</w:t>
      </w:r>
      <w:r w:rsidR="006E4513">
        <w:rPr>
          <w:rFonts w:cs="Times New Roman"/>
        </w:rPr>
        <w:t>s</w:t>
      </w:r>
      <w:r w:rsidR="0083454B">
        <w:rPr>
          <w:rFonts w:cs="Times New Roman"/>
        </w:rPr>
        <w:t xml:space="preserve"> is still poorly understood. Its role in reward is </w:t>
      </w:r>
      <w:proofErr w:type="gramStart"/>
      <w:r w:rsidR="0083454B">
        <w:rPr>
          <w:rFonts w:cs="Times New Roman"/>
        </w:rPr>
        <w:t>well-founded</w:t>
      </w:r>
      <w:proofErr w:type="gramEnd"/>
      <w:r w:rsidR="0083454B">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w:t>
      </w:r>
      <w:proofErr w:type="spellStart"/>
      <w:r w:rsidR="00F86AD5">
        <w:rPr>
          <w:rFonts w:cs="Times New Roman"/>
        </w:rPr>
        <w:t>generalisability</w:t>
      </w:r>
      <w:proofErr w:type="spellEnd"/>
      <w:r w:rsidR="00F86AD5">
        <w:rPr>
          <w:rFonts w:cs="Times New Roman"/>
        </w:rPr>
        <w:t xml:space="preserve"> of these studies questionable. Goetz, </w:t>
      </w:r>
      <w:proofErr w:type="spellStart"/>
      <w:r w:rsidR="00F86AD5">
        <w:rPr>
          <w:rFonts w:cs="Times New Roman"/>
        </w:rPr>
        <w:t>Leurgans</w:t>
      </w:r>
      <w:proofErr w:type="spellEnd"/>
      <w:r w:rsidR="00F86AD5">
        <w:rPr>
          <w:rFonts w:cs="Times New Roman"/>
        </w:rPr>
        <w:t xml:space="preserve">,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w:t>
      </w:r>
      <w:proofErr w:type="spellStart"/>
      <w:r w:rsidR="00741207">
        <w:rPr>
          <w:rFonts w:cs="Times New Roman"/>
        </w:rPr>
        <w:t>Parkinsonian</w:t>
      </w:r>
      <w:proofErr w:type="spellEnd"/>
      <w:r w:rsidR="00741207">
        <w:rPr>
          <w:rFonts w:cs="Times New Roman"/>
        </w:rPr>
        <w:t xml:space="preserve"> patients receiving placebo in a clinical trial for the drug </w:t>
      </w:r>
      <w:proofErr w:type="spellStart"/>
      <w:r w:rsidR="00741207">
        <w:rPr>
          <w:rFonts w:cs="Times New Roman"/>
        </w:rPr>
        <w:t>ropinirole</w:t>
      </w:r>
      <w:proofErr w:type="spellEnd"/>
      <w:r w:rsidR="00741207">
        <w:rPr>
          <w:rFonts w:cs="Times New Roman"/>
        </w:rPr>
        <w:t>, only 16 percent showed a 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proofErr w:type="spellStart"/>
      <w:r w:rsidR="00CE423E">
        <w:rPr>
          <w:rFonts w:cs="Times New Roman"/>
        </w:rPr>
        <w:lastRenderedPageBreak/>
        <w:t>wilfull</w:t>
      </w:r>
      <w:proofErr w:type="spellEnd"/>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AE5B00C" w:rsidR="00330C84" w:rsidRDefault="00660D61" w:rsidP="00330C84">
      <w:pPr>
        <w:ind w:firstLine="284"/>
        <w:rPr>
          <w:rFonts w:cs="Times New Roman"/>
        </w:rPr>
      </w:pPr>
      <w:r>
        <w:rPr>
          <w:rFonts w:cs="Times New Roman"/>
        </w:rPr>
        <w:t>The fourth</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 xml:space="preserve">or </w:t>
      </w:r>
      <w:proofErr w:type="spellStart"/>
      <w:r w:rsidR="002A71E4">
        <w:rPr>
          <w:rFonts w:cs="Times New Roman"/>
        </w:rPr>
        <w:t>rimonabant</w:t>
      </w:r>
      <w:proofErr w:type="spellEnd"/>
      <w:r w:rsidR="002A71E4">
        <w:rPr>
          <w:rFonts w:cs="Times New Roman"/>
        </w:rPr>
        <w:t xml:space="preserve">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w:t>
      </w:r>
      <w:proofErr w:type="spellStart"/>
      <w:r w:rsidR="009C211F">
        <w:rPr>
          <w:rFonts w:cs="Times New Roman"/>
        </w:rPr>
        <w:t>Parkinsonian</w:t>
      </w:r>
      <w:proofErr w:type="spellEnd"/>
      <w:r w:rsidR="009C211F">
        <w:rPr>
          <w:rFonts w:cs="Times New Roman"/>
        </w:rPr>
        <w:t xml:space="preserve">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2BF01553" w:rsidR="00AF608A" w:rsidRDefault="006C00BE" w:rsidP="006C00BE">
      <w:pPr>
        <w:rPr>
          <w:rFonts w:cs="Times New Roman"/>
        </w:rPr>
      </w:pPr>
      <w:r w:rsidRPr="006C00BE">
        <w:rPr>
          <w:rFonts w:cs="Times New Roman"/>
          <w:i/>
        </w:rPr>
        <w:t>Perceptual Shift</w:t>
      </w:r>
      <w:r>
        <w:rPr>
          <w:rFonts w:cs="Times New Roman"/>
        </w:rPr>
        <w:t xml:space="preserve">: </w:t>
      </w:r>
      <w:r w:rsidR="007F7643">
        <w:rPr>
          <w:rFonts w:cs="Times New Roman"/>
        </w:rPr>
        <w:t xml:space="preserve">Though the neurochemical mimicry theory </w:t>
      </w:r>
      <w:r w:rsidR="00AF608A">
        <w:rPr>
          <w:rFonts w:cs="Times New Roman"/>
        </w:rPr>
        <w:t>dis</w:t>
      </w:r>
      <w:r w:rsidR="007F7643">
        <w:rPr>
          <w:rFonts w:cs="Times New Roman"/>
        </w:rPr>
        <w:t xml:space="preserve">cussed above concerns itself </w:t>
      </w:r>
      <w:r w:rsidR="00AF608A">
        <w:rPr>
          <w:rFonts w:cs="Times New Roman"/>
        </w:rPr>
        <w:t>principally with the physiological and neurochemical mechanisms of placebo</w:t>
      </w:r>
      <w:r w:rsidR="0036190E">
        <w:rPr>
          <w:rFonts w:cs="Times New Roman"/>
        </w:rPr>
        <w:t xml:space="preserve"> analgesia, implicit within it</w:t>
      </w:r>
      <w:r w:rsidR="00AF608A">
        <w:rPr>
          <w:rFonts w:cs="Times New Roman"/>
        </w:rPr>
        <w:t xml:space="preserve"> is the assumption that beliefs </w:t>
      </w:r>
      <w:r w:rsidR="004E61D8">
        <w:rPr>
          <w:rFonts w:cs="Times New Roman"/>
        </w:rPr>
        <w:t xml:space="preserve">about having consumed an active drug </w:t>
      </w:r>
      <w:r w:rsidR="00AF608A">
        <w:rPr>
          <w:rFonts w:cs="Times New Roman"/>
        </w:rPr>
        <w:t xml:space="preserve">produce responses that mimic the effects of the active drug by activating the same </w:t>
      </w:r>
      <w:r w:rsidR="0036190E">
        <w:rPr>
          <w:rFonts w:cs="Times New Roman"/>
        </w:rPr>
        <w:t>neurochemical</w:t>
      </w:r>
      <w:r w:rsidR="00AF608A">
        <w:rPr>
          <w:rFonts w:cs="Times New Roman"/>
        </w:rPr>
        <w:t xml:space="preserve"> systems </w:t>
      </w:r>
      <w:proofErr w:type="spellStart"/>
      <w:r w:rsidR="004E61D8">
        <w:rPr>
          <w:rFonts w:cs="Times New Roman"/>
        </w:rPr>
        <w:t>utilis</w:t>
      </w:r>
      <w:r w:rsidR="00AF608A">
        <w:rPr>
          <w:rFonts w:cs="Times New Roman"/>
        </w:rPr>
        <w:t>ed</w:t>
      </w:r>
      <w:proofErr w:type="spellEnd"/>
      <w:r w:rsidR="00AF608A">
        <w:rPr>
          <w:rFonts w:cs="Times New Roman"/>
        </w:rPr>
        <w:t xml:space="preserve"> by the drug itself. </w:t>
      </w:r>
      <w:r w:rsidR="007F7643">
        <w:rPr>
          <w:rFonts w:cs="Times New Roman"/>
        </w:rPr>
        <w:t xml:space="preserve">This can be contrasted with </w:t>
      </w:r>
      <w:r w:rsidR="00BD0AC5">
        <w:rPr>
          <w:rFonts w:cs="Times New Roman"/>
        </w:rPr>
        <w:t xml:space="preserve">information processing </w:t>
      </w:r>
      <w:r w:rsidR="007F7643">
        <w:rPr>
          <w:rFonts w:cs="Times New Roman"/>
        </w:rPr>
        <w:t xml:space="preserve">theories that suggest that placebo effects are </w:t>
      </w:r>
      <w:r w:rsidR="00BD0AC5">
        <w:rPr>
          <w:rFonts w:cs="Times New Roman"/>
        </w:rPr>
        <w:t>caused</w:t>
      </w:r>
      <w:r w:rsidR="007F7643">
        <w:rPr>
          <w:rFonts w:cs="Times New Roman"/>
        </w:rPr>
        <w:t xml:space="preserve"> by attention</w:t>
      </w:r>
      <w:r w:rsidR="00BD0AC5">
        <w:rPr>
          <w:rFonts w:cs="Times New Roman"/>
        </w:rPr>
        <w:t>-mediated perceptual shift</w:t>
      </w:r>
      <w:r w:rsidR="007F7643">
        <w:rPr>
          <w:rFonts w:cs="Times New Roman"/>
        </w:rPr>
        <w:t xml:space="preserve"> and that the brain mechanisms responsible for attention </w:t>
      </w:r>
      <w:r w:rsidR="00BD0AC5">
        <w:rPr>
          <w:rFonts w:cs="Times New Roman"/>
        </w:rPr>
        <w:t xml:space="preserve">and perception of </w:t>
      </w:r>
      <w:proofErr w:type="spellStart"/>
      <w:r w:rsidR="00BD0AC5">
        <w:rPr>
          <w:rFonts w:cs="Times New Roman"/>
        </w:rPr>
        <w:t>interoceptive</w:t>
      </w:r>
      <w:proofErr w:type="spellEnd"/>
      <w:r w:rsidR="00BD0AC5">
        <w:rPr>
          <w:rFonts w:cs="Times New Roman"/>
        </w:rPr>
        <w:t xml:space="preserve"> signals </w:t>
      </w:r>
      <w:r w:rsidR="007F7643">
        <w:rPr>
          <w:rFonts w:cs="Times New Roman"/>
        </w:rPr>
        <w:t xml:space="preserve">are </w:t>
      </w:r>
      <w:r w:rsidR="00BD0AC5">
        <w:rPr>
          <w:rFonts w:cs="Times New Roman"/>
        </w:rPr>
        <w:t xml:space="preserve">also </w:t>
      </w:r>
      <w:r w:rsidR="007F7643">
        <w:rPr>
          <w:rFonts w:cs="Times New Roman"/>
        </w:rPr>
        <w:t>responsible for placebo effects</w:t>
      </w:r>
      <w:r w:rsidR="0036190E">
        <w:rPr>
          <w:rFonts w:cs="Times New Roman"/>
        </w:rPr>
        <w:t xml:space="preserve"> </w: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 </w:instrText>
      </w:r>
      <w:r w:rsidR="00BD0AC5">
        <w:rPr>
          <w:rFonts w:cs="Times New Roman"/>
        </w:rPr>
        <w:fldChar w:fldCharType="begin">
          <w:fldData xml:space="preserve">PEVuZE5vdGU+PENpdGU+PEF1dGhvcj5Cw7xjaGVsPC9BdXRob3I+PFllYXI+MjAxNDwvWWVhcj48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</w:fldData>
        </w:fldChar>
      </w:r>
      <w:r w:rsidR="00BD0AC5">
        <w:rPr>
          <w:rFonts w:cs="Times New Roman"/>
        </w:rPr>
        <w:instrText xml:space="preserve"> ADDIN EN.CITE.DATA </w:instrText>
      </w:r>
      <w:r w:rsidR="00BD0AC5">
        <w:rPr>
          <w:rFonts w:cs="Times New Roman"/>
        </w:rPr>
      </w:r>
      <w:r w:rsidR="00BD0AC5">
        <w:rPr>
          <w:rFonts w:cs="Times New Roman"/>
        </w:rPr>
        <w:fldChar w:fldCharType="end"/>
      </w:r>
      <w:r w:rsidR="00BD0AC5">
        <w:rPr>
          <w:rFonts w:cs="Times New Roman"/>
        </w:rPr>
      </w:r>
      <w:r w:rsidR="00BD0AC5">
        <w:rPr>
          <w:rFonts w:cs="Times New Roman"/>
        </w:rPr>
        <w:fldChar w:fldCharType="separate"/>
      </w:r>
      <w:r w:rsidR="00BD0AC5">
        <w:rPr>
          <w:rFonts w:cs="Times New Roman"/>
          <w:noProof/>
        </w:rPr>
        <w:t>(Büchel et al., 2014; Melzack &amp; Wall, 1967; Wall, 1993)</w:t>
      </w:r>
      <w:r w:rsidR="00BD0AC5">
        <w:rPr>
          <w:rFonts w:cs="Times New Roman"/>
        </w:rPr>
        <w:fldChar w:fldCharType="end"/>
      </w:r>
      <w:r w:rsidR="007F7643">
        <w:rPr>
          <w:rFonts w:cs="Times New Roman"/>
        </w:rPr>
        <w:t>. These theories will be discussed</w:t>
      </w:r>
      <w:r w:rsidR="00BD0AC5">
        <w:rPr>
          <w:rFonts w:cs="Times New Roman"/>
        </w:rPr>
        <w:t xml:space="preserve"> in more depth</w:t>
      </w:r>
      <w:r w:rsidR="007F7643">
        <w:rPr>
          <w:rFonts w:cs="Times New Roman"/>
        </w:rPr>
        <w:t xml:space="preserve"> in the se</w:t>
      </w:r>
      <w:r w:rsidR="00BD0AC5">
        <w:rPr>
          <w:rFonts w:cs="Times New Roman"/>
        </w:rPr>
        <w:t>ction titled ‘Perceptual Shift’ below</w:t>
      </w:r>
      <w:r w:rsidR="007F7643">
        <w:rPr>
          <w:rFonts w:cs="Times New Roman"/>
        </w:rPr>
        <w:t>, however</w:t>
      </w:r>
      <w:r w:rsidR="00BD0AC5">
        <w:rPr>
          <w:rFonts w:cs="Times New Roman"/>
        </w:rPr>
        <w:t>, briefly</w:t>
      </w:r>
      <w:r w:rsidR="007F7643">
        <w:rPr>
          <w:rFonts w:cs="Times New Roman"/>
        </w:rPr>
        <w:t xml:space="preserve">, </w:t>
      </w:r>
      <w:r w:rsidR="00BD0AC5">
        <w:rPr>
          <w:rFonts w:cs="Times New Roman"/>
        </w:rPr>
        <w:t xml:space="preserve">they </w:t>
      </w:r>
      <w:r w:rsidR="007F7643">
        <w:rPr>
          <w:rFonts w:cs="Times New Roman"/>
        </w:rPr>
        <w:t xml:space="preserve">suggest that </w:t>
      </w:r>
      <w:r w:rsidR="00BD0AC5">
        <w:rPr>
          <w:rFonts w:cs="Times New Roman"/>
        </w:rPr>
        <w:t xml:space="preserve">higher </w:t>
      </w:r>
      <w:r w:rsidR="007F7643">
        <w:rPr>
          <w:rFonts w:cs="Times New Roman"/>
        </w:rPr>
        <w:t xml:space="preserve">brain areas responsible for prior beliefs </w:t>
      </w:r>
      <w:r w:rsidR="00BD0AC5">
        <w:rPr>
          <w:rFonts w:cs="Times New Roman"/>
        </w:rPr>
        <w:t xml:space="preserve">and lower brain areas transmitting signals from the peripheral nervous system meet and interact at the dorsal horn of the spinal column. Projections from cortical areas </w:t>
      </w:r>
      <w:r w:rsidR="00BD0AC5">
        <w:rPr>
          <w:rFonts w:cs="Times New Roman"/>
        </w:rPr>
        <w:lastRenderedPageBreak/>
        <w:t xml:space="preserve">responsible for prior beliefs are able to inhibit or facilitate signals travelling from the peripheral nervous system to the higher perceptual processing areas, thus prior beliefs can override or attenuate pain signals. However the relationship between bottom-up peripheral signals and top-down cortical signals is not one-way. If the signals from the sensory organs are strong enough it and persistent enough they can override the influence of prior beliefs so that the beliefs are changed. The chief advantage of this theory is that this single mechanism could easily be applied to all placebo effects across all sensory modalities, not just pain. </w:t>
      </w:r>
    </w:p>
    <w:p w14:paraId="067CFEF5" w14:textId="77777777" w:rsidR="00CE423E" w:rsidRDefault="00CE423E" w:rsidP="00330C84">
      <w:pPr>
        <w:ind w:firstLine="284"/>
        <w:rPr>
          <w:rFonts w:cs="Times New Roman"/>
        </w:rPr>
      </w:pP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8" w:name="_Toc322079017"/>
      <w:r>
        <w:t>Other explanations of placebo effects</w:t>
      </w:r>
      <w:bookmarkEnd w:id="18"/>
    </w:p>
    <w:p w14:paraId="50A3155B" w14:textId="443A04E3"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that work by suppressing either the chemicals that produce the inflammation themselves, in the case of prostaglandin suppression by non-</w:t>
      </w:r>
      <w:r w:rsidR="00F77B62">
        <w:rPr>
          <w:rFonts w:cs="Times New Roman"/>
        </w:rPr>
        <w:lastRenderedPageBreak/>
        <w:t xml:space="preserve">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35AE7966"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t>‘</w:t>
      </w:r>
      <w:r w:rsidR="00255B21">
        <w:rPr>
          <w:rFonts w:cs="Times New Roman"/>
        </w:rPr>
        <w:t>placebo effects</w:t>
      </w:r>
      <w:r w:rsidR="003315B6">
        <w:rPr>
          <w:rFonts w:cs="Times New Roman"/>
        </w:rPr>
        <w:t>’</w:t>
      </w:r>
      <w:r w:rsidR="00572B4F">
        <w:rPr>
          <w:rFonts w:cs="Times New Roman"/>
        </w:rPr>
        <w:t xml:space="preserve"> as an umbrella</w:t>
      </w:r>
      <w:r w:rsidR="00255B21">
        <w:rPr>
          <w:rFonts w:cs="Times New Roman"/>
        </w:rPr>
        <w:t xml:space="preserve"> term for any observed change caused by something other than the inherent properties of that treatment. However observed change could be caused by factors other than a real change in the variable of interest. </w:t>
      </w:r>
      <w:proofErr w:type="gramStart"/>
      <w:r w:rsidR="003F39FB">
        <w:rPr>
          <w:rFonts w:cs="Times New Roman"/>
        </w:rPr>
        <w:t>A placebo response is defined by Stewart-Williams</w:t>
      </w:r>
      <w:proofErr w:type="gramEnd"/>
      <w:r w:rsidR="003F39FB">
        <w:rPr>
          <w:rFonts w:cs="Times New Roman"/>
        </w:rPr>
        <w:t xml:space="preserve"> </w: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 </w:instrText>
      </w:r>
      <w:r w:rsidR="003F39FB">
        <w:rPr>
          <w:rFonts w:cs="Times New Roman"/>
        </w:rPr>
        <w:fldChar w:fldCharType="begin">
          <w:fldData xml:space="preserve">PEVuZE5vdGU+PENpdGUgRXhjbHVkZUF1dGg9IjEiPjxBdXRob3I+U3Rld2FydC1XaWxsaWFtczwv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</w:fldData>
        </w:fldChar>
      </w:r>
      <w:r w:rsidR="003F39FB">
        <w:rPr>
          <w:rFonts w:cs="Times New Roman"/>
        </w:rPr>
        <w:instrText xml:space="preserve"> ADDIN EN.CITE.DATA </w:instrText>
      </w:r>
      <w:r w:rsidR="003F39FB">
        <w:rPr>
          <w:rFonts w:cs="Times New Roman"/>
        </w:rPr>
      </w:r>
      <w:r w:rsidR="003F39FB">
        <w:rPr>
          <w:rFonts w:cs="Times New Roman"/>
        </w:rPr>
        <w:fldChar w:fldCharType="end"/>
      </w:r>
      <w:r w:rsidR="003F39FB">
        <w:rPr>
          <w:rFonts w:cs="Times New Roman"/>
        </w:rPr>
      </w:r>
      <w:r w:rsidR="003F39FB">
        <w:rPr>
          <w:rFonts w:cs="Times New Roman"/>
        </w:rPr>
        <w:fldChar w:fldCharType="separate"/>
      </w:r>
      <w:r w:rsidR="003F39FB">
        <w:rPr>
          <w:rFonts w:cs="Times New Roman"/>
          <w:noProof/>
        </w:rPr>
        <w:t>(2004)</w:t>
      </w:r>
      <w:r w:rsidR="003F39FB">
        <w:rPr>
          <w:rFonts w:cs="Times New Roman"/>
        </w:rPr>
        <w:fldChar w:fldCharType="end"/>
      </w:r>
      <w:r w:rsidR="003F39FB">
        <w:rPr>
          <w:rFonts w:cs="Times New Roman"/>
        </w:rPr>
        <w:t xml:space="preserve"> as “any change that occurs after the administration of the placebo” (p. 199). A placebo effect on the other hand is “that proportion of the placebo response that is attributable to the placebo; that is, it would not have occurred if the placebo had not been administered.” (p. 199). The reason it is important to distinguish placebo responses from placebo effects is that</w:t>
      </w:r>
      <w:r w:rsidR="00E81919">
        <w:rPr>
          <w:rFonts w:cs="Times New Roman"/>
        </w:rPr>
        <w:t>,</w:t>
      </w:r>
      <w:r w:rsidR="003F39FB">
        <w:rPr>
          <w:rFonts w:cs="Times New Roman"/>
        </w:rPr>
        <w:t xml:space="preserve"> in clinical trials that have a </w:t>
      </w:r>
      <w:r w:rsidR="00E81919">
        <w:rPr>
          <w:rFonts w:cs="Times New Roman"/>
        </w:rPr>
        <w:t xml:space="preserve">placebo control group but have no </w:t>
      </w:r>
      <w:r w:rsidR="003F39FB">
        <w:rPr>
          <w:rFonts w:cs="Times New Roman"/>
        </w:rPr>
        <w:t>no-treatment control group</w:t>
      </w:r>
      <w:r w:rsidR="00E81919">
        <w:rPr>
          <w:rFonts w:cs="Times New Roman"/>
        </w:rPr>
        <w:t>,</w:t>
      </w:r>
      <w:r w:rsidR="003F39FB">
        <w:rPr>
          <w:rFonts w:cs="Times New Roman"/>
        </w:rPr>
        <w:t xml:space="preserve"> often any improvement or change</w:t>
      </w:r>
      <w:r w:rsidR="00E81919">
        <w:rPr>
          <w:rFonts w:cs="Times New Roman"/>
        </w:rPr>
        <w:t xml:space="preserve"> following the administration of the placebo it attributed </w:t>
      </w:r>
      <w:r w:rsidR="00E81919">
        <w:rPr>
          <w:rFonts w:cs="Times New Roman"/>
        </w:rPr>
        <w:lastRenderedPageBreak/>
        <w:t xml:space="preserve">to placebo, whereas it could simply be the natural effects of healing over time or spontaneous remission.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proofErr w:type="spellStart"/>
      <w:r w:rsidR="00632A4A">
        <w:t>behavio</w:t>
      </w:r>
      <w:r w:rsidR="00B30101">
        <w:t>u</w:t>
      </w:r>
      <w:r w:rsidR="00632A4A">
        <w:t>r</w:t>
      </w:r>
      <w:proofErr w:type="spellEnd"/>
      <w:r w:rsidR="00632A4A">
        <w:t xml:space="preserve">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 xml:space="preserve">There are many models of response bias (e.g. </w:t>
      </w:r>
      <w:proofErr w:type="spellStart"/>
      <w:r w:rsidR="00F763DD">
        <w:rPr>
          <w:rFonts w:cs="Times New Roman"/>
        </w:rPr>
        <w:t>Colagiuri</w:t>
      </w:r>
      <w:proofErr w:type="spellEnd"/>
      <w:r w:rsidR="00F763DD">
        <w:rPr>
          <w:rFonts w:cs="Times New Roman"/>
        </w:rPr>
        <w:t xml:space="preserve"> and </w:t>
      </w:r>
      <w:proofErr w:type="spellStart"/>
      <w:r w:rsidR="00F763DD">
        <w:rPr>
          <w:rFonts w:cs="Times New Roman"/>
        </w:rPr>
        <w:t>Lovibond</w:t>
      </w:r>
      <w:proofErr w:type="spellEnd"/>
      <w:r w:rsidR="00F763DD">
        <w:rPr>
          <w:rFonts w:cs="Times New Roman"/>
        </w:rPr>
        <w:t>, 2013)</w:t>
      </w:r>
      <w:r w:rsidR="00F763DD">
        <w:rPr>
          <w:rFonts w:cs="Times New Roman"/>
        </w:rPr>
        <w:fldChar w:fldCharType="begin"/>
      </w:r>
      <w:r w:rsidR="001B5679">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end"/>
      </w:r>
      <w:r w:rsidR="001B5679">
        <w:rPr>
          <w:rFonts w:cs="Times New Roman"/>
        </w:rPr>
        <w:t xml:space="preserve"> </w:t>
      </w:r>
      <w:r w:rsidR="001761B4">
        <w:rPr>
          <w:rFonts w:cs="Times New Roman"/>
        </w:rPr>
        <w:t xml:space="preserve"> </w:t>
      </w:r>
      <w:r w:rsidR="007561EA">
        <w:rPr>
          <w:rFonts w:cs="Times New Roman"/>
        </w:rPr>
        <w:t xml:space="preserve"> </w:t>
      </w:r>
      <w:r w:rsidR="00F763DD">
        <w:rPr>
          <w:rFonts w:cs="Times New Roman"/>
        </w:rPr>
        <w:t xml:space="preserve">, however </w:t>
      </w:r>
      <w:r w:rsidR="0045766C">
        <w:rPr>
          <w:rFonts w:cs="Times New Roman"/>
        </w:rPr>
        <w:t>I hav</w:t>
      </w:r>
      <w:r w:rsidR="00774711">
        <w:rPr>
          <w:rFonts w:cs="Times New Roman"/>
        </w:rPr>
        <w:t>e</w:t>
      </w:r>
      <w:r w:rsidR="00D955A3">
        <w:rPr>
          <w:rFonts w:cs="Times New Roman"/>
        </w:rPr>
        <w:t xml:space="preserve"> classed response bias into four</w:t>
      </w:r>
      <w:r w:rsidR="0045766C">
        <w:rPr>
          <w:rFonts w:cs="Times New Roman"/>
        </w:rPr>
        <w:t xml:space="preserve"> categories: </w:t>
      </w:r>
      <w:r w:rsidR="00236458">
        <w:rPr>
          <w:rFonts w:cs="Times New Roman"/>
        </w:rPr>
        <w:t>i</w:t>
      </w:r>
      <w:r w:rsidR="00774711">
        <w:rPr>
          <w:rFonts w:cs="Times New Roman"/>
        </w:rPr>
        <w:t>ntentional deception, conscious</w:t>
      </w:r>
      <w:r w:rsidR="00D955A3">
        <w:rPr>
          <w:rFonts w:cs="Times New Roman"/>
        </w:rPr>
        <w:t xml:space="preserve"> response shift, </w:t>
      </w:r>
      <w:r w:rsidR="00774711">
        <w:rPr>
          <w:rFonts w:cs="Times New Roman"/>
        </w:rPr>
        <w:t>self-deception</w:t>
      </w:r>
      <w:r w:rsidR="00D955A3">
        <w:rPr>
          <w:rFonts w:cs="Times New Roman"/>
        </w:rPr>
        <w:t>, and mediation</w:t>
      </w:r>
      <w:r w:rsidR="00774711">
        <w:rPr>
          <w:rFonts w:cs="Times New Roman"/>
        </w:rPr>
        <w:t>.</w:t>
      </w:r>
    </w:p>
    <w:p w14:paraId="1825D42C" w14:textId="77777777" w:rsidR="00DC0B2E" w:rsidRDefault="00DC0B2E" w:rsidP="002C2D86">
      <w:pPr>
        <w:ind w:firstLine="284"/>
        <w:rPr>
          <w:rFonts w:cs="Times New Roman"/>
        </w:rPr>
      </w:pPr>
    </w:p>
    <w:p w14:paraId="4BF791D3" w14:textId="73A238BF" w:rsidR="00E70654" w:rsidRDefault="00E70654" w:rsidP="00D26BD2">
      <w:pPr>
        <w:pStyle w:val="Heading3"/>
      </w:pPr>
      <w:bookmarkStart w:id="19" w:name="_Toc322079018"/>
      <w:r>
        <w:t>Intentional Deception</w:t>
      </w:r>
      <w:bookmarkEnd w:id="19"/>
    </w:p>
    <w:p w14:paraId="638BC536" w14:textId="78E0D3CF" w:rsidR="0027427C" w:rsidRDefault="0073671E" w:rsidP="00D62000">
      <w:pPr>
        <w:ind w:firstLine="284"/>
      </w:pPr>
      <w:proofErr w:type="spellStart"/>
      <w:r>
        <w:rPr>
          <w:rFonts w:cs="Times New Roman"/>
        </w:rPr>
        <w:t>Colagiuri</w:t>
      </w:r>
      <w:proofErr w:type="spellEnd"/>
      <w:r>
        <w:rPr>
          <w:rFonts w:cs="Times New Roman"/>
        </w:rPr>
        <w:t xml:space="preserve"> and </w:t>
      </w:r>
      <w:proofErr w:type="spellStart"/>
      <w:r>
        <w:rPr>
          <w:rFonts w:cs="Times New Roman"/>
        </w:rPr>
        <w:t>Lovibond</w:t>
      </w:r>
      <w:proofErr w:type="spellEnd"/>
      <w:r>
        <w:rPr>
          <w:rFonts w:cs="Times New Roman"/>
        </w:rPr>
        <w:t xml:space="preserve"> </w:t>
      </w:r>
      <w:r>
        <w:rPr>
          <w:rFonts w:cs="Times New Roman"/>
        </w:rPr>
        <w:fldChar w:fldCharType="begin"/>
      </w:r>
      <w:r w:rsidR="001B5679">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en&lt;/author&gt;&lt;author&gt;Lovibond, Peter&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w:t>
      </w:r>
      <w:r w:rsidR="00B4053F">
        <w:rPr>
          <w:rFonts w:cs="Times New Roman"/>
        </w:rPr>
        <w:t>s in responding brought about via</w:t>
      </w:r>
      <w:r>
        <w:rPr>
          <w:rFonts w:cs="Times New Roman"/>
        </w:rPr>
        <w:t xml:space="preserve"> a belief held by participants about the aims of the study or treatment. </w:t>
      </w:r>
      <w:r w:rsidR="004D152F">
        <w:rPr>
          <w:rFonts w:cs="Times New Roman"/>
        </w:rPr>
        <w:t xml:space="preserve">Implicit in this definition is that the participant changes their response because they wish to please the experimenter rather than because the variable of </w:t>
      </w:r>
      <w:r w:rsidR="004D152F">
        <w:rPr>
          <w:rFonts w:cs="Times New Roman"/>
        </w:rPr>
        <w:lastRenderedPageBreak/>
        <w:t>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w:t>
      </w:r>
      <w:proofErr w:type="spellStart"/>
      <w:r w:rsidR="009F0533">
        <w:t>Barbaree</w:t>
      </w:r>
      <w:proofErr w:type="spellEnd"/>
      <w:r w:rsidR="009F0533">
        <w:t xml:space="preserv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 xml:space="preserve">attempted to </w:t>
      </w:r>
      <w:r w:rsidR="00A612CD">
        <w:t>estimate</w:t>
      </w:r>
      <w:r w:rsidR="00BC337D">
        <w:t xml:space="preserve"> the extent of</w:t>
      </w:r>
      <w:r w:rsidR="00632A4A">
        <w:t xml:space="preserve"> intentional deception</w:t>
      </w:r>
      <w:r w:rsidR="00790C2C">
        <w:t xml:space="preserve"> </w:t>
      </w:r>
      <w:r w:rsidR="00A612CD">
        <w:t>in psychological experiments via the use of a sham computer-malfunction at the end of an experiment whose ostensible purpose was to measure the relationship between alcohol and sexual arousal.</w:t>
      </w:r>
      <w:r w:rsidR="00922A26">
        <w:t xml:space="preserve"> In</w:t>
      </w:r>
      <w:r w:rsidR="00C22EEB">
        <w:t xml:space="preserve"> a </w:t>
      </w:r>
      <w:r w:rsidR="00054914">
        <w:t>balanced-placebo design</w:t>
      </w:r>
      <w:r w:rsidR="00C22EEB">
        <w:t xml:space="preserve"> p</w:t>
      </w:r>
      <w:r w:rsidR="00054914">
        <w:t>art</w:t>
      </w:r>
      <w:r w:rsidR="00790C2C">
        <w:t xml:space="preserve">icipants were given either alcohol or placebo as a beverage. The </w:t>
      </w:r>
      <w:proofErr w:type="spellStart"/>
      <w:r w:rsidR="00790C2C">
        <w:t>flavour</w:t>
      </w:r>
      <w:proofErr w:type="spellEnd"/>
      <w:r w:rsidR="00790C2C">
        <w:t xml:space="preserve">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 xml:space="preserve">self-reports and </w:t>
      </w:r>
      <w:proofErr w:type="spellStart"/>
      <w:r w:rsidR="0081540C">
        <w:t>behavioural</w:t>
      </w:r>
      <w:proofErr w:type="spellEnd"/>
      <w:r w:rsidR="0081540C">
        <w:t xml:space="preserve">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774711"/>
    <w:p w14:paraId="34C52AB0" w14:textId="1A4A587B" w:rsidR="00774711" w:rsidRDefault="00774711" w:rsidP="00774711">
      <w:pPr>
        <w:pStyle w:val="Heading3"/>
      </w:pPr>
      <w:bookmarkStart w:id="20" w:name="_Toc322079019"/>
      <w:r>
        <w:t>Conscious Response Shift</w:t>
      </w:r>
      <w:bookmarkEnd w:id="20"/>
    </w:p>
    <w:p w14:paraId="0B0374BD" w14:textId="77777777" w:rsidR="00774711" w:rsidRDefault="00774711" w:rsidP="007A3B4C">
      <w:pPr>
        <w:ind w:firstLine="284"/>
      </w:pPr>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t xml:space="preserve"> of a target construct. There are two types of change that would result in response shift: beta change, which refers to scale recalibration, and gamma change, which refers to concept redefinition </w:t>
      </w:r>
      <w:r>
        <w:fldChar w:fldCharType="begin"/>
      </w:r>
      <w:r>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fldChar w:fldCharType="separate"/>
      </w:r>
      <w:r>
        <w:rPr>
          <w:noProof/>
        </w:rPr>
        <w:t>(Norman &amp; Parker, 1996)</w:t>
      </w:r>
      <w:r>
        <w:fldChar w:fldCharType="end"/>
      </w:r>
      <w:r>
        <w:t xml:space="preserve">.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 The woman’s actual stress levels have not changed due to the intervention but the intervention has caused her to reappraise her stress levels and adjust her reports upward. An example of concept redefinition is a man who reports low levels of stress prior to an intervention at his workplace. During the intervention he is made aware that there are several types of stress—work stress, marital stress, positive stress, acute stress, chronic stress. He </w:t>
      </w:r>
      <w:proofErr w:type="spellStart"/>
      <w:r>
        <w:t>realises</w:t>
      </w:r>
      <w:proofErr w:type="spellEnd"/>
      <w:r>
        <w:t xml:space="preserve"> that he was only considering work stress when he answered on the pre-intervention questionnaire and because his conception of ‘stress’ has changed he reports higher stress post-intervention, even thought he is not any more stressed than he was before the intervention. Both examples will result in an observable change due to an intervention, but neither change is due to the effects of the intervention on the true level of the target construct itself. This will violate the assumption of psychometric testing, that a common metric exists across time on the same test taken by the same person, and thus if there is a change between tests it represents a true change on the variable of interest. If the metric changes due to response shift then this constitutes bias that will distort the observation of the change in the true score and affect the reliability of inferences about causes of change in that variable.</w:t>
      </w:r>
    </w:p>
    <w:p w14:paraId="1EA21F20" w14:textId="36843687" w:rsidR="00774711" w:rsidRDefault="00774711" w:rsidP="00774711">
      <w:pPr>
        <w:ind w:firstLine="284"/>
      </w:pPr>
      <w:r>
        <w:t xml:space="preserve">The chief method of assessing response shift is the Then/Post test, developed by Howard et al. </w:t>
      </w:r>
      <w:r>
        <w:fldChar w:fldCharType="begin"/>
      </w:r>
      <w:r>
        <w:instrText xml:space="preserve"> ADDIN EN.CITE &lt;EndNote&gt;&lt;Cite ExcludeAuth="1"&gt;&lt;Author&gt;Howard&lt;/Author&gt;&lt;Year&gt;1979&lt;/Year&gt;&lt;RecNum&gt;387&lt;/RecNum&gt;&lt;DisplayText&gt;(1979)&lt;/DisplayText&gt;&lt;record&gt;&lt;rec-number&gt;387&lt;/rec-number&gt;&lt;foreign-keys&gt;&lt;key app="EN" db-id="prea0s5zudef24eddtmptt5tdwwa5t55wssp" timestamp="1459473519"&gt;387&lt;/key&gt;&lt;/foreign-keys&gt;&lt;ref-type name="Journal Article"&gt;17&lt;/ref-type&gt;&lt;contributors&gt;&lt;authors&gt;&lt;author&gt;Howard, George S&lt;/author&gt;&lt;author&gt;Ralph, Kenneth M&lt;/author&gt;&lt;author&gt;Gulanick, Nancy A&lt;/author&gt;&lt;author&gt;Maxwell, Scott E&lt;/author&gt;&lt;author&gt;Nance, Don W&lt;/author&gt;&lt;author&gt;Gerber, Sterling K&lt;/author&gt;&lt;/authors&gt;&lt;/contributors&gt;&lt;titles&gt;&lt;title&gt;Internal invalidity in pretest-posttest self-report evaluations and a re-evaluation of retrospective pretests&lt;/title&gt;&lt;secondary-title&gt;Applied Psychological Measurement&lt;/secondary-title&gt;&lt;/titles&gt;&lt;periodical&gt;&lt;full-title&gt;Applied Psychological Measurement&lt;/full-title&gt;&lt;/periodical&gt;&lt;pages&gt;1-23&lt;/pages&gt;&lt;volume&gt;3&lt;/volume&gt;&lt;number&gt;1&lt;/number&gt;&lt;dates&gt;&lt;year&gt;1979&lt;/year&gt;&lt;/dates&gt;&lt;isbn&gt;0146-6216&lt;/isbn&gt;&lt;urls&gt;&lt;/urls&gt;&lt;/record&gt;&lt;/Cite&gt;&lt;/EndNote&gt;</w:instrText>
      </w:r>
      <w:r>
        <w:fldChar w:fldCharType="separate"/>
      </w:r>
      <w:r>
        <w:rPr>
          <w:noProof/>
        </w:rPr>
        <w:t>(1979)</w:t>
      </w:r>
      <w:r>
        <w:fldChar w:fldCharType="end"/>
      </w:r>
      <w:r>
        <w:t xml:space="preserve"> after they observed a clear increase in dogmatism following an intervention designed to reduce dogmatism. The instructors involved in the intervention were skeptical of this result, having witnessed the behavior of the participants during the intervention workshops. The change results were not inconclusive, which would usually occur if the measurement instrument were at fault. Thus it was </w:t>
      </w:r>
      <w:proofErr w:type="spellStart"/>
      <w:r>
        <w:t>theorised</w:t>
      </w:r>
      <w:proofErr w:type="spellEnd"/>
      <w:r>
        <w:t xml:space="preserve"> that the change came from another source. When questioned in post-test interviews participants indicated that the intervention changed their </w:t>
      </w:r>
      <w:r>
        <w:rPr>
          <w:i/>
        </w:rPr>
        <w:t>perception</w:t>
      </w:r>
      <w:r>
        <w:t xml:space="preserve"> of their </w:t>
      </w:r>
      <w:r w:rsidRPr="00FD34A3">
        <w:rPr>
          <w:i/>
        </w:rPr>
        <w:t>pre-test</w:t>
      </w:r>
      <w:r>
        <w:t xml:space="preserve"> dogmatism, which meant that between the first and second they had recalibrated the scale by which they judged their own dogmatism, so that even thought the intervention reduced their dogmatism, their post-test score revealed a higher level of dogmatism. In a second study, to counteract this response shift, only one questionnaire test was given to half of participants at the conclusion of the study. This test asked them to rate their current (i.e. post-intervention) level of dogmatism, and also to retrospectively rate their pre-test levels of dogmatism. The other </w:t>
      </w:r>
      <w:proofErr w:type="gramStart"/>
      <w:r>
        <w:t>half of participants were</w:t>
      </w:r>
      <w:proofErr w:type="gramEnd"/>
      <w:r>
        <w:t xml:space="preserve"> given the same dogmatism test pre- and post-intervention. Significantly more individuals in the group who received the Then/Post test reported an improvement in dogmatism than in the Pre/Post test. This result indicated that the counterintuitive increase in dogmatism in the first study was due to a scale recalibration rather than an actual increase in dogmatism.</w:t>
      </w:r>
      <w:r w:rsidR="00784DCA">
        <w:t xml:space="preserve"> </w:t>
      </w:r>
      <w:r w:rsidR="00A73B18">
        <w:t xml:space="preserve">Then/Post designs have also been used to measure response shift in quality of life </w:t>
      </w:r>
      <w:r w:rsidR="00A73B18">
        <w:fldChar w:fldCharType="begin"/>
      </w:r>
      <w:r w:rsidR="00EB3756">
        <w:instrText xml:space="preserve"> ADDIN EN.CITE &lt;EndNote&gt;&lt;Cite&gt;&lt;Author&gt;Ahmed&lt;/Author&gt;&lt;Year&gt;2004&lt;/Year&gt;&lt;RecNum&gt;388&lt;/RecNum&gt;&lt;DisplayText&gt;(Ahmed, Mayo, Wood-Dauphinee, Hanley, &amp;amp; Cohen, 2004; Ring, Höfer, Heuston, Harris, &amp;amp; O&amp;apos;Boyle, 2005)&lt;/DisplayText&gt;&lt;record&gt;&lt;rec-number&gt;388&lt;/rec-number&gt;&lt;foreign-keys&gt;&lt;key app="EN" db-id="prea0s5zudef24eddtmptt5tdwwa5t55wssp" timestamp="1459482823"&gt;388&lt;/key&gt;&lt;/foreign-keys&gt;&lt;ref-type name="Journal Article"&gt;17&lt;/ref-type&gt;&lt;contributors&gt;&lt;authors&gt;&lt;author&gt;Ahmed, Sara&lt;/author&gt;&lt;author&gt;Mayo, Nancy E&lt;/author&gt;&lt;author&gt;Wood-Dauphinee, Sharon&lt;/author&gt;&lt;author&gt;Hanley, James A&lt;/author&gt;&lt;author&gt;Cohen, S Robin&lt;/author&gt;&lt;/authors&gt;&lt;/contributors&gt;&lt;titles&gt;&lt;title&gt;Response shift influenced estimates of change in health-related quality of life poststroke&lt;/title&gt;&lt;secondary-title&gt;Journal of clinical epidemiology&lt;/secondary-title&gt;&lt;/titles&gt;&lt;periodical&gt;&lt;full-title&gt;Journal of clinical epidemiology&lt;/full-title&gt;&lt;/periodical&gt;&lt;pages&gt;561-570&lt;/pages&gt;&lt;volume&gt;57&lt;/volume&gt;&lt;number&gt;6&lt;/number&gt;&lt;dates&gt;&lt;year&gt;2004&lt;/year&gt;&lt;/dates&gt;&lt;isbn&gt;0895-4356&lt;/isbn&gt;&lt;urls&gt;&lt;/urls&gt;&lt;/record&gt;&lt;/Cite&gt;&lt;Cite&gt;&lt;Author&gt;Ring&lt;/Author&gt;&lt;Year&gt;2005&lt;/Year&gt;&lt;RecNum&gt;389&lt;/RecNum&gt;&lt;record&gt;&lt;rec-number&gt;389&lt;/rec-number&gt;&lt;foreign-keys&gt;&lt;key app="EN" db-id="prea0s5zudef24eddtmptt5tdwwa5t55wssp" timestamp="1459483255"&gt;389&lt;/key&gt;&lt;/foreign-keys&gt;&lt;ref-type name="Journal Article"&gt;17&lt;/ref-type&gt;&lt;contributors&gt;&lt;authors&gt;&lt;author&gt;Ring, Lena&lt;/author&gt;&lt;author&gt;Höfer, Stefan&lt;/author&gt;&lt;author&gt;Heuston, Frank&lt;/author&gt;&lt;author&gt;Harris, David&lt;/author&gt;&lt;author&gt;O&amp;apos;Boyle, Ciaran A&lt;/author&gt;&lt;/authors&gt;&lt;/contributors&gt;&lt;titles&gt;&lt;title&gt;Response shift masks the treatment impact on patient reported outcomes (PROs): the example of individual quality of life in edentulous patients&lt;/title&gt;&lt;secondary-title&gt;Health and Quality of Life Outcomes&lt;/secondary-title&gt;&lt;/titles&gt;&lt;periodical&gt;&lt;full-title&gt;Health and Quality of Life Outcomes&lt;/full-title&gt;&lt;/periodical&gt;&lt;pages&gt;1&lt;/pages&gt;&lt;volume&gt;3&lt;/volume&gt;&lt;number&gt;1&lt;/number&gt;&lt;dates&gt;&lt;year&gt;2005&lt;/year&gt;&lt;/dates&gt;&lt;isbn&gt;1477-7525&lt;/isbn&gt;&lt;urls&gt;&lt;/urls&gt;&lt;/record&gt;&lt;/Cite&gt;&lt;/EndNote&gt;</w:instrText>
      </w:r>
      <w:r w:rsidR="00A73B18">
        <w:fldChar w:fldCharType="separate"/>
      </w:r>
      <w:r w:rsidR="00EB3756">
        <w:rPr>
          <w:noProof/>
        </w:rPr>
        <w:t>(Ahmed, Mayo, Wood-Dauphinee, Hanley, &amp; Cohen, 2004; Ring, Höfer, Heuston, Harris, &amp; O'Boyle, 2005)</w:t>
      </w:r>
      <w:r w:rsidR="00A73B18">
        <w:fldChar w:fldCharType="end"/>
      </w:r>
      <w:r w:rsidR="00EB3756">
        <w:t xml:space="preserve"> and self-reported pain </w:t>
      </w:r>
      <w:r w:rsidR="00EB3756">
        <w:fldChar w:fldCharType="begin"/>
      </w:r>
      <w:r w:rsidR="00EB3756">
        <w:instrText xml:space="preserve"> ADDIN EN.CITE &lt;EndNote&gt;&lt;Cite&gt;&lt;Author&gt;Razmjou&lt;/Author&gt;&lt;Year&gt;2006&lt;/Year&gt;&lt;RecNum&gt;390&lt;/RecNum&gt;&lt;DisplayText&gt;(Razmjou, Yee, Ford, &amp;amp; Finkelstein, 2006)&lt;/DisplayText&gt;&lt;record&gt;&lt;rec-number&gt;390&lt;/rec-number&gt;&lt;foreign-keys&gt;&lt;key app="EN" db-id="prea0s5zudef24eddtmptt5tdwwa5t55wssp" timestamp="1459483382"&gt;390&lt;/key&gt;&lt;/foreign-keys&gt;&lt;ref-type name="Journal Article"&gt;17&lt;/ref-type&gt;&lt;contributors&gt;&lt;authors&gt;&lt;author&gt;Razmjou, Helen&lt;/author&gt;&lt;author&gt;Yee, Albert&lt;/author&gt;&lt;author&gt;Ford, Michael&lt;/author&gt;&lt;author&gt;Finkelstein, Joel A&lt;/author&gt;&lt;/authors&gt;&lt;/contributors&gt;&lt;titles&gt;&lt;title&gt;Response shift in outcome assessment in patients undergoing total knee arthroplasty&lt;/title&gt;&lt;secondary-title&gt;The Journal of Bone &amp;amp; Joint Surgery&lt;/secondary-title&gt;&lt;/titles&gt;&lt;periodical&gt;&lt;full-title&gt;The Journal of Bone &amp;amp; Joint Surgery&lt;/full-title&gt;&lt;/periodical&gt;&lt;pages&gt;2590-2595&lt;/pages&gt;&lt;volume&gt;88&lt;/volume&gt;&lt;number&gt;12&lt;/number&gt;&lt;dates&gt;&lt;year&gt;2006&lt;/year&gt;&lt;/dates&gt;&lt;isbn&gt;0021-9355&lt;/isbn&gt;&lt;urls&gt;&lt;/urls&gt;&lt;/record&gt;&lt;/Cite&gt;&lt;/EndNote&gt;</w:instrText>
      </w:r>
      <w:r w:rsidR="00EB3756">
        <w:fldChar w:fldCharType="separate"/>
      </w:r>
      <w:r w:rsidR="00EB3756">
        <w:rPr>
          <w:noProof/>
        </w:rPr>
        <w:t>(Razmjou, Yee, Ford, &amp; Finkelstein, 2006)</w:t>
      </w:r>
      <w:r w:rsidR="00EB3756">
        <w:fldChar w:fldCharType="end"/>
      </w:r>
      <w:r w:rsidR="00EB3756">
        <w:t xml:space="preserve"> with similar results.</w:t>
      </w:r>
    </w:p>
    <w:p w14:paraId="6B9024D7" w14:textId="5C3BC876" w:rsidR="000F7A27" w:rsidRDefault="00774711" w:rsidP="00774711">
      <w:pPr>
        <w:ind w:firstLine="284"/>
      </w:pPr>
      <w:r>
        <w:t>The concern in studies of the placebo effect is that any change following a placebo treatment is due to a scale</w:t>
      </w:r>
      <w:r w:rsidR="001C4890">
        <w:t xml:space="preserve"> recalibration or </w:t>
      </w:r>
      <w:proofErr w:type="spellStart"/>
      <w:r w:rsidR="001C4890">
        <w:t>reconceptuali</w:t>
      </w:r>
      <w:r>
        <w:t>sati</w:t>
      </w:r>
      <w:r w:rsidR="0065251F">
        <w:t>on</w:t>
      </w:r>
      <w:proofErr w:type="spellEnd"/>
      <w:r w:rsidR="0065251F">
        <w:t xml:space="preserve"> rather than an actual change. F</w:t>
      </w:r>
      <w:r>
        <w:t xml:space="preserve">or example </w:t>
      </w:r>
      <w:r w:rsidR="0065251F">
        <w:t>if, in an experiment investigating the role of expectancies in pain, there is a</w:t>
      </w:r>
      <w:r w:rsidR="003B60A3">
        <w:t xml:space="preserve"> decrease in pain ratings </w:t>
      </w:r>
      <w:r w:rsidR="0065251F">
        <w:t xml:space="preserve">from pre- to post-test </w:t>
      </w:r>
      <w:r w:rsidR="003B60A3">
        <w:t>in subjects</w:t>
      </w:r>
      <w:r>
        <w:t xml:space="preserve"> given placebo</w:t>
      </w:r>
      <w:r w:rsidR="0065251F">
        <w:t>, it may be that this decrease</w:t>
      </w:r>
      <w:r>
        <w:t xml:space="preserve"> is due to their using a </w:t>
      </w:r>
      <w:r w:rsidR="0065251F">
        <w:t>higher criteria for rating pain. This change in their benchmark for assessing pain levels might be caused by their thinking about the questions they were asked in the first questionnaire and, i</w:t>
      </w:r>
      <w:r w:rsidR="006314D1">
        <w:t xml:space="preserve">n the interim between this </w:t>
      </w:r>
      <w:r w:rsidR="0065251F">
        <w:t>an</w:t>
      </w:r>
      <w:r w:rsidR="006314D1">
        <w:t xml:space="preserve">d the second questionnaire, deciding that their first rating was too high. Thus even though their level of pain has not changed following the placebo, </w:t>
      </w:r>
      <w:r w:rsidR="0065251F">
        <w:t xml:space="preserve">they </w:t>
      </w:r>
      <w:r w:rsidR="006314D1">
        <w:t>rate their pain level as less.</w:t>
      </w:r>
    </w:p>
    <w:p w14:paraId="4C90C566" w14:textId="13E23EAD" w:rsidR="00774711" w:rsidRPr="00FD34A3" w:rsidRDefault="00774711" w:rsidP="00774711">
      <w:pPr>
        <w:ind w:firstLine="284"/>
      </w:pPr>
      <w:r>
        <w:t xml:space="preserve"> The fact that individuals in the Howard et al. study were able to explain their recalibration in terms of a re-appraisal of their prior attitudes implies that to some extent at least the scale recalibration was a conscious one. There </w:t>
      </w:r>
      <w:r w:rsidR="00EB3756">
        <w:t xml:space="preserve">are </w:t>
      </w:r>
      <w:r>
        <w:t xml:space="preserve">forms </w:t>
      </w:r>
      <w:r w:rsidR="00EB3756">
        <w:t>of response shift</w:t>
      </w:r>
      <w:r>
        <w:t xml:space="preserve"> that are not mediated consciously at all. I have</w:t>
      </w:r>
      <w:r w:rsidR="00660DFC">
        <w:t xml:space="preserve"> grouped</w:t>
      </w:r>
      <w:r>
        <w:t xml:space="preserve"> these </w:t>
      </w:r>
      <w:r w:rsidR="00660DFC">
        <w:t xml:space="preserve">forms of response shift </w:t>
      </w:r>
      <w:r w:rsidR="0072025F">
        <w:t xml:space="preserve">under the umbrella term </w:t>
      </w:r>
      <w:r>
        <w:t>self-deception.</w:t>
      </w:r>
    </w:p>
    <w:p w14:paraId="345ED2AE" w14:textId="77777777" w:rsidR="00774711" w:rsidRDefault="00774711" w:rsidP="00774711"/>
    <w:p w14:paraId="1F77236E" w14:textId="72CD48CD" w:rsidR="00236458" w:rsidRDefault="003E5E61" w:rsidP="00236458">
      <w:pPr>
        <w:pStyle w:val="Heading3"/>
      </w:pPr>
      <w:bookmarkStart w:id="21" w:name="_Toc322079020"/>
      <w:r>
        <w:t>Perceptual Shift</w:t>
      </w:r>
      <w:bookmarkEnd w:id="21"/>
      <w:r>
        <w:t xml:space="preserve"> </w:t>
      </w:r>
    </w:p>
    <w:p w14:paraId="5B1A3514" w14:textId="0F8757F7" w:rsidR="00306D18" w:rsidRDefault="003E5E61" w:rsidP="00306D18">
      <w:pPr>
        <w:ind w:firstLine="284"/>
      </w:pPr>
      <w:r>
        <w:t>In contrast to intentional deception, perceptual shift</w:t>
      </w:r>
      <w:r w:rsidR="00EB3833">
        <w:t xml:space="preserve"> is</w:t>
      </w:r>
      <w:r>
        <w:t xml:space="preserve"> </w:t>
      </w:r>
      <w:r w:rsidR="00EB3833">
        <w:t xml:space="preserve">a </w:t>
      </w:r>
      <w:r>
        <w:t>form of self-deceptio</w:t>
      </w:r>
      <w:r w:rsidR="00EB3833">
        <w:t>n</w:t>
      </w:r>
      <w:r w:rsidR="006B115C">
        <w:t xml:space="preserve"> </w:t>
      </w:r>
      <w:r w:rsidR="006B115C">
        <w:fldChar w:fldCharType="begin"/>
      </w:r>
      <w:r w:rsidR="006B115C">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6B115C">
        <w:fldChar w:fldCharType="separate"/>
      </w:r>
      <w:r w:rsidR="006B115C">
        <w:rPr>
          <w:noProof/>
        </w:rPr>
        <w:t>(Kirsch, 1999)</w:t>
      </w:r>
      <w:r w:rsidR="006B115C">
        <w:fldChar w:fldCharType="end"/>
      </w:r>
      <w:r>
        <w:t xml:space="preserve">. </w:t>
      </w:r>
      <w:r w:rsidR="00B84195">
        <w:t>In this context s</w:t>
      </w:r>
      <w:r w:rsidR="00014A37">
        <w:t xml:space="preserve">elf-deception </w:t>
      </w:r>
      <w:r w:rsidR="00B84195">
        <w:t>refers to</w:t>
      </w:r>
      <w:r w:rsidR="00EB3833">
        <w:t xml:space="preserve"> the individual being</w:t>
      </w:r>
      <w:r w:rsidR="00014A37">
        <w:t xml:space="preserve"> unaware of the true motives or causes for the way they behave or feel. </w:t>
      </w:r>
      <w:r w:rsidR="00D749A1">
        <w:t>The important difference, for the purposes of this discussion, between intentional de</w:t>
      </w:r>
      <w:r w:rsidR="00B26CD0">
        <w:t>ception</w:t>
      </w:r>
      <w:r w:rsidR="00E2697F">
        <w:t xml:space="preserve"> and conscious response shift on one hand and</w:t>
      </w:r>
      <w:r w:rsidR="006F12E8">
        <w:t xml:space="preserve"> </w:t>
      </w:r>
      <w:r>
        <w:t>perceptual shift</w:t>
      </w:r>
      <w:r w:rsidR="00B26CD0">
        <w:t xml:space="preserve"> </w:t>
      </w:r>
      <w:r w:rsidR="00E2697F">
        <w:t xml:space="preserve">on the other, </w:t>
      </w:r>
      <w:r w:rsidR="00D749A1">
        <w:t xml:space="preserve">is that </w:t>
      </w:r>
      <w:r w:rsidR="001E621D">
        <w:t>intentional</w:t>
      </w:r>
      <w:r w:rsidR="0005793C">
        <w:t xml:space="preserve"> deception and response shift take</w:t>
      </w:r>
      <w:r w:rsidR="00D749A1">
        <w:t xml:space="preserve"> place independently of </w:t>
      </w:r>
      <w:r>
        <w:t>belief</w:t>
      </w:r>
      <w:r w:rsidR="00F12954">
        <w:t>, and thus may obscure expectancy effects</w:t>
      </w:r>
      <w:r>
        <w:t>, whereas perceptual shift</w:t>
      </w:r>
      <w:r w:rsidR="00D749A1">
        <w:t xml:space="preserve"> can </w:t>
      </w:r>
      <w:r>
        <w:t>either be caused by expectancy or give rise to it</w:t>
      </w:r>
      <w:r w:rsidR="00D749A1">
        <w:t>.  In this sense it is difficult to truly class self-deception as</w:t>
      </w:r>
      <w:r w:rsidR="007D16FC">
        <w:t xml:space="preserve"> a source</w:t>
      </w:r>
      <w:r w:rsidR="00D749A1">
        <w:t xml:space="preserve"> of bias—</w:t>
      </w:r>
      <w:r w:rsidR="001E621D">
        <w:t>i.e. as a variable</w:t>
      </w:r>
      <w:r w:rsidR="008C026C">
        <w:t xml:space="preserve"> that obscure</w:t>
      </w:r>
      <w:r w:rsidR="001E621D">
        <w:t>s</w:t>
      </w:r>
      <w:r w:rsidR="00D749A1">
        <w:t xml:space="preserve"> the true </w:t>
      </w:r>
      <w:r w:rsidR="000151EB">
        <w:t xml:space="preserve">expectancy </w:t>
      </w:r>
      <w:r w:rsidR="007D16FC">
        <w:t>effect—since it</w:t>
      </w:r>
      <w:r w:rsidR="00D749A1">
        <w:t xml:space="preserve"> may be in fact be synonymous with the expectancy effect itself.</w:t>
      </w:r>
      <w:r w:rsidR="00E2697F">
        <w:t xml:space="preserve"> </w:t>
      </w:r>
    </w:p>
    <w:p w14:paraId="7698CD93" w14:textId="5C0204B1" w:rsidR="003D58BC" w:rsidRDefault="003D58BC" w:rsidP="00774711">
      <w:pPr>
        <w:ind w:firstLine="284"/>
      </w:pPr>
      <w:r>
        <w:t xml:space="preserve">Perceptual shift is a form of response shift in the sense that it is a change in responding brought about by something other than an actual change in the system in question. The difference between perceptual shift and conscious response shift is that perceptual shift occurs without any conscious appraisal, whereas conscious response shift usually takes place </w:t>
      </w:r>
      <w:r w:rsidR="001E621D">
        <w:t xml:space="preserve">with variables that involve awareness and which are </w:t>
      </w:r>
      <w:r>
        <w:t>more cognitively mediated (e.g. dogmatism, quality of life).</w:t>
      </w:r>
    </w:p>
    <w:p w14:paraId="1CE15723" w14:textId="0B2AA44B" w:rsidR="00236458" w:rsidRPr="00B15179" w:rsidRDefault="00236458" w:rsidP="00774711">
      <w:pPr>
        <w:ind w:firstLine="284"/>
      </w:pPr>
      <w:r w:rsidRPr="00B15179">
        <w:t xml:space="preserve">In direct contrast to the idea that placebo effects are caused by a direct change </w:t>
      </w:r>
      <w:commentRangeStart w:id="22"/>
      <w:r w:rsidRPr="00B15179">
        <w:t>in</w:t>
      </w:r>
      <w:commentRangeEnd w:id="22"/>
      <w:r w:rsidR="00940BAD">
        <w:rPr>
          <w:rStyle w:val="CommentReference"/>
        </w:rPr>
        <w:commentReference w:id="22"/>
      </w:r>
      <w:r w:rsidRPr="00B15179">
        <w:t xml:space="preserve">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w:t>
      </w:r>
      <w:r w:rsidR="00290524">
        <w:t>As mentioned s</w:t>
      </w:r>
      <w:r w:rsidRPr="00B15179">
        <w:t>ome, like Kirsc</w:t>
      </w:r>
      <w:r w:rsidR="00290524">
        <w:t>h (1999), call this form of placebo response</w:t>
      </w:r>
      <w:r w:rsidRPr="00B15179">
        <w:t xml:space="preserve"> ‘self-deception’, others call it response shift, but this misrepresents the phenomena. There is growing evidence from </w:t>
      </w:r>
      <w:r w:rsidR="00881C51">
        <w:t xml:space="preserve">research using </w:t>
      </w:r>
      <w:r w:rsidRPr="00B15179">
        <w:t xml:space="preserve">Bayesian </w:t>
      </w:r>
      <w:commentRangeStart w:id="23"/>
      <w:r w:rsidRPr="00B15179">
        <w:t>information</w:t>
      </w:r>
      <w:commentRangeEnd w:id="23"/>
      <w:r w:rsidR="00873C7B">
        <w:rPr>
          <w:rStyle w:val="CommentReference"/>
        </w:rPr>
        <w:commentReference w:id="23"/>
      </w:r>
      <w:r w:rsidRPr="00B15179">
        <w:t xml:space="preserve"> processing models that perception, across multiple sensory modalities—visual, </w:t>
      </w:r>
      <w:r w:rsidR="002A352C">
        <w:t>auditory</w:t>
      </w:r>
      <w:r w:rsidRPr="00B15179">
        <w:t xml:space="preserve">, haptic, olfactory, </w:t>
      </w:r>
      <w:proofErr w:type="spellStart"/>
      <w:r w:rsidRPr="00B15179">
        <w:t>interoceptive</w:t>
      </w:r>
      <w:proofErr w:type="spellEnd"/>
      <w:r w:rsidRPr="00B15179">
        <w:t xml:space="preserve">, nociceptive, and even affective—is an inferential process, where the data that comes from our senses is integrated with our prior beliefs, each being weighted by their relative certainties, resulting in a final perception that informs our actions. </w:t>
      </w:r>
      <w:r w:rsidR="00A67B8D">
        <w:t>Bayesian models of perception are based on Bayesian statistical analysis. Bayesian statistics</w:t>
      </w:r>
      <w:r w:rsidRPr="00B15179">
        <w:t xml:space="preserve"> </w:t>
      </w:r>
      <w:r w:rsidR="00A67B8D">
        <w:t xml:space="preserve">represent a way of mathematically expressing the likelihood of some underlying state of the world (i.e. some fixed parameter value on a given outcome variable) given an observed set of data and our prior beliefs. The implications of Bayesian data analysis and Bayes’ rule is that our appraisal of the underlying patterns in the world is a function of: (1) what we believe before we receive information, (2) the information itself. What determines the relative contribution to each of these factors to our final appraisal or perception is the relative certainty we have about </w:t>
      </w:r>
      <w:commentRangeStart w:id="24"/>
      <w:r w:rsidR="00A67B8D">
        <w:t>each</w:t>
      </w:r>
      <w:commentRangeEnd w:id="24"/>
      <w:r w:rsidR="00956F08">
        <w:rPr>
          <w:rStyle w:val="CommentReference"/>
        </w:rPr>
        <w:commentReference w:id="24"/>
      </w:r>
      <w:r w:rsidR="00A67B8D">
        <w:t xml:space="preserve">.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w:t>
      </w:r>
      <w:proofErr w:type="spellStart"/>
      <w:r>
        <w:rPr>
          <w:rFonts w:cs="Times New Roman"/>
        </w:rPr>
        <w:t>valenced</w:t>
      </w:r>
      <w:proofErr w:type="spellEnd"/>
      <w:r w:rsidRPr="00CA62E5">
        <w:rPr>
          <w:rFonts w:cs="Times New Roman"/>
        </w:rPr>
        <w:t xml:space="preserve"> trait descriptors can have on th</w:t>
      </w:r>
      <w:r>
        <w:rPr>
          <w:rFonts w:cs="Times New Roman"/>
        </w:rPr>
        <w:t xml:space="preserve">e perception of subsequent </w:t>
      </w:r>
      <w:proofErr w:type="spellStart"/>
      <w:r>
        <w:rPr>
          <w:rFonts w:cs="Times New Roman"/>
        </w:rPr>
        <w:t>behaviour</w:t>
      </w:r>
      <w:proofErr w:type="spellEnd"/>
      <w:r>
        <w:rPr>
          <w:rFonts w:cs="Times New Roman"/>
        </w:rPr>
        <w:t xml:space="preserve">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spellStart"/>
      <w:proofErr w:type="gramStart"/>
      <w:r>
        <w:rPr>
          <w:rFonts w:cs="Times New Roman"/>
        </w:rPr>
        <w:t>valency</w:t>
      </w:r>
      <w:proofErr w:type="spellEnd"/>
      <w:r>
        <w:rPr>
          <w:rFonts w:cs="Times New Roman"/>
        </w:rPr>
        <w:t xml:space="preserve">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w:t>
      </w:r>
      <w:proofErr w:type="spellStart"/>
      <w:r>
        <w:rPr>
          <w:rFonts w:cs="Times New Roman"/>
        </w:rPr>
        <w:t>valency</w:t>
      </w:r>
      <w:proofErr w:type="spellEnd"/>
      <w:r>
        <w:rPr>
          <w:rFonts w:cs="Times New Roman"/>
        </w:rPr>
        <w:t xml:space="preserve"> of the central trait descriptor and the order in which the subsequent trait descriptors were presented. </w:t>
      </w:r>
    </w:p>
    <w:p w14:paraId="0F56CF56" w14:textId="64490595"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cs="Times New Roman"/>
        </w:rPr>
        <w:t>valency</w:t>
      </w:r>
      <w:proofErr w:type="spellEnd"/>
      <w:r>
        <w:rPr>
          <w:rFonts w:cs="Times New Roman"/>
        </w:rPr>
        <w:t xml:space="preserve">, intensity, and meaning of the cue. For example the cognitive model of social phobia </w:t>
      </w:r>
      <w:r>
        <w:rPr>
          <w:rFonts w:cs="Times New Roman"/>
        </w:rPr>
        <w:fldChar w:fldCharType="begin"/>
      </w:r>
      <w:r w:rsidR="000D3DBF">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sidR="000D3DBF">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 xml:space="preserve">mbiguous social cues negatively, in line with the way they feel about themselves. The focus on negative </w:t>
      </w:r>
      <w:proofErr w:type="spellStart"/>
      <w:r>
        <w:rPr>
          <w:rFonts w:cs="Times New Roman"/>
        </w:rPr>
        <w:t>interoceptive</w:t>
      </w:r>
      <w:proofErr w:type="spellEnd"/>
      <w:r>
        <w:rPr>
          <w:rFonts w:cs="Times New Roman"/>
        </w:rPr>
        <w:t xml:space="preserve"> information concerning the way they feel then shifts </w:t>
      </w:r>
      <w:proofErr w:type="spellStart"/>
      <w:r>
        <w:rPr>
          <w:rFonts w:cs="Times New Roman"/>
        </w:rPr>
        <w:t>attentional</w:t>
      </w:r>
      <w:proofErr w:type="spellEnd"/>
      <w:r>
        <w:rPr>
          <w:rFonts w:cs="Times New Roman"/>
        </w:rPr>
        <w:t xml:space="preserve"> focus away from</w:t>
      </w:r>
      <w:r w:rsidRPr="00A934AE">
        <w:rPr>
          <w:rFonts w:cs="Times New Roman"/>
        </w:rPr>
        <w:t xml:space="preserve"> </w:t>
      </w:r>
      <w:r>
        <w:rPr>
          <w:rFonts w:cs="Times New Roman"/>
        </w:rPr>
        <w:t xml:space="preserve">the true features of the external situation and makes the sufferer feel like they are the </w:t>
      </w:r>
      <w:proofErr w:type="spellStart"/>
      <w:r>
        <w:rPr>
          <w:rFonts w:cs="Times New Roman"/>
        </w:rPr>
        <w:t>centre</w:t>
      </w:r>
      <w:proofErr w:type="spellEnd"/>
      <w:r>
        <w:rPr>
          <w:rFonts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w:t>
      </w:r>
      <w:proofErr w:type="spellStart"/>
      <w:r>
        <w:rPr>
          <w:rFonts w:cs="Times New Roman"/>
        </w:rPr>
        <w:t>nonpatient</w:t>
      </w:r>
      <w:proofErr w:type="spellEnd"/>
      <w:r>
        <w:rPr>
          <w:rFonts w:cs="Times New Roman"/>
        </w:rPr>
        <w:t xml:space="preserve">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w:t>
      </w:r>
      <w:r w:rsidR="003C0A51">
        <w:rPr>
          <w:rFonts w:cs="Times New Roman"/>
        </w:rPr>
        <w:t>These</w:t>
      </w:r>
      <w:r>
        <w:rPr>
          <w:rFonts w:cs="Times New Roman"/>
        </w:rPr>
        <w:t xml:space="preserve"> findings </w:t>
      </w:r>
      <w:r w:rsidR="003C0A51">
        <w:rPr>
          <w:rFonts w:cs="Times New Roman"/>
        </w:rPr>
        <w:t xml:space="preserve">support the theory </w:t>
      </w:r>
      <w:r>
        <w:rPr>
          <w:rFonts w:cs="Times New Roman"/>
        </w:rPr>
        <w:t>that individuals with social phobia have a cognitive schema that biases them to interpret otherwise ambiguous social cues as reflecting others’ disapproval and d</w:t>
      </w:r>
      <w:r w:rsidR="006D6077">
        <w:rPr>
          <w:rFonts w:cs="Times New Roman"/>
        </w:rPr>
        <w:t xml:space="preserve">islike.  The second part of the theory </w:t>
      </w:r>
      <w:r>
        <w:rPr>
          <w:rFonts w:cs="Times New Roman"/>
        </w:rPr>
        <w:t>follows from the first</w:t>
      </w:r>
      <w:r w:rsidR="006D6077">
        <w:rPr>
          <w:rFonts w:cs="Times New Roman"/>
        </w:rPr>
        <w:t>. T</w:t>
      </w:r>
      <w:r>
        <w:rPr>
          <w:rFonts w:cs="Times New Roman"/>
        </w:rPr>
        <w:t xml:space="preserve">he shift of attention </w:t>
      </w:r>
      <w:r w:rsidR="006D6077">
        <w:rPr>
          <w:rFonts w:cs="Times New Roman"/>
        </w:rPr>
        <w:t xml:space="preserve">moves </w:t>
      </w:r>
      <w:r>
        <w:rPr>
          <w:rFonts w:cs="Times New Roman"/>
        </w:rPr>
        <w:t>away from the objective features of the situation inward</w:t>
      </w:r>
      <w:r w:rsidR="006D6077">
        <w:rPr>
          <w:rFonts w:cs="Times New Roman"/>
        </w:rPr>
        <w:t>,</w:t>
      </w:r>
      <w:r>
        <w:rPr>
          <w:rFonts w:cs="Times New Roman"/>
        </w:rPr>
        <w:t xml:space="preserve"> towards </w:t>
      </w:r>
      <w:proofErr w:type="spellStart"/>
      <w:r>
        <w:rPr>
          <w:rFonts w:cs="Times New Roman"/>
        </w:rPr>
        <w:t>interoceptive</w:t>
      </w:r>
      <w:proofErr w:type="spellEnd"/>
      <w:r>
        <w:rPr>
          <w:rFonts w:cs="Times New Roman"/>
        </w:rPr>
        <w:t xml:space="preserve"> stimuli (see Clark &amp; McManus for a review). This has also been backed up by experimental findings that show that individuals with social anxiety exhibit an </w:t>
      </w:r>
      <w:proofErr w:type="spellStart"/>
      <w:r>
        <w:rPr>
          <w:rFonts w:cs="Times New Roman"/>
        </w:rPr>
        <w:t>attentional</w:t>
      </w:r>
      <w:proofErr w:type="spellEnd"/>
      <w:r>
        <w:rPr>
          <w:rFonts w:cs="Times New Roman"/>
        </w:rPr>
        <w:t xml:space="preserve">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6C09F2F8"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w:t>
      </w:r>
      <w:proofErr w:type="spellStart"/>
      <w:r>
        <w:rPr>
          <w:rFonts w:cs="Times New Roman"/>
        </w:rPr>
        <w:t>aetiology</w:t>
      </w:r>
      <w:proofErr w:type="spellEnd"/>
      <w:r>
        <w:rPr>
          <w:rFonts w:cs="Times New Roman"/>
        </w:rPr>
        <w:t xml:space="preserve">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w:t>
      </w:r>
      <w:r w:rsidR="00AD0368">
        <w:rPr>
          <w:rFonts w:cs="Times New Roman"/>
        </w:rPr>
        <w:t xml:space="preserve">to </w:t>
      </w:r>
      <w:r>
        <w:rPr>
          <w:rFonts w:cs="Times New Roman"/>
        </w:rPr>
        <w:t xml:space="preserve">interpret ambiguous social cues as signaling hostile intent.  In the different disorders studied the stimuli are the same; ambiguous social cues. </w:t>
      </w:r>
    </w:p>
    <w:p w14:paraId="5337A391" w14:textId="1BB52C35" w:rsidR="00236458" w:rsidRDefault="00236458" w:rsidP="00236458">
      <w:pPr>
        <w:spacing w:before="100" w:beforeAutospacing="1" w:after="100" w:afterAutospacing="1"/>
        <w:ind w:firstLine="284"/>
        <w:contextualSpacing/>
        <w:rPr>
          <w:rFonts w:cs="Times New Roman"/>
        </w:rPr>
      </w:pPr>
      <w:r>
        <w:rPr>
          <w:rFonts w:cs="Times New Roman"/>
        </w:rPr>
        <w:t xml:space="preserve">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t>
      </w:r>
      <w:r w:rsidR="00AD0368">
        <w:rPr>
          <w:rFonts w:cs="Times New Roman"/>
        </w:rPr>
        <w:t>However w</w:t>
      </w:r>
      <w:r>
        <w:rPr>
          <w:rFonts w:cs="Times New Roman"/>
        </w:rPr>
        <w:t xml:space="preserve">hat is </w:t>
      </w:r>
      <w:r w:rsidRPr="00AD0368">
        <w:rPr>
          <w:rFonts w:cs="Times New Roman"/>
          <w:i/>
        </w:rPr>
        <w:t>common</w:t>
      </w:r>
      <w:r>
        <w:rPr>
          <w:rFonts w:cs="Times New Roman"/>
        </w:rPr>
        <w:t xml:space="preserve"> in all these disorders is that </w:t>
      </w:r>
      <w:proofErr w:type="gramStart"/>
      <w:r>
        <w:rPr>
          <w:rFonts w:cs="Times New Roman"/>
        </w:rPr>
        <w:t>individuals with the disorder interpret</w:t>
      </w:r>
      <w:r w:rsidR="00E8129C">
        <w:rPr>
          <w:rFonts w:cs="Times New Roman"/>
        </w:rPr>
        <w:t>s</w:t>
      </w:r>
      <w:proofErr w:type="gramEnd"/>
      <w:r>
        <w:rPr>
          <w:rFonts w:cs="Times New Roman"/>
        </w:rPr>
        <w:t xml:space="preserve">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6716C115" w14:textId="77777777" w:rsidR="00404C78" w:rsidRPr="00404C78" w:rsidRDefault="0023645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the</w:t>
      </w:r>
      <w:proofErr w:type="gramEnd"/>
      <w:r w:rsidRPr="00404C78">
        <w:rPr>
          <w:rFonts w:cs="Times New Roman"/>
          <w:sz w:val="24"/>
          <w:szCs w:val="24"/>
        </w:rPr>
        <w:t xml:space="preserve"> existence of a schema or belief </w:t>
      </w:r>
    </w:p>
    <w:p w14:paraId="4D62CE8D" w14:textId="570903CC"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sidRPr="00404C78">
        <w:rPr>
          <w:rFonts w:cs="Times New Roman"/>
          <w:sz w:val="24"/>
          <w:szCs w:val="24"/>
        </w:rPr>
        <w:t>which</w:t>
      </w:r>
      <w:proofErr w:type="gramEnd"/>
      <w:r w:rsidRPr="00404C78">
        <w:rPr>
          <w:rFonts w:cs="Times New Roman"/>
          <w:sz w:val="24"/>
          <w:szCs w:val="24"/>
        </w:rPr>
        <w:t xml:space="preserve"> </w:t>
      </w:r>
      <w:r w:rsidR="00236458" w:rsidRPr="00404C78">
        <w:rPr>
          <w:rFonts w:cs="Times New Roman"/>
          <w:sz w:val="24"/>
          <w:szCs w:val="24"/>
        </w:rPr>
        <w:t>e</w:t>
      </w:r>
      <w:r>
        <w:rPr>
          <w:rFonts w:cs="Times New Roman"/>
          <w:sz w:val="24"/>
          <w:szCs w:val="24"/>
        </w:rPr>
        <w:t xml:space="preserve">licits an </w:t>
      </w:r>
      <w:proofErr w:type="spellStart"/>
      <w:r>
        <w:rPr>
          <w:rFonts w:cs="Times New Roman"/>
          <w:sz w:val="24"/>
          <w:szCs w:val="24"/>
        </w:rPr>
        <w:t>attentional</w:t>
      </w:r>
      <w:proofErr w:type="spellEnd"/>
      <w:r>
        <w:rPr>
          <w:rFonts w:cs="Times New Roman"/>
          <w:sz w:val="24"/>
          <w:szCs w:val="24"/>
        </w:rPr>
        <w:t xml:space="preserve"> bias </w:t>
      </w:r>
      <w:r w:rsidR="00236458" w:rsidRPr="00404C78">
        <w:rPr>
          <w:rFonts w:cs="Times New Roman"/>
          <w:sz w:val="24"/>
          <w:szCs w:val="24"/>
        </w:rPr>
        <w:t xml:space="preserve">, </w:t>
      </w:r>
    </w:p>
    <w:p w14:paraId="698F5642" w14:textId="0FE39143" w:rsidR="00404C78" w:rsidRPr="00404C78" w:rsidRDefault="00404C78" w:rsidP="00E8129C">
      <w:pPr>
        <w:pStyle w:val="ListParagraph"/>
        <w:numPr>
          <w:ilvl w:val="0"/>
          <w:numId w:val="12"/>
        </w:numPr>
        <w:spacing w:before="100" w:beforeAutospacing="1" w:after="100" w:afterAutospacing="1"/>
        <w:rPr>
          <w:rFonts w:cs="Times New Roman"/>
          <w:sz w:val="24"/>
          <w:szCs w:val="24"/>
        </w:rPr>
      </w:pPr>
      <w:proofErr w:type="gramStart"/>
      <w:r>
        <w:rPr>
          <w:rFonts w:cs="Times New Roman"/>
          <w:sz w:val="24"/>
          <w:szCs w:val="24"/>
        </w:rPr>
        <w:t>which</w:t>
      </w:r>
      <w:proofErr w:type="gramEnd"/>
      <w:r>
        <w:rPr>
          <w:rFonts w:cs="Times New Roman"/>
          <w:sz w:val="24"/>
          <w:szCs w:val="24"/>
        </w:rPr>
        <w:t xml:space="preserve">, </w:t>
      </w:r>
      <w:r w:rsidR="00236458" w:rsidRPr="00404C78">
        <w:rPr>
          <w:rFonts w:cs="Times New Roman"/>
          <w:sz w:val="24"/>
          <w:szCs w:val="24"/>
        </w:rPr>
        <w:t>when a certain class of stimuli is presented, results in a misinterpretation of the objective features of the situation</w:t>
      </w:r>
    </w:p>
    <w:p w14:paraId="1FF35586" w14:textId="3AED0269" w:rsidR="00236458" w:rsidRPr="00404C78" w:rsidRDefault="00236458" w:rsidP="00E8129C">
      <w:pPr>
        <w:pStyle w:val="ListParagraph"/>
        <w:numPr>
          <w:ilvl w:val="0"/>
          <w:numId w:val="12"/>
        </w:numPr>
        <w:spacing w:before="100" w:beforeAutospacing="1" w:after="100" w:afterAutospacing="1"/>
        <w:rPr>
          <w:rFonts w:cs="Times New Roman"/>
          <w:sz w:val="24"/>
          <w:szCs w:val="24"/>
        </w:rPr>
      </w:pPr>
      <w:r w:rsidRPr="00404C78">
        <w:rPr>
          <w:rFonts w:cs="Times New Roman"/>
          <w:sz w:val="24"/>
          <w:szCs w:val="24"/>
        </w:rPr>
        <w:t xml:space="preserve"> </w:t>
      </w:r>
      <w:proofErr w:type="gramStart"/>
      <w:r w:rsidRPr="00404C78">
        <w:rPr>
          <w:rFonts w:cs="Times New Roman"/>
          <w:sz w:val="24"/>
          <w:szCs w:val="24"/>
        </w:rPr>
        <w:t>which</w:t>
      </w:r>
      <w:proofErr w:type="gramEnd"/>
      <w:r w:rsidRPr="00404C78">
        <w:rPr>
          <w:rFonts w:cs="Times New Roman"/>
          <w:sz w:val="24"/>
          <w:szCs w:val="24"/>
        </w:rPr>
        <w:t xml:space="preserve"> in turn elicits an emotional, cognitive, behavioural, or somatic response. </w:t>
      </w:r>
    </w:p>
    <w:p w14:paraId="3D2D71D6" w14:textId="07CCD502" w:rsidR="00502523" w:rsidRDefault="00236458" w:rsidP="005E04CA">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cs="Times New Roman"/>
        </w:rPr>
        <w:t>behaviour</w:t>
      </w:r>
      <w:proofErr w:type="spellEnd"/>
      <w:r>
        <w:rPr>
          <w:rFonts w:cs="Times New Roman"/>
        </w:rPr>
        <w:t xml:space="preserve">. </w:t>
      </w:r>
      <w:proofErr w:type="gramStart"/>
      <w:r>
        <w:rPr>
          <w:rFonts w:cs="Times New Roman"/>
        </w:rPr>
        <w:t>However even more ‘direct’ perceptions can be biased by contextual information.</w:t>
      </w:r>
      <w:proofErr w:type="gramEnd"/>
      <w:r>
        <w:rPr>
          <w:rFonts w:cs="Times New Roman"/>
        </w:rPr>
        <w:t xml:space="preserve"> For example when white wine is </w:t>
      </w:r>
      <w:proofErr w:type="spellStart"/>
      <w:r>
        <w:rPr>
          <w:rFonts w:cs="Times New Roman"/>
        </w:rPr>
        <w:t>coloured</w:t>
      </w:r>
      <w:proofErr w:type="spellEnd"/>
      <w:r>
        <w:rPr>
          <w:rFonts w:cs="Times New Roman"/>
        </w:rPr>
        <w:t xml:space="preserve"> red with food dye it is perceived as having the </w:t>
      </w:r>
      <w:proofErr w:type="spellStart"/>
      <w:r>
        <w:rPr>
          <w:rFonts w:cs="Times New Roman"/>
        </w:rPr>
        <w:t>odour</w:t>
      </w:r>
      <w:proofErr w:type="spellEnd"/>
      <w:r>
        <w:rPr>
          <w:rFonts w:cs="Times New Roman"/>
        </w:rPr>
        <w:t xml:space="preserve">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w:t>
      </w:r>
      <w:proofErr w:type="spellStart"/>
      <w:r>
        <w:rPr>
          <w:rFonts w:cs="Times New Roman"/>
        </w:rPr>
        <w:t>coloured</w:t>
      </w:r>
      <w:proofErr w:type="spellEnd"/>
      <w:r>
        <w:rPr>
          <w:rFonts w:cs="Times New Roman"/>
        </w:rPr>
        <w:t xml:space="preserve"> the same </w:t>
      </w:r>
      <w:proofErr w:type="spellStart"/>
      <w:r>
        <w:rPr>
          <w:rFonts w:cs="Times New Roman"/>
        </w:rPr>
        <w:t>colour</w:t>
      </w:r>
      <w:proofErr w:type="spellEnd"/>
      <w:r>
        <w:rPr>
          <w:rFonts w:cs="Times New Roman"/>
        </w:rPr>
        <w:t xml:space="preserve"> as Rosé as being sweeter than </w:t>
      </w:r>
      <w:proofErr w:type="spellStart"/>
      <w:r>
        <w:rPr>
          <w:rFonts w:cs="Times New Roman"/>
        </w:rPr>
        <w:t>uncoloured</w:t>
      </w:r>
      <w:proofErr w:type="spellEnd"/>
      <w:r>
        <w:rPr>
          <w:rFonts w:cs="Times New Roman"/>
        </w:rPr>
        <w:t xml:space="preserve"> white wine </w:t>
      </w:r>
      <w:r w:rsidR="00404C78">
        <w:rPr>
          <w:rFonts w:cs="Times New Roman"/>
        </w:rPr>
        <w:fldChar w:fldCharType="begin"/>
      </w:r>
      <w:r w:rsidR="00404C78">
        <w:rPr>
          <w:rFonts w:cs="Times New Roman"/>
        </w:rPr>
        <w:instrText xml:space="preserve"> ADDIN EN.CITE &lt;EndNote&gt;&lt;Cite&gt;&lt;Author&gt;Pangborn&lt;/Author&gt;&lt;Year&gt;1963&lt;/Year&gt;&lt;RecNum&gt;234&lt;/RecNum&gt;&lt;DisplayText&gt;(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sidR="00404C78">
        <w:rPr>
          <w:rFonts w:cs="Times New Roman"/>
        </w:rPr>
        <w:fldChar w:fldCharType="separate"/>
      </w:r>
      <w:r w:rsidR="00404C78">
        <w:rPr>
          <w:rFonts w:cs="Times New Roman"/>
          <w:noProof/>
        </w:rPr>
        <w:t>(Pangborn, Berg, &amp; Hansen, 1963)</w:t>
      </w:r>
      <w:r w:rsidR="00404C78">
        <w:rPr>
          <w:rFonts w:cs="Times New Roman"/>
        </w:rPr>
        <w:fldChar w:fldCharType="end"/>
      </w:r>
      <w:r w:rsidR="00404C78">
        <w:rPr>
          <w:rFonts w:cs="Times New Roman"/>
        </w:rPr>
        <w:t xml:space="preserve"> </w:t>
      </w:r>
      <w:r>
        <w:rPr>
          <w:rFonts w:cs="Times New Roman"/>
        </w:rPr>
        <w:t xml:space="preserve">Furthermore accuracy in judging the taste of nectars was found to be reduced when the nectar was </w:t>
      </w:r>
      <w:proofErr w:type="spellStart"/>
      <w:r>
        <w:rPr>
          <w:rFonts w:cs="Times New Roman"/>
        </w:rPr>
        <w:t>coloured</w:t>
      </w:r>
      <w:proofErr w:type="spellEnd"/>
      <w:r>
        <w:rPr>
          <w:rFonts w:cs="Times New Roman"/>
        </w:rPr>
        <w:t xml:space="preserve"> than when it was </w:t>
      </w:r>
      <w:proofErr w:type="spellStart"/>
      <w:r>
        <w:rPr>
          <w:rFonts w:cs="Times New Roman"/>
        </w:rPr>
        <w:t>uncoloured</w:t>
      </w:r>
      <w:proofErr w:type="spellEnd"/>
      <w:r>
        <w:rPr>
          <w:rFonts w:cs="Times New Roman"/>
        </w:rPr>
        <w:t xml:space="preserve"> </w:t>
      </w:r>
      <w:r>
        <w:rPr>
          <w:rFonts w:cs="Times New Roman"/>
        </w:rPr>
        <w:fldChar w:fldCharType="begin"/>
      </w:r>
      <w:r w:rsidR="00404C78">
        <w:rPr>
          <w:rFonts w:cs="Times New Roman"/>
        </w:rPr>
        <w:instrText xml:space="preserve"> ADDIN EN.CITE &lt;EndNote&gt;&lt;Cite&gt;&lt;Author&gt;Pangborn&lt;/Author&gt;&lt;Year&gt;1963&lt;/Year&gt;&lt;RecNum&gt;235&lt;/RecNum&gt;&lt;DisplayText&gt;(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sidR="00404C78">
        <w:rPr>
          <w:rFonts w:cs="Times New Roman"/>
          <w:noProof/>
        </w:rPr>
        <w:t>(Pangborn &amp; Hansen, 1963)</w:t>
      </w:r>
      <w:r>
        <w:rPr>
          <w:rFonts w:cs="Times New Roman"/>
        </w:rPr>
        <w:fldChar w:fldCharType="end"/>
      </w:r>
      <w:r>
        <w:rPr>
          <w:rFonts w:cs="Times New Roman"/>
        </w:rPr>
        <w:t xml:space="preserve">. </w:t>
      </w:r>
      <w:r w:rsidR="00607A51">
        <w:rPr>
          <w:rFonts w:cs="Times New Roman"/>
        </w:rPr>
        <w:t>These are examples of one perception, taste, being moderated by the informatio</w:t>
      </w:r>
      <w:r w:rsidR="00C15A4E">
        <w:rPr>
          <w:rFonts w:cs="Times New Roman"/>
        </w:rPr>
        <w:t xml:space="preserve">n from another, vision. Another study found a relationship between temperature and perceived taste. </w:t>
      </w:r>
      <w:proofErr w:type="spellStart"/>
      <w:r w:rsidR="00C15A4E">
        <w:rPr>
          <w:rFonts w:cs="Times New Roman"/>
        </w:rPr>
        <w:t>Zellner</w:t>
      </w:r>
      <w:proofErr w:type="spellEnd"/>
      <w:r w:rsidR="00C15A4E">
        <w:rPr>
          <w:rFonts w:cs="Times New Roman"/>
        </w:rPr>
        <w:t xml:space="preserve">, Stewart, </w:t>
      </w:r>
      <w:proofErr w:type="spellStart"/>
      <w:r w:rsidR="00C15A4E">
        <w:rPr>
          <w:rFonts w:cs="Times New Roman"/>
        </w:rPr>
        <w:t>Rozin</w:t>
      </w:r>
      <w:proofErr w:type="spellEnd"/>
      <w:r w:rsidR="00C15A4E">
        <w:rPr>
          <w:rFonts w:cs="Times New Roman"/>
        </w:rPr>
        <w:t xml:space="preserve">, and Brown </w:t>
      </w:r>
      <w:r w:rsidR="00C15A4E">
        <w:rPr>
          <w:rFonts w:cs="Times New Roman"/>
        </w:rPr>
        <w:fldChar w:fldCharType="begin"/>
      </w:r>
      <w:r w:rsidR="00C15A4E">
        <w:rPr>
          <w:rFonts w:cs="Times New Roman"/>
        </w:rPr>
        <w:instrText xml:space="preserve"> ADDIN EN.CITE &lt;EndNote&gt;&lt;Cite ExcludeAuth="1"&gt;&lt;Author&gt;Zellner&lt;/Author&gt;&lt;Year&gt;1988&lt;/Year&gt;&lt;RecNum&gt;415&lt;/RecNum&gt;&lt;DisplayText&gt;(1988)&lt;/DisplayText&gt;&lt;record&gt;&lt;rec-number&gt;415&lt;/rec-number&gt;&lt;foreign-keys&gt;&lt;key app="EN" db-id="prea0s5zudef24eddtmptt5tdwwa5t55wssp" timestamp="1459920012"&gt;415&lt;/key&gt;&lt;/foreign-keys&gt;&lt;ref-type name="Journal Article"&gt;17&lt;/ref-type&gt;&lt;contributors&gt;&lt;authors&gt;&lt;author&gt;Zellner, Debra A&lt;/author&gt;&lt;author&gt;Stewart, WF&lt;/author&gt;&lt;author&gt;Rozin, P&lt;/author&gt;&lt;author&gt;Brown, Janice M&lt;/author&gt;&lt;/authors&gt;&lt;/contributors&gt;&lt;titles&gt;&lt;title&gt;Effect of temperature and expectations on liking for beverages&lt;/title&gt;&lt;secondary-title&gt;Physiology &amp;amp; behavior&lt;/secondary-title&gt;&lt;/titles&gt;&lt;periodical&gt;&lt;full-title&gt;Physiology &amp;amp; Behavior&lt;/full-title&gt;&lt;/periodical&gt;&lt;pages&gt;61-68&lt;/pages&gt;&lt;volume&gt;44&lt;/volume&gt;&lt;number&gt;1&lt;/number&gt;&lt;dates&gt;&lt;year&gt;1988&lt;/year&gt;&lt;/dates&gt;&lt;isbn&gt;0031-9384&lt;/isbn&gt;&lt;urls&gt;&lt;/urls&gt;&lt;/record&gt;&lt;/Cite&gt;&lt;/EndNote&gt;</w:instrText>
      </w:r>
      <w:r w:rsidR="00C15A4E">
        <w:rPr>
          <w:rFonts w:cs="Times New Roman"/>
        </w:rPr>
        <w:fldChar w:fldCharType="separate"/>
      </w:r>
      <w:r w:rsidR="00C15A4E">
        <w:rPr>
          <w:rFonts w:cs="Times New Roman"/>
          <w:noProof/>
        </w:rPr>
        <w:t>(1988)</w:t>
      </w:r>
      <w:r w:rsidR="00C15A4E">
        <w:rPr>
          <w:rFonts w:cs="Times New Roman"/>
        </w:rPr>
        <w:fldChar w:fldCharType="end"/>
      </w:r>
      <w:r w:rsidR="00C15A4E">
        <w:rPr>
          <w:rFonts w:cs="Times New Roman"/>
        </w:rPr>
        <w:t xml:space="preserve"> allocated participants to two groups, Expectation and No Expectation and gave each participant the same juice twice, once warm and once cold. The Expectation group </w:t>
      </w:r>
      <w:proofErr w:type="gramStart"/>
      <w:r w:rsidR="00C15A4E">
        <w:rPr>
          <w:rFonts w:cs="Times New Roman"/>
        </w:rPr>
        <w:t>were</w:t>
      </w:r>
      <w:proofErr w:type="gramEnd"/>
      <w:r w:rsidR="00C15A4E">
        <w:rPr>
          <w:rFonts w:cs="Times New Roman"/>
        </w:rPr>
        <w:t xml:space="preserve"> told that the juice was consumed warm in the tropics. The No Expectation </w:t>
      </w:r>
      <w:proofErr w:type="gramStart"/>
      <w:r w:rsidR="00C15A4E">
        <w:rPr>
          <w:rFonts w:cs="Times New Roman"/>
        </w:rPr>
        <w:t>group were</w:t>
      </w:r>
      <w:proofErr w:type="gramEnd"/>
      <w:r w:rsidR="00C15A4E">
        <w:rPr>
          <w:rFonts w:cs="Times New Roman"/>
        </w:rPr>
        <w:t xml:space="preserve"> told nothing. Participants in each group were asked to rate which juice they thought tasted better. Participants in the Expectation group rated the warm juice as tasting better than the cold whereas the No Expectation group rated the cold juice as tasting better. </w:t>
      </w:r>
      <w:r w:rsidR="00525277">
        <w:rPr>
          <w:rFonts w:cs="Times New Roman"/>
        </w:rPr>
        <w:t xml:space="preserve">There are also examples of non-perceptual, cognitive information affecting perception of taste. One study, for example, found that consumers could not distinguish their </w:t>
      </w:r>
      <w:proofErr w:type="spellStart"/>
      <w:r w:rsidR="00525277">
        <w:rPr>
          <w:rFonts w:cs="Times New Roman"/>
        </w:rPr>
        <w:t>favourite</w:t>
      </w:r>
      <w:proofErr w:type="spellEnd"/>
      <w:r w:rsidR="00525277">
        <w:rPr>
          <w:rFonts w:cs="Times New Roman"/>
        </w:rPr>
        <w:t xml:space="preserve"> brand of cola or beer above chance from other brands when blindfolded </w:t>
      </w:r>
      <w:r w:rsidR="00525277">
        <w:rPr>
          <w:rFonts w:cs="Times New Roman"/>
        </w:rPr>
        <w:fldChar w:fldCharType="begin"/>
      </w:r>
      <w:r w:rsidR="00525277">
        <w:rPr>
          <w:rFonts w:cs="Times New Roman"/>
        </w:rPr>
        <w:instrText xml:space="preserve"> ADDIN EN.CITE &lt;EndNote&gt;&lt;Cite&gt;&lt;Author&gt;Sheen&lt;/Author&gt;&lt;Year&gt;1988&lt;/Year&gt;&lt;RecNum&gt;417&lt;/RecNum&gt;&lt;DisplayText&gt;(Sheen &amp;amp; Drayton, 1988)&lt;/DisplayText&gt;&lt;record&gt;&lt;rec-number&gt;417&lt;/rec-number&gt;&lt;foreign-keys&gt;&lt;key app="EN" db-id="prea0s5zudef24eddtmptt5tdwwa5t55wssp" timestamp="1459920662"&gt;417&lt;/key&gt;&lt;/foreign-keys&gt;&lt;ref-type name="Journal Article"&gt;17&lt;/ref-type&gt;&lt;contributors&gt;&lt;authors&gt;&lt;author&gt;Sheen, MR&lt;/author&gt;&lt;author&gt;Drayton, JL&lt;/author&gt;&lt;/authors&gt;&lt;/contributors&gt;&lt;titles&gt;&lt;title&gt;Influence of brand label on sensory perception&lt;/title&gt;&lt;secondary-title&gt;Food acceptability&lt;/secondary-title&gt;&lt;/titles&gt;&lt;periodical&gt;&lt;full-title&gt;Food acceptability&lt;/full-title&gt;&lt;/periodical&gt;&lt;pages&gt;89-99&lt;/pages&gt;&lt;dates&gt;&lt;year&gt;1988&lt;/year&gt;&lt;/dates&gt;&lt;urls&gt;&lt;/urls&gt;&lt;/record&gt;&lt;/Cite&gt;&lt;/EndNote&gt;</w:instrText>
      </w:r>
      <w:r w:rsidR="00525277">
        <w:rPr>
          <w:rFonts w:cs="Times New Roman"/>
        </w:rPr>
        <w:fldChar w:fldCharType="separate"/>
      </w:r>
      <w:r w:rsidR="00525277">
        <w:rPr>
          <w:rFonts w:cs="Times New Roman"/>
          <w:noProof/>
        </w:rPr>
        <w:t>(Sheen &amp; Drayton, 1988)</w:t>
      </w:r>
      <w:r w:rsidR="00525277">
        <w:rPr>
          <w:rFonts w:cs="Times New Roman"/>
        </w:rPr>
        <w:fldChar w:fldCharType="end"/>
      </w:r>
      <w:r w:rsidR="00525277">
        <w:rPr>
          <w:rFonts w:cs="Times New Roman"/>
        </w:rPr>
        <w:t xml:space="preserve">, and that consumers rated the same beer as tasting better when it displayed a label than when it did not </w:t>
      </w:r>
      <w:r w:rsidR="00525277">
        <w:rPr>
          <w:rFonts w:cs="Times New Roman"/>
        </w:rPr>
        <w:fldChar w:fldCharType="begin"/>
      </w:r>
      <w:r w:rsidR="00525277">
        <w:rPr>
          <w:rFonts w:cs="Times New Roman"/>
        </w:rPr>
        <w:instrText xml:space="preserve"> ADDIN EN.CITE &lt;EndNote&gt;&lt;Cite&gt;&lt;Author&gt;Allison&lt;/Author&gt;&lt;Year&gt;1964&lt;/Year&gt;&lt;RecNum&gt;416&lt;/RecNum&gt;&lt;DisplayText&gt;(Allison &amp;amp; Uhl, 1964)&lt;/DisplayText&gt;&lt;record&gt;&lt;rec-number&gt;416&lt;/rec-number&gt;&lt;foreign-keys&gt;&lt;key app="EN" db-id="prea0s5zudef24eddtmptt5tdwwa5t55wssp" timestamp="1459920628"&gt;416&lt;/key&gt;&lt;/foreign-keys&gt;&lt;ref-type name="Journal Article"&gt;17&lt;/ref-type&gt;&lt;contributors&gt;&lt;authors&gt;&lt;author&gt;Allison, Ralph I&lt;/author&gt;&lt;author&gt;Uhl, Kenneth P&lt;/author&gt;&lt;/authors&gt;&lt;/contributors&gt;&lt;titles&gt;&lt;title&gt;Influence of beer brand identification on taste perception&lt;/title&gt;&lt;secondary-title&gt;Journal of Marketing Research&lt;/secondary-title&gt;&lt;/titles&gt;&lt;periodical&gt;&lt;full-title&gt;Journal of Marketing Research&lt;/full-title&gt;&lt;/periodical&gt;&lt;pages&gt;36-39&lt;/pages&gt;&lt;dates&gt;&lt;year&gt;1964&lt;/year&gt;&lt;/dates&gt;&lt;isbn&gt;0022-2437&lt;/isbn&gt;&lt;urls&gt;&lt;/urls&gt;&lt;/record&gt;&lt;/Cite&gt;&lt;/EndNote&gt;</w:instrText>
      </w:r>
      <w:r w:rsidR="00525277">
        <w:rPr>
          <w:rFonts w:cs="Times New Roman"/>
        </w:rPr>
        <w:fldChar w:fldCharType="separate"/>
      </w:r>
      <w:r w:rsidR="00525277">
        <w:rPr>
          <w:rFonts w:cs="Times New Roman"/>
          <w:noProof/>
        </w:rPr>
        <w:t>(Allison &amp; Uhl, 1964)</w:t>
      </w:r>
      <w:r w:rsidR="00525277">
        <w:rPr>
          <w:rFonts w:cs="Times New Roman"/>
        </w:rPr>
        <w:fldChar w:fldCharType="end"/>
      </w:r>
      <w:r w:rsidR="00525277">
        <w:rPr>
          <w:rFonts w:cs="Times New Roman"/>
        </w:rPr>
        <w:t xml:space="preserve">. </w:t>
      </w:r>
      <w:r w:rsidR="005E04CA">
        <w:rPr>
          <w:rFonts w:cs="Times New Roman"/>
        </w:rPr>
        <w:t xml:space="preserve">Attempts to explain these findings led to the development of assimilation/contrast theories </w:t>
      </w:r>
      <w:r w:rsidR="005E04CA">
        <w:rPr>
          <w:rFonts w:cs="Times New Roman"/>
        </w:rPr>
        <w:fldChar w:fldCharType="begin"/>
      </w:r>
      <w:r w:rsidR="005E04CA">
        <w:rPr>
          <w:rFonts w:cs="Times New Roman"/>
        </w:rPr>
        <w:instrText xml:space="preserve"> ADDIN EN.CITE &lt;EndNote&gt;&lt;Cite&gt;&lt;Author&gt;Anderson&lt;/Author&gt;&lt;Year&gt;1973&lt;/Year&gt;&lt;RecNum&gt;420&lt;/RecNum&gt;&lt;DisplayText&gt;(Anderson, 1973)&lt;/DisplayText&gt;&lt;record&gt;&lt;rec-number&gt;420&lt;/rec-number&gt;&lt;foreign-keys&gt;&lt;key app="EN" db-id="prea0s5zudef24eddtmptt5tdwwa5t55wssp" timestamp="1459999962"&gt;420&lt;/key&gt;&lt;/foreign-keys&gt;&lt;ref-type name="Journal Article"&gt;17&lt;/ref-type&gt;&lt;contributors&gt;&lt;authors&gt;&lt;author&gt;Anderson, Rolph E&lt;/author&gt;&lt;/authors&gt;&lt;/contributors&gt;&lt;titles&gt;&lt;title&gt;Consumer dissatisfaction: The effect of disconfirmed expectancy on perceived product performance&lt;/title&gt;&lt;secondary-title&gt;Journal of marketing research&lt;/secondary-title&gt;&lt;/titles&gt;&lt;periodical&gt;&lt;full-title&gt;Journal of Marketing Research&lt;/full-title&gt;&lt;/periodical&gt;&lt;pages&gt;38-44&lt;/pages&gt;&lt;dates&gt;&lt;year&gt;1973&lt;/year&gt;&lt;/dates&gt;&lt;isbn&gt;0022-2437&lt;/isbn&gt;&lt;urls&gt;&lt;/urls&gt;&lt;/record&gt;&lt;/Cite&gt;&lt;/EndNote&gt;</w:instrText>
      </w:r>
      <w:r w:rsidR="005E04CA">
        <w:rPr>
          <w:rFonts w:cs="Times New Roman"/>
        </w:rPr>
        <w:fldChar w:fldCharType="separate"/>
      </w:r>
      <w:r w:rsidR="005E04CA">
        <w:rPr>
          <w:rFonts w:cs="Times New Roman"/>
          <w:noProof/>
        </w:rPr>
        <w:t>(Anderson, 1973)</w:t>
      </w:r>
      <w:r w:rsidR="005E04CA">
        <w:rPr>
          <w:rFonts w:cs="Times New Roman"/>
        </w:rPr>
        <w:fldChar w:fldCharType="end"/>
      </w:r>
      <w:r w:rsidR="005E04CA">
        <w:rPr>
          <w:rFonts w:cs="Times New Roman"/>
        </w:rPr>
        <w:t xml:space="preserve">, which explain taste perception </w:t>
      </w:r>
      <w:r w:rsidR="008D27F8">
        <w:rPr>
          <w:rFonts w:cs="Times New Roman"/>
        </w:rPr>
        <w:t>in terms of an</w:t>
      </w:r>
      <w:r w:rsidR="005E04CA">
        <w:rPr>
          <w:rFonts w:cs="Times New Roman"/>
        </w:rPr>
        <w:t xml:space="preserve"> integration of expectation </w:t>
      </w:r>
      <w:r w:rsidR="008D27F8">
        <w:rPr>
          <w:rFonts w:cs="Times New Roman"/>
        </w:rPr>
        <w:t>and sensory information.</w:t>
      </w:r>
      <w:r w:rsidR="005E04CA">
        <w:rPr>
          <w:rFonts w:cs="Times New Roman"/>
        </w:rPr>
        <w:t xml:space="preserve"> </w:t>
      </w:r>
      <w:r w:rsidR="001B0C1F">
        <w:rPr>
          <w:rFonts w:cs="Times New Roman"/>
        </w:rPr>
        <w:t xml:space="preserve">Despite </w:t>
      </w:r>
      <w:r w:rsidR="00FD427C">
        <w:rPr>
          <w:rFonts w:cs="Times New Roman"/>
        </w:rPr>
        <w:t>originating in market</w:t>
      </w:r>
      <w:r w:rsidR="0050276D">
        <w:rPr>
          <w:rFonts w:cs="Times New Roman"/>
        </w:rPr>
        <w:t xml:space="preserve"> research and consumer science</w:t>
      </w:r>
      <w:r w:rsidR="001B0C1F">
        <w:rPr>
          <w:rFonts w:cs="Times New Roman"/>
        </w:rPr>
        <w:t xml:space="preserve"> the </w:t>
      </w:r>
      <w:r w:rsidR="0050276D">
        <w:rPr>
          <w:rFonts w:cs="Times New Roman"/>
        </w:rPr>
        <w:t xml:space="preserve">framework and language </w:t>
      </w:r>
      <w:r w:rsidR="001B0C1F">
        <w:rPr>
          <w:rFonts w:cs="Times New Roman"/>
        </w:rPr>
        <w:t>used share many similarities to both expectancy</w:t>
      </w:r>
      <w:r w:rsidR="00F71427">
        <w:rPr>
          <w:rFonts w:cs="Times New Roman"/>
        </w:rPr>
        <w:t xml:space="preserve"> theory and cue inte</w:t>
      </w:r>
      <w:r w:rsidR="001B0C1F">
        <w:rPr>
          <w:rFonts w:cs="Times New Roman"/>
        </w:rPr>
        <w:t xml:space="preserve">gration theories of sensory </w:t>
      </w:r>
      <w:r w:rsidR="0050276D">
        <w:rPr>
          <w:rFonts w:cs="Times New Roman"/>
        </w:rPr>
        <w:t xml:space="preserve">visual and auditory </w:t>
      </w:r>
      <w:r w:rsidR="001B0C1F">
        <w:rPr>
          <w:rFonts w:cs="Times New Roman"/>
        </w:rPr>
        <w:t xml:space="preserve">perception. </w:t>
      </w:r>
      <w:r w:rsidR="0050276D">
        <w:rPr>
          <w:rFonts w:cs="Times New Roman"/>
        </w:rPr>
        <w:t>Assimilation/contrast theory is</w:t>
      </w:r>
      <w:r w:rsidR="0015689F">
        <w:rPr>
          <w:rFonts w:cs="Times New Roman"/>
        </w:rPr>
        <w:t xml:space="preserve"> based on theories of cognitive dissonance </w:t>
      </w:r>
      <w:r w:rsidR="0015689F">
        <w:rPr>
          <w:rFonts w:cs="Times New Roman"/>
        </w:rPr>
        <w:fldChar w:fldCharType="begin"/>
      </w:r>
      <w:r w:rsidR="0015689F">
        <w:rPr>
          <w:rFonts w:cs="Times New Roman"/>
        </w:rPr>
        <w:instrText xml:space="preserve"> ADDIN EN.CITE &lt;EndNote&gt;&lt;Cite&gt;&lt;Author&gt;Festinger&lt;/Author&gt;&lt;Year&gt;1962&lt;/Year&gt;&lt;RecNum&gt;419&lt;/RecNum&gt;&lt;DisplayText&gt;(Festinger, 1962)&lt;/DisplayText&gt;&lt;record&gt;&lt;rec-number&gt;419&lt;/rec-number&gt;&lt;foreign-keys&gt;&lt;key app="EN" db-id="prea0s5zudef24eddtmptt5tdwwa5t55wssp" timestamp="1459998974"&gt;419&lt;/key&gt;&lt;/foreign-keys&gt;&lt;ref-type name="Book"&gt;6&lt;/ref-type&gt;&lt;contributors&gt;&lt;authors&gt;&lt;author&gt;Festinger, Leon&lt;/author&gt;&lt;/authors&gt;&lt;/contributors&gt;&lt;titles&gt;&lt;title&gt;A theory of cognitive dissonance&lt;/title&gt;&lt;/titles&gt;&lt;volume&gt;2&lt;/volume&gt;&lt;dates&gt;&lt;year&gt;1962&lt;/year&gt;&lt;/dates&gt;&lt;publisher&gt;Stanford university press&lt;/publisher&gt;&lt;isbn&gt;0804709114&lt;/isbn&gt;&lt;urls&gt;&lt;/urls&gt;&lt;/record&gt;&lt;/Cite&gt;&lt;/EndNote&gt;</w:instrText>
      </w:r>
      <w:r w:rsidR="0015689F">
        <w:rPr>
          <w:rFonts w:cs="Times New Roman"/>
        </w:rPr>
        <w:fldChar w:fldCharType="separate"/>
      </w:r>
      <w:r w:rsidR="0015689F">
        <w:rPr>
          <w:rFonts w:cs="Times New Roman"/>
          <w:noProof/>
        </w:rPr>
        <w:t>(Festinger, 1962)</w:t>
      </w:r>
      <w:r w:rsidR="0015689F">
        <w:rPr>
          <w:rFonts w:cs="Times New Roman"/>
        </w:rPr>
        <w:fldChar w:fldCharType="end"/>
      </w:r>
      <w:r w:rsidR="005231E5">
        <w:rPr>
          <w:rFonts w:cs="Times New Roman"/>
        </w:rPr>
        <w:t>, which state that when an in</w:t>
      </w:r>
      <w:r w:rsidR="00FA6ED9">
        <w:rPr>
          <w:rFonts w:cs="Times New Roman"/>
        </w:rPr>
        <w:t xml:space="preserve">dividual is confronted with </w:t>
      </w:r>
      <w:r w:rsidR="005231E5">
        <w:rPr>
          <w:rFonts w:cs="Times New Roman"/>
        </w:rPr>
        <w:t xml:space="preserve">ideas </w:t>
      </w:r>
      <w:r w:rsidR="00FA6ED9">
        <w:rPr>
          <w:rFonts w:cs="Times New Roman"/>
        </w:rPr>
        <w:t xml:space="preserve">or perceptions </w:t>
      </w:r>
      <w:r w:rsidR="005231E5">
        <w:rPr>
          <w:rFonts w:cs="Times New Roman"/>
        </w:rPr>
        <w:t>that are psychologically dissonant, they will experience discomfort</w:t>
      </w:r>
      <w:r w:rsidR="00FA6ED9">
        <w:rPr>
          <w:rFonts w:cs="Times New Roman"/>
        </w:rPr>
        <w:t>. In order to</w:t>
      </w:r>
      <w:r w:rsidR="005231E5">
        <w:rPr>
          <w:rFonts w:cs="Times New Roman"/>
        </w:rPr>
        <w:t xml:space="preserve"> minimize</w:t>
      </w:r>
      <w:r w:rsidR="00FA6ED9">
        <w:rPr>
          <w:rFonts w:cs="Times New Roman"/>
        </w:rPr>
        <w:t xml:space="preserve"> this discomfort they will distort</w:t>
      </w:r>
      <w:r w:rsidR="005231E5">
        <w:rPr>
          <w:rFonts w:cs="Times New Roman"/>
        </w:rPr>
        <w:t xml:space="preserve"> their evaluation</w:t>
      </w:r>
      <w:r w:rsidR="00FA6ED9">
        <w:rPr>
          <w:rFonts w:cs="Times New Roman"/>
        </w:rPr>
        <w:t xml:space="preserve"> of one or more of these ideas or perceptions in order to make them more compatible with one another. In assimilation</w:t>
      </w:r>
      <w:r w:rsidR="000A3653">
        <w:rPr>
          <w:rFonts w:cs="Times New Roman"/>
        </w:rPr>
        <w:t>/contrast</w:t>
      </w:r>
      <w:r w:rsidR="00FA6ED9">
        <w:rPr>
          <w:rFonts w:cs="Times New Roman"/>
        </w:rPr>
        <w:t xml:space="preserve"> theory any discrepancy between expected taste and actual taste </w:t>
      </w:r>
      <w:proofErr w:type="gramStart"/>
      <w:r w:rsidR="00FA6ED9">
        <w:rPr>
          <w:rFonts w:cs="Times New Roman"/>
        </w:rPr>
        <w:t>will</w:t>
      </w:r>
      <w:proofErr w:type="gramEnd"/>
      <w:r w:rsidR="00FA6ED9">
        <w:rPr>
          <w:rFonts w:cs="Times New Roman"/>
        </w:rPr>
        <w:t xml:space="preserve"> be </w:t>
      </w:r>
      <w:proofErr w:type="spellStart"/>
      <w:r w:rsidR="000A3653">
        <w:rPr>
          <w:rFonts w:cs="Times New Roman"/>
        </w:rPr>
        <w:t>minimis</w:t>
      </w:r>
      <w:r w:rsidR="00FA6ED9">
        <w:rPr>
          <w:rFonts w:cs="Times New Roman"/>
        </w:rPr>
        <w:t>ed</w:t>
      </w:r>
      <w:proofErr w:type="spellEnd"/>
      <w:r w:rsidR="00FA6ED9">
        <w:rPr>
          <w:rFonts w:cs="Times New Roman"/>
        </w:rPr>
        <w:t xml:space="preserve"> or ‘assimilated’ by the consumer in order to bring the perception more in line with the expectation. The opposite of assimilation theory is </w:t>
      </w:r>
      <w:r w:rsidR="00664FB2">
        <w:rPr>
          <w:rFonts w:cs="Times New Roman"/>
        </w:rPr>
        <w:t xml:space="preserve">contrast theory, which states that </w:t>
      </w:r>
      <w:r w:rsidR="00FA6ED9" w:rsidRPr="00FA6ED9">
        <w:t>some</w:t>
      </w:r>
      <w:r w:rsidR="00FA6ED9" w:rsidRPr="006F12D3">
        <w:t xml:space="preserve"> consumers</w:t>
      </w:r>
      <w:r w:rsidR="00FA6ED9">
        <w:t>, when confronted with the disparity between expectation and sensation,</w:t>
      </w:r>
      <w:r w:rsidR="00FA6ED9" w:rsidRPr="006F12D3">
        <w:t xml:space="preserve"> will </w:t>
      </w:r>
      <w:r w:rsidR="00FA6ED9" w:rsidRPr="00FA6ED9">
        <w:t>magnify</w:t>
      </w:r>
      <w:r w:rsidR="00FA6ED9" w:rsidRPr="006F12D3">
        <w:rPr>
          <w:i/>
        </w:rPr>
        <w:t xml:space="preserve"> </w:t>
      </w:r>
      <w:r w:rsidR="00FA6ED9">
        <w:t>this</w:t>
      </w:r>
      <w:r w:rsidR="00FA6ED9" w:rsidRPr="006F12D3">
        <w:t xml:space="preserve"> disparity </w:t>
      </w:r>
      <w:r w:rsidR="00FA6ED9">
        <w:t xml:space="preserve">between the two rather than </w:t>
      </w:r>
      <w:proofErr w:type="spellStart"/>
      <w:r w:rsidR="00FA6ED9">
        <w:t>minimising</w:t>
      </w:r>
      <w:proofErr w:type="spellEnd"/>
      <w:r w:rsidR="00FA6ED9">
        <w:t xml:space="preserve"> it. </w:t>
      </w:r>
      <w:r w:rsidR="00664FB2">
        <w:t xml:space="preserve">For example </w:t>
      </w:r>
      <w:proofErr w:type="spellStart"/>
      <w:r w:rsidR="00664FB2">
        <w:t>Carlsmith</w:t>
      </w:r>
      <w:proofErr w:type="spellEnd"/>
      <w:r w:rsidR="00664FB2">
        <w:t xml:space="preserve"> and Aronson </w:t>
      </w:r>
      <w:r w:rsidR="00664FB2">
        <w:fldChar w:fldCharType="begin"/>
      </w:r>
      <w:r w:rsidR="00664FB2">
        <w:instrText xml:space="preserve"> ADDIN EN.CITE &lt;EndNote&gt;&lt;Cite ExcludeAuth="1"&gt;&lt;Author&gt;Carlsmith&lt;/Author&gt;&lt;Year&gt;1963&lt;/Year&gt;&lt;RecNum&gt;421&lt;/RecNum&gt;&lt;DisplayText&gt;(1963)&lt;/DisplayText&gt;&lt;record&gt;&lt;rec-number&gt;421&lt;/rec-number&gt;&lt;foreign-keys&gt;&lt;key app="EN" db-id="prea0s5zudef24eddtmptt5tdwwa5t55wssp" timestamp="1460001191"&gt;421&lt;/key&gt;&lt;/foreign-keys&gt;&lt;ref-type name="Journal Article"&gt;17&lt;/ref-type&gt;&lt;contributors&gt;&lt;authors&gt;&lt;author&gt;Carlsmith, J Merrill&lt;/author&gt;&lt;author&gt;Aronson, Elliot&lt;/author&gt;&lt;/authors&gt;&lt;/contributors&gt;&lt;titles&gt;&lt;title&gt;Some hedonic consequences of the confirmation and disconfirmation of expectances&lt;/title&gt;&lt;secondary-title&gt;The Journal of Abnormal and Social Psychology&lt;/secondary-title&gt;&lt;/titles&gt;&lt;periodical&gt;&lt;full-title&gt;The Journal of Abnormal and Social Psychology&lt;/full-title&gt;&lt;/periodical&gt;&lt;pages&gt;151&lt;/pages&gt;&lt;volume&gt;66&lt;/volume&gt;&lt;number&gt;2&lt;/number&gt;&lt;dates&gt;&lt;year&gt;1963&lt;/year&gt;&lt;/dates&gt;&lt;isbn&gt;0096-851X&lt;/isbn&gt;&lt;urls&gt;&lt;/urls&gt;&lt;/record&gt;&lt;/Cite&gt;&lt;/EndNote&gt;</w:instrText>
      </w:r>
      <w:r w:rsidR="00664FB2">
        <w:fldChar w:fldCharType="separate"/>
      </w:r>
      <w:r w:rsidR="00664FB2">
        <w:rPr>
          <w:noProof/>
        </w:rPr>
        <w:t>(1963)</w:t>
      </w:r>
      <w:r w:rsidR="00664FB2">
        <w:fldChar w:fldCharType="end"/>
      </w:r>
      <w:r w:rsidR="00664FB2">
        <w:t xml:space="preserve"> found that participants led to expect sweet juice but actually given bitter juice or led to expect bitter juice but actually given sweet, rated their juice as being more bitter or more sweet respectively than participants who were given no prior instruction as to the juice’s taste.</w:t>
      </w:r>
      <w:r w:rsidR="003E61E5">
        <w:t xml:space="preserve"> This was taken as an indication that participants whose expectations were incongruent with their eventual perception </w:t>
      </w:r>
      <w:proofErr w:type="spellStart"/>
      <w:r w:rsidR="003E61E5">
        <w:t>favoured</w:t>
      </w:r>
      <w:proofErr w:type="spellEnd"/>
      <w:r w:rsidR="003E61E5">
        <w:t xml:space="preserve"> the perception and </w:t>
      </w:r>
      <w:proofErr w:type="spellStart"/>
      <w:r w:rsidR="004B7FB1">
        <w:t>upregulated</w:t>
      </w:r>
      <w:proofErr w:type="spellEnd"/>
      <w:r w:rsidR="003E61E5">
        <w:t xml:space="preserve"> the difference between it and the expectation.</w:t>
      </w:r>
      <w:r w:rsidR="00664FB2">
        <w:t xml:space="preserve"> </w:t>
      </w:r>
      <w:r w:rsidR="00FA6ED9">
        <w:t>Assimilation/contrast theory</w:t>
      </w:r>
      <w:r w:rsidR="0099423B">
        <w:t xml:space="preserve"> integrates the two theories, proposing</w:t>
      </w:r>
      <w:r w:rsidR="00FA6ED9">
        <w:t xml:space="preserve"> that each </w:t>
      </w:r>
      <w:r w:rsidR="0099423B">
        <w:t>individual</w:t>
      </w:r>
      <w:r w:rsidR="00FA6ED9">
        <w:t xml:space="preserve"> has a threshold for the degree of dissonance they will tolerate</w:t>
      </w:r>
      <w:r w:rsidR="004B7FB1">
        <w:t xml:space="preserve">. Beneath this threshold </w:t>
      </w:r>
      <w:r w:rsidR="007D56E0">
        <w:t xml:space="preserve">level of dissonance </w:t>
      </w:r>
      <w:r w:rsidR="004B7FB1">
        <w:t>they will</w:t>
      </w:r>
      <w:r w:rsidR="00BB1597">
        <w:t xml:space="preserve"> assimilate</w:t>
      </w:r>
      <w:r w:rsidR="004B7FB1">
        <w:t xml:space="preserve"> </w:t>
      </w:r>
      <w:r w:rsidR="007D56E0">
        <w:t xml:space="preserve">their perception </w:t>
      </w:r>
      <w:r w:rsidR="004B7FB1">
        <w:t>in the direction of expectation. Above this threshold</w:t>
      </w:r>
      <w:r w:rsidR="00BB1597">
        <w:t xml:space="preserve"> </w:t>
      </w:r>
      <w:r w:rsidR="007D56E0">
        <w:t>th</w:t>
      </w:r>
      <w:r w:rsidR="0018436A">
        <w:t>ey will magnify</w:t>
      </w:r>
      <w:r w:rsidR="007D56E0">
        <w:t xml:space="preserve"> the difference</w:t>
      </w:r>
      <w:r w:rsidR="00FA6ED9">
        <w:t xml:space="preserve">. </w:t>
      </w:r>
      <w:r w:rsidR="000C545B">
        <w:t>T</w:t>
      </w:r>
      <w:r w:rsidR="00187D48">
        <w:t>his theory</w:t>
      </w:r>
      <w:r w:rsidR="003E61E5">
        <w:t xml:space="preserve"> is appealing in that it can explain why some consumers are highly influenced by suggestion and expectation whereas other </w:t>
      </w:r>
      <w:proofErr w:type="gramStart"/>
      <w:r w:rsidR="000C545B">
        <w:t>are</w:t>
      </w:r>
      <w:proofErr w:type="gramEnd"/>
      <w:r w:rsidR="000C545B">
        <w:t xml:space="preserve"> not; however </w:t>
      </w:r>
      <w:r w:rsidR="007D56E0">
        <w:t>without awareness of each</w:t>
      </w:r>
      <w:r w:rsidR="003E61E5">
        <w:t xml:space="preserve"> individual’s </w:t>
      </w:r>
      <w:r w:rsidR="007D56E0">
        <w:t xml:space="preserve">threshold the theory becomes </w:t>
      </w:r>
      <w:proofErr w:type="spellStart"/>
      <w:r w:rsidR="007D56E0">
        <w:t>un</w:t>
      </w:r>
      <w:r w:rsidR="00A1533D">
        <w:t>falsifiable</w:t>
      </w:r>
      <w:proofErr w:type="spellEnd"/>
      <w:r w:rsidR="00766B6B">
        <w:t>. Despite this, t</w:t>
      </w:r>
      <w:r w:rsidR="007D56E0">
        <w:t xml:space="preserve">he similarities between </w:t>
      </w:r>
      <w:r w:rsidR="00766B6B">
        <w:t>assimilation/contrast</w:t>
      </w:r>
      <w:r w:rsidR="007D56E0">
        <w:t xml:space="preserve"> theory and expectancy theories of </w:t>
      </w:r>
      <w:r w:rsidR="00A1533D">
        <w:t>placebo effects are</w:t>
      </w:r>
      <w:r w:rsidR="007D56E0">
        <w:t xml:space="preserve"> obvious. </w:t>
      </w:r>
    </w:p>
    <w:p w14:paraId="043F26D1" w14:textId="306C3C5B" w:rsidR="00EC2255" w:rsidRDefault="00766B6B" w:rsidP="00766B6B">
      <w:pPr>
        <w:spacing w:before="100" w:beforeAutospacing="1" w:after="100" w:afterAutospacing="1"/>
        <w:contextualSpacing/>
        <w:rPr>
          <w:rFonts w:cs="Times New Roman"/>
        </w:rPr>
      </w:pPr>
      <w:r>
        <w:rPr>
          <w:rFonts w:cs="Times New Roman"/>
        </w:rPr>
        <w:t xml:space="preserve">The findings discussed above led </w:t>
      </w:r>
      <w:proofErr w:type="spellStart"/>
      <w:r>
        <w:rPr>
          <w:rFonts w:cs="Times New Roman"/>
        </w:rPr>
        <w:t>Morrot</w:t>
      </w:r>
      <w:proofErr w:type="spellEnd"/>
      <w:r>
        <w:rPr>
          <w:rFonts w:cs="Times New Roman"/>
        </w:rPr>
        <w:t xml:space="preserve"> et al. (2001) to state: “Our results tend to confirm that sense of smell is, by itself, unlikely to provide sufficient information to allow for a consciously reasoned decision, as it is for other sensory modalities.”  Taste it seems is an unreliable sense, one that is prone to alteration by other sources of information. However </w:t>
      </w:r>
      <w:r w:rsidR="00B25B52">
        <w:rPr>
          <w:rFonts w:cs="Times New Roman"/>
        </w:rPr>
        <w:t>it is n</w:t>
      </w:r>
      <w:r>
        <w:rPr>
          <w:rFonts w:cs="Times New Roman"/>
        </w:rPr>
        <w:t>ot the only unreliable sense</w:t>
      </w:r>
      <w:r w:rsidR="00B25B52">
        <w:rPr>
          <w:rFonts w:cs="Times New Roman"/>
        </w:rPr>
        <w:t>.</w:t>
      </w:r>
    </w:p>
    <w:p w14:paraId="4C47F13D" w14:textId="77777777" w:rsidR="00883478" w:rsidRDefault="00525277" w:rsidP="00883478">
      <w:pPr>
        <w:spacing w:before="100" w:beforeAutospacing="1" w:after="100" w:afterAutospacing="1"/>
        <w:ind w:firstLine="284"/>
        <w:contextualSpacing/>
        <w:rPr>
          <w:rFonts w:cs="Times New Roman"/>
        </w:rPr>
      </w:pPr>
      <w:r>
        <w:rPr>
          <w:rFonts w:cs="Times New Roman"/>
        </w:rPr>
        <w:t xml:space="preserve">Even </w:t>
      </w:r>
      <w:r w:rsidR="002A352C">
        <w:rPr>
          <w:rFonts w:cs="Times New Roman"/>
        </w:rPr>
        <w:t>auditory</w:t>
      </w:r>
      <w:r w:rsidR="0041657D">
        <w:rPr>
          <w:rFonts w:cs="Times New Roman"/>
        </w:rPr>
        <w:t xml:space="preserve"> and visual</w:t>
      </w:r>
      <w:r>
        <w:rPr>
          <w:rFonts w:cs="Times New Roman"/>
        </w:rPr>
        <w:t xml:space="preserve"> </w:t>
      </w:r>
      <w:proofErr w:type="gramStart"/>
      <w:r w:rsidR="0041657D">
        <w:rPr>
          <w:rFonts w:cs="Times New Roman"/>
        </w:rPr>
        <w:t xml:space="preserve">perception </w:t>
      </w:r>
      <w:r>
        <w:rPr>
          <w:rFonts w:cs="Times New Roman"/>
        </w:rPr>
        <w:t>are</w:t>
      </w:r>
      <w:proofErr w:type="gramEnd"/>
      <w:r>
        <w:rPr>
          <w:rFonts w:cs="Times New Roman"/>
        </w:rPr>
        <w:t xml:space="preserve"> suscept</w:t>
      </w:r>
      <w:r w:rsidR="006E251A">
        <w:rPr>
          <w:rFonts w:cs="Times New Roman"/>
        </w:rPr>
        <w:t>ible to corruption by information.</w:t>
      </w:r>
      <w:r w:rsidR="006D7C44">
        <w:rPr>
          <w:rFonts w:cs="Times New Roman"/>
        </w:rPr>
        <w:t xml:space="preserve"> </w:t>
      </w:r>
      <w:proofErr w:type="spellStart"/>
      <w:r w:rsidR="006D7C44">
        <w:rPr>
          <w:rFonts w:cs="Times New Roman"/>
        </w:rPr>
        <w:t>Kö</w:t>
      </w:r>
      <w:r w:rsidR="0025580C">
        <w:rPr>
          <w:rFonts w:cs="Times New Roman"/>
        </w:rPr>
        <w:t>rding</w:t>
      </w:r>
      <w:proofErr w:type="spellEnd"/>
      <w:r w:rsidR="0025580C">
        <w:rPr>
          <w:rFonts w:cs="Times New Roman"/>
        </w:rPr>
        <w:t xml:space="preserve"> and colleagues </w: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 </w:instrText>
      </w:r>
      <w:r w:rsidR="0025580C">
        <w:rPr>
          <w:rFonts w:cs="Times New Roman"/>
        </w:rPr>
        <w:fldChar w:fldCharType="begin">
          <w:fldData xml:space="preserve">PEVuZE5vdGU+PENpdGUgRXhjbHVkZUF1dGg9IjEiPjxBdXRob3I+S8O2cmRpbmc8L0F1dGhvcj48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</w:fldData>
        </w:fldChar>
      </w:r>
      <w:r w:rsidR="0025580C">
        <w:rPr>
          <w:rFonts w:cs="Times New Roman"/>
        </w:rPr>
        <w:instrText xml:space="preserve"> ADDIN EN.CITE.DATA </w:instrText>
      </w:r>
      <w:r w:rsidR="0025580C">
        <w:rPr>
          <w:rFonts w:cs="Times New Roman"/>
        </w:rPr>
      </w:r>
      <w:r w:rsidR="0025580C">
        <w:rPr>
          <w:rFonts w:cs="Times New Roman"/>
        </w:rPr>
        <w:fldChar w:fldCharType="end"/>
      </w:r>
      <w:r w:rsidR="0025580C">
        <w:rPr>
          <w:rFonts w:cs="Times New Roman"/>
        </w:rPr>
      </w:r>
      <w:r w:rsidR="0025580C">
        <w:rPr>
          <w:rFonts w:cs="Times New Roman"/>
        </w:rPr>
        <w:fldChar w:fldCharType="separate"/>
      </w:r>
      <w:r w:rsidR="0025580C">
        <w:rPr>
          <w:rFonts w:cs="Times New Roman"/>
          <w:noProof/>
        </w:rPr>
        <w:t>(2007)</w:t>
      </w:r>
      <w:r w:rsidR="0025580C">
        <w:rPr>
          <w:rFonts w:cs="Times New Roman"/>
        </w:rPr>
        <w:fldChar w:fldCharType="end"/>
      </w:r>
      <w:r w:rsidR="007B7E93">
        <w:rPr>
          <w:rFonts w:cs="Times New Roman"/>
        </w:rPr>
        <w:t xml:space="preserve"> found that </w:t>
      </w:r>
      <w:proofErr w:type="gramStart"/>
      <w:r w:rsidR="007B7E93">
        <w:rPr>
          <w:rFonts w:cs="Times New Roman"/>
        </w:rPr>
        <w:t>estimates of the location of the source of a sound could be biased by presenting visual stimuli to one side of it</w:t>
      </w:r>
      <w:proofErr w:type="gramEnd"/>
      <w:r w:rsidR="0025580C">
        <w:rPr>
          <w:rFonts w:cs="Times New Roman"/>
        </w:rPr>
        <w:t>.</w:t>
      </w:r>
      <w:r w:rsidR="00A5761E">
        <w:rPr>
          <w:rFonts w:cs="Times New Roman"/>
        </w:rPr>
        <w:t xml:space="preserve"> </w:t>
      </w:r>
      <w:r w:rsidR="009A1A1C">
        <w:rPr>
          <w:rFonts w:cs="Times New Roman"/>
        </w:rPr>
        <w:t>In perception research this</w:t>
      </w:r>
      <w:r w:rsidR="00A5761E">
        <w:rPr>
          <w:rFonts w:cs="Times New Roman"/>
        </w:rPr>
        <w:t xml:space="preserve"> phenomena is called cue integration.</w:t>
      </w:r>
      <w:r w:rsidR="0025580C">
        <w:rPr>
          <w:rFonts w:cs="Times New Roman"/>
        </w:rPr>
        <w:t xml:space="preserve"> The ability of the visual stimuli to bias the subsequent estimates of the</w:t>
      </w:r>
      <w:r w:rsidR="00A5761E">
        <w:rPr>
          <w:rFonts w:cs="Times New Roman"/>
        </w:rPr>
        <w:t xml:space="preserve"> </w:t>
      </w:r>
      <w:r w:rsidR="002A352C">
        <w:rPr>
          <w:rFonts w:cs="Times New Roman"/>
        </w:rPr>
        <w:t>auditory</w:t>
      </w:r>
      <w:r w:rsidR="00A5761E">
        <w:rPr>
          <w:rFonts w:cs="Times New Roman"/>
        </w:rPr>
        <w:t xml:space="preserve"> stimuli depended on the distance of the light from the </w:t>
      </w:r>
      <w:r w:rsidR="002A352C">
        <w:rPr>
          <w:rFonts w:cs="Times New Roman"/>
        </w:rPr>
        <w:t>auditory</w:t>
      </w:r>
      <w:r w:rsidR="0018520F">
        <w:rPr>
          <w:rFonts w:cs="Times New Roman"/>
        </w:rPr>
        <w:t xml:space="preserve"> stimuli. If the visual stimulus</w:t>
      </w:r>
      <w:r w:rsidR="00A5761E">
        <w:rPr>
          <w:rFonts w:cs="Times New Roman"/>
        </w:rPr>
        <w:t xml:space="preserve"> was very close to the </w:t>
      </w:r>
      <w:r w:rsidR="002A352C">
        <w:rPr>
          <w:rFonts w:cs="Times New Roman"/>
        </w:rPr>
        <w:t>auditory</w:t>
      </w:r>
      <w:r w:rsidR="00A5761E">
        <w:rPr>
          <w:rFonts w:cs="Times New Roman"/>
        </w:rPr>
        <w:t xml:space="preserve"> stimuli it had very litt</w:t>
      </w:r>
      <w:r w:rsidR="0018520F">
        <w:rPr>
          <w:rFonts w:cs="Times New Roman"/>
        </w:rPr>
        <w:t>le effect. If the visual stimulus</w:t>
      </w:r>
      <w:r w:rsidR="00A5761E">
        <w:rPr>
          <w:rFonts w:cs="Times New Roman"/>
        </w:rPr>
        <w:t xml:space="preserve"> was too far away it also had little effec</w:t>
      </w:r>
      <w:r w:rsidR="0018520F">
        <w:rPr>
          <w:rFonts w:cs="Times New Roman"/>
        </w:rPr>
        <w:t>t. However if the visual stimulus</w:t>
      </w:r>
      <w:r w:rsidR="00A5761E">
        <w:rPr>
          <w:rFonts w:cs="Times New Roman"/>
        </w:rPr>
        <w:t xml:space="preserve"> was a moderate distance away it was able to significantly bias estimates of the location of the </w:t>
      </w:r>
      <w:r w:rsidR="002A352C">
        <w:rPr>
          <w:rFonts w:cs="Times New Roman"/>
        </w:rPr>
        <w:t>auditory</w:t>
      </w:r>
      <w:r w:rsidR="00A5761E">
        <w:rPr>
          <w:rFonts w:cs="Times New Roman"/>
        </w:rPr>
        <w:t xml:space="preserve"> stimuli. </w:t>
      </w:r>
      <w:r w:rsidR="00440677">
        <w:rPr>
          <w:rFonts w:cs="Times New Roman"/>
        </w:rPr>
        <w:t xml:space="preserve">Importantly when the situation was reversed and </w:t>
      </w:r>
      <w:r w:rsidR="002A352C">
        <w:rPr>
          <w:rFonts w:cs="Times New Roman"/>
        </w:rPr>
        <w:t>auditory</w:t>
      </w:r>
      <w:r w:rsidR="00440677">
        <w:rPr>
          <w:rFonts w:cs="Times New Roman"/>
        </w:rPr>
        <w:t xml:space="preserve"> cues preceded the visual stimuli, the </w:t>
      </w:r>
      <w:r w:rsidR="002A352C">
        <w:rPr>
          <w:rFonts w:cs="Times New Roman"/>
        </w:rPr>
        <w:t>auditory</w:t>
      </w:r>
      <w:r w:rsidR="00440677">
        <w:rPr>
          <w:rFonts w:cs="Times New Roman"/>
        </w:rPr>
        <w:t xml:space="preserve"> cues had less of a biasing effect on estimates of the location of the visual cue than visual cues did on the location of </w:t>
      </w:r>
      <w:r w:rsidR="002A352C">
        <w:rPr>
          <w:rFonts w:cs="Times New Roman"/>
        </w:rPr>
        <w:t>auditory</w:t>
      </w:r>
      <w:r w:rsidR="00440677">
        <w:rPr>
          <w:rFonts w:cs="Times New Roman"/>
        </w:rPr>
        <w:t xml:space="preserve"> cues. This asymmetry in the ability of one sensory modality to bias perception of the other </w:t>
      </w:r>
      <w:r w:rsidR="00814E40">
        <w:rPr>
          <w:rFonts w:cs="Times New Roman"/>
        </w:rPr>
        <w:t xml:space="preserve">supports </w:t>
      </w:r>
      <w:r w:rsidR="00440677">
        <w:rPr>
          <w:rFonts w:cs="Times New Roman"/>
        </w:rPr>
        <w:t>the conclusion that different sensory modalities have different degrees of sensory precision</w:t>
      </w:r>
      <w:r w:rsidR="00814E40">
        <w:rPr>
          <w:rFonts w:cs="Times New Roman"/>
        </w:rPr>
        <w:t xml:space="preserve"> and that the degree to which sensory information is able to be biased by prior information is contingent not only on degree of certainty of the prior information, </w:t>
      </w:r>
      <w:r w:rsidR="009A1A1C">
        <w:rPr>
          <w:rFonts w:cs="Times New Roman"/>
        </w:rPr>
        <w:t>but also the degree of certainty or precision</w:t>
      </w:r>
      <w:r w:rsidR="00814E40">
        <w:rPr>
          <w:rFonts w:cs="Times New Roman"/>
        </w:rPr>
        <w:t xml:space="preserve"> of the sensory domain. </w:t>
      </w:r>
      <w:r w:rsidR="00EC5342">
        <w:rPr>
          <w:rFonts w:cs="Times New Roman"/>
        </w:rPr>
        <w:t xml:space="preserve">Wall </w:t>
      </w:r>
      <w:r w:rsidR="00EC5342">
        <w:rPr>
          <w:rFonts w:cs="Times New Roman"/>
        </w:rPr>
        <w:fldChar w:fldCharType="begin"/>
      </w:r>
      <w:r w:rsidR="00EC5342">
        <w:rPr>
          <w:rFonts w:cs="Times New Roman"/>
        </w:rPr>
        <w:instrText xml:space="preserve"> ADDIN EN.CITE &lt;EndNote&gt;&lt;Cite ExcludeAuth="1"&gt;&lt;Author&gt;Wall&lt;/Author&gt;&lt;Year&gt;1993&lt;/Year&gt;&lt;RecNum&gt;17&lt;/RecNum&gt;&lt;DisplayText&gt;(1993)&lt;/DisplayText&gt;&lt;record&gt;&lt;rec-number&gt;17&lt;/rec-number&gt;&lt;foreign-keys&gt;&lt;key app="EN" db-id="prea0s5zudef24eddtmptt5tdwwa5t55wssp" timestamp="1417045071"&gt;17&lt;/key&gt;&lt;key app="ENWeb" db-id=""&gt;0&lt;/key&gt;&lt;/foreign-keys&gt;&lt;ref-type name="Journal Article"&gt;17&lt;/ref-type&gt;&lt;contributors&gt;&lt;authors&gt;&lt;author&gt;Wall, P. D.&lt;/author&gt;&lt;/authors&gt;&lt;/contributors&gt;&lt;titles&gt;&lt;title&gt;Pain and the placebo response&lt;/title&gt;&lt;secondary-title&gt;Ciba Foundation symposium&lt;/secondary-title&gt;&lt;/titles&gt;&lt;periodical&gt;&lt;full-title&gt;Ciba Foundation symposium&lt;/full-title&gt;&lt;/periodical&gt;&lt;pages&gt;187-211; discussion 212&lt;/pages&gt;&lt;volume&gt;174&lt;/volume&gt;&lt;keywords&gt;&lt;keyword&gt;MODEL&lt;/keyword&gt;&lt;keyword&gt;ANALGESIA&lt;/keyword&gt;&lt;keyword&gt;THERMAL DISCRIMINATION TASK&lt;/keyword&gt;&lt;keyword&gt;MEDICINE, GENERAL &amp;amp;amp&lt;/keyword&gt;&lt;keyword&gt;INTERNAL&lt;/keyword&gt;&lt;keyword&gt;NEURONS&lt;/keyword&gt;&lt;keyword&gt;EXPECTANCY&lt;/keyword&gt;&lt;keyword&gt;MEDULLARY DORSAL HORN&lt;/keyword&gt;&lt;/keywords&gt;&lt;dates&gt;&lt;year&gt;1993&lt;/year&gt;&lt;/dates&gt;&lt;pub-location&gt;W SUSSEX&lt;/pub-location&gt;&lt;publisher&gt;JOHN WILEY &amp;amp; SONS LTD&lt;/publisher&gt;&lt;isbn&gt;0300-5208&lt;/isbn&gt;&lt;urls&gt;&lt;related-urls&gt;&lt;url&g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lt;/url&gt;&lt;/related-urls&gt;&lt;/urls&gt;&lt;/record&gt;&lt;/Cite&gt;&lt;/EndNote&gt;</w:instrText>
      </w:r>
      <w:r w:rsidR="00EC5342">
        <w:rPr>
          <w:rFonts w:cs="Times New Roman"/>
        </w:rPr>
        <w:fldChar w:fldCharType="separate"/>
      </w:r>
      <w:r w:rsidR="00EC5342">
        <w:rPr>
          <w:rFonts w:cs="Times New Roman"/>
          <w:noProof/>
        </w:rPr>
        <w:t>(1993)</w:t>
      </w:r>
      <w:r w:rsidR="00EC5342">
        <w:rPr>
          <w:rFonts w:cs="Times New Roman"/>
        </w:rPr>
        <w:fldChar w:fldCharType="end"/>
      </w:r>
      <w:r w:rsidR="00EC5342">
        <w:rPr>
          <w:rFonts w:cs="Times New Roman"/>
        </w:rPr>
        <w:t xml:space="preserve"> has advocated a similar position in his Response Appropriate Sensation theory, stating that certain perceptual domains, such as sound and vision, are more ‘stimulus invariant’ than other, more </w:t>
      </w:r>
      <w:proofErr w:type="spellStart"/>
      <w:r w:rsidR="00EC5342">
        <w:rPr>
          <w:rFonts w:cs="Times New Roman"/>
        </w:rPr>
        <w:t>interoceptive</w:t>
      </w:r>
      <w:proofErr w:type="spellEnd"/>
      <w:r w:rsidR="00EC5342">
        <w:rPr>
          <w:rFonts w:cs="Times New Roman"/>
        </w:rPr>
        <w:t xml:space="preserve"> domains, such as pain, hunger, thirst, vertigo, fatigue, and feeling too hot or cold. In less precise perceptual domains current perception will be more easily influenced by prior information and beliefs than will more precise domains such as sound and vision.</w:t>
      </w:r>
      <w:r w:rsidR="00883478">
        <w:rPr>
          <w:rFonts w:cs="Times New Roman"/>
        </w:rPr>
        <w:t xml:space="preserve"> </w:t>
      </w:r>
    </w:p>
    <w:p w14:paraId="79C4FCAE" w14:textId="7B239961" w:rsidR="00663A8B" w:rsidRDefault="006D7C44" w:rsidP="00883478">
      <w:pPr>
        <w:spacing w:before="100" w:beforeAutospacing="1" w:after="100" w:afterAutospacing="1"/>
        <w:ind w:firstLine="284"/>
        <w:contextualSpacing/>
        <w:rPr>
          <w:rFonts w:cs="Times New Roman"/>
        </w:rPr>
      </w:pPr>
      <w:r>
        <w:rPr>
          <w:rFonts w:cs="Times New Roman"/>
        </w:rPr>
        <w:t xml:space="preserve">The findings of </w:t>
      </w:r>
      <w:proofErr w:type="spellStart"/>
      <w:r>
        <w:rPr>
          <w:rFonts w:cs="Times New Roman"/>
        </w:rPr>
        <w:t>Körding</w:t>
      </w:r>
      <w:proofErr w:type="spellEnd"/>
      <w:r>
        <w:rPr>
          <w:rFonts w:cs="Times New Roman"/>
        </w:rPr>
        <w:t xml:space="preserve"> et al.,</w:t>
      </w:r>
      <w:r w:rsidR="000A68E1">
        <w:rPr>
          <w:rFonts w:cs="Times New Roman"/>
        </w:rPr>
        <w:t xml:space="preserve"> and those of other studies </w: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 </w:instrText>
      </w:r>
      <w:r w:rsidR="000A68E1">
        <w:rPr>
          <w:rFonts w:cs="Times New Roman"/>
        </w:rPr>
        <w:fldChar w:fldCharType="begin">
          <w:fldData xml:space="preserve">PEVuZE5vdGU+PENpdGU+PEF1dGhvcj5XZWlzc3dhbmdlPC9BdXRob3I+PFllYXI+MjAwOTwvWWVh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=
</w:fldData>
        </w:fldChar>
      </w:r>
      <w:r w:rsidR="000A68E1">
        <w:rPr>
          <w:rFonts w:cs="Times New Roman"/>
        </w:rPr>
        <w:instrText xml:space="preserve"> ADDIN EN.CITE.DATA </w:instrText>
      </w:r>
      <w:r w:rsidR="000A68E1">
        <w:rPr>
          <w:rFonts w:cs="Times New Roman"/>
        </w:rPr>
      </w:r>
      <w:r w:rsidR="000A68E1">
        <w:rPr>
          <w:rFonts w:cs="Times New Roman"/>
        </w:rPr>
        <w:fldChar w:fldCharType="end"/>
      </w:r>
      <w:r w:rsidR="000A68E1">
        <w:rPr>
          <w:rFonts w:cs="Times New Roman"/>
        </w:rPr>
      </w:r>
      <w:r w:rsidR="000A68E1">
        <w:rPr>
          <w:rFonts w:cs="Times New Roman"/>
        </w:rPr>
        <w:fldChar w:fldCharType="separate"/>
      </w:r>
      <w:r w:rsidR="000A68E1">
        <w:rPr>
          <w:rFonts w:cs="Times New Roman"/>
          <w:noProof/>
        </w:rPr>
        <w:t>(Weisswange, Rothkopf, Rodemann, &amp; Triesch, 2009; Yu &amp; Dayan, 2005)</w:t>
      </w:r>
      <w:r w:rsidR="000A68E1">
        <w:rPr>
          <w:rFonts w:cs="Times New Roman"/>
        </w:rPr>
        <w:fldChar w:fldCharType="end"/>
      </w:r>
      <w:r w:rsidR="000A68E1">
        <w:rPr>
          <w:rFonts w:cs="Times New Roman"/>
        </w:rPr>
        <w:t xml:space="preserve"> indicate that, even in ‘hard’ perceptual domains such as sound and vision, </w:t>
      </w:r>
      <w:r w:rsidR="000A68E1" w:rsidRPr="00C96EE3">
        <w:rPr>
          <w:rFonts w:cs="Times New Roman"/>
          <w:i/>
        </w:rPr>
        <w:t>perception is an inferential process</w:t>
      </w:r>
      <w:r w:rsidR="00D52DC4">
        <w:rPr>
          <w:rFonts w:cs="Times New Roman"/>
          <w:i/>
        </w:rPr>
        <w:t xml:space="preserve"> </w: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 </w:instrText>
      </w:r>
      <w:r w:rsidR="00D52DC4" w:rsidRPr="00D52DC4">
        <w:rPr>
          <w:rFonts w:cs="Times New Roman"/>
        </w:rPr>
        <w:fldChar w:fldCharType="begin">
          <w:fldData xml:space="preserve">PEVuZE5vdGU+PENpdGU+PEF1dGhvcj5TaGFtczwvQXV0aG9yPjxZZWFyPjIwMTA8L1llYXI+PFJl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</w:fldData>
        </w:fldChar>
      </w:r>
      <w:r w:rsidR="00D52DC4" w:rsidRPr="00D52DC4">
        <w:rPr>
          <w:rFonts w:cs="Times New Roman"/>
        </w:rPr>
        <w:instrText xml:space="preserve"> ADDIN EN.CITE.DATA </w:instrText>
      </w:r>
      <w:r w:rsidR="00D52DC4" w:rsidRPr="00D52DC4">
        <w:rPr>
          <w:rFonts w:cs="Times New Roman"/>
        </w:rPr>
      </w:r>
      <w:r w:rsidR="00D52DC4" w:rsidRPr="00D52DC4">
        <w:rPr>
          <w:rFonts w:cs="Times New Roman"/>
        </w:rPr>
        <w:fldChar w:fldCharType="end"/>
      </w:r>
      <w:r w:rsidR="00D52DC4" w:rsidRPr="00D52DC4">
        <w:rPr>
          <w:rFonts w:cs="Times New Roman"/>
        </w:rPr>
      </w:r>
      <w:r w:rsidR="00D52DC4" w:rsidRPr="00D52DC4">
        <w:rPr>
          <w:rFonts w:cs="Times New Roman"/>
        </w:rPr>
        <w:fldChar w:fldCharType="separate"/>
      </w:r>
      <w:r w:rsidR="00D52DC4" w:rsidRPr="00D52DC4">
        <w:rPr>
          <w:rFonts w:cs="Times New Roman"/>
          <w:noProof/>
        </w:rPr>
        <w:t>(Shams &amp; Beierholm, 2010)</w:t>
      </w:r>
      <w:r w:rsidR="00D52DC4" w:rsidRPr="00D52DC4">
        <w:rPr>
          <w:rFonts w:cs="Times New Roman"/>
        </w:rPr>
        <w:fldChar w:fldCharType="end"/>
      </w:r>
      <w:r w:rsidR="000A68E1" w:rsidRPr="00D52DC4">
        <w:rPr>
          <w:rFonts w:cs="Times New Roman"/>
        </w:rPr>
        <w:t>,</w:t>
      </w:r>
      <w:r w:rsidR="000A68E1">
        <w:rPr>
          <w:rFonts w:cs="Times New Roman"/>
        </w:rPr>
        <w:t xml:space="preserve"> one where prior and current information are integrated together to arrive at an estimate, with the relative weighting assigned to each in deciding this estimate determined by their relative uncertainty. The similarities of these findings to the evidence previously cited from abnormal psychology and from taste perception are clear and lead to the conclusion that, across many sensory domains, perception of sensation is dependent on the integration of prior beliefs with current information. </w:t>
      </w:r>
    </w:p>
    <w:p w14:paraId="5FE2CCD1" w14:textId="77777777" w:rsidR="00751561" w:rsidRDefault="00883478" w:rsidP="006D7C44">
      <w:pPr>
        <w:spacing w:before="100" w:beforeAutospacing="1" w:after="100" w:afterAutospacing="1"/>
        <w:ind w:firstLine="284"/>
        <w:contextualSpacing/>
        <w:rPr>
          <w:rFonts w:cs="Times New Roman"/>
        </w:rPr>
      </w:pPr>
      <w:r>
        <w:rPr>
          <w:rFonts w:cs="Times New Roman"/>
        </w:rPr>
        <w:t xml:space="preserve">Bayesian statistical modeling involves the integration of prior beliefs with current data to derive probabilistic estimates of the underlying processes within a given system. </w:t>
      </w:r>
      <w:r w:rsidR="00EF7632">
        <w:rPr>
          <w:rFonts w:cs="Times New Roman"/>
        </w:rPr>
        <w:t>In Bayesian models prior belief about the probability of given par</w:t>
      </w:r>
      <w:r w:rsidR="00517C39">
        <w:rPr>
          <w:rFonts w:cs="Times New Roman"/>
        </w:rPr>
        <w:t>ameter value</w:t>
      </w:r>
      <w:r w:rsidR="00EF7632">
        <w:rPr>
          <w:rFonts w:cs="Times New Roman"/>
        </w:rPr>
        <w:t xml:space="preserve"> is expressed via a p</w:t>
      </w:r>
      <w:r w:rsidR="00517C39">
        <w:rPr>
          <w:rFonts w:cs="Times New Roman"/>
        </w:rPr>
        <w:t xml:space="preserve">robability density function (probability of an outcome given a fixed parameter value) whereas </w:t>
      </w:r>
      <w:r w:rsidR="00EF7632">
        <w:rPr>
          <w:rFonts w:cs="Times New Roman"/>
        </w:rPr>
        <w:t xml:space="preserve">current data </w:t>
      </w:r>
      <w:r w:rsidR="00517C39">
        <w:rPr>
          <w:rFonts w:cs="Times New Roman"/>
        </w:rPr>
        <w:t xml:space="preserve">is expressed </w:t>
      </w:r>
      <w:r w:rsidR="00EF7632">
        <w:rPr>
          <w:rFonts w:cs="Times New Roman"/>
        </w:rPr>
        <w:t>via a likelihood function</w:t>
      </w:r>
      <w:r w:rsidR="00517C39">
        <w:rPr>
          <w:rFonts w:cs="Times New Roman"/>
        </w:rPr>
        <w:t xml:space="preserve"> (probability of an underlying parameter value given a fixed outcome)</w:t>
      </w:r>
      <w:r w:rsidR="00EF7632">
        <w:rPr>
          <w:rFonts w:cs="Times New Roman"/>
        </w:rPr>
        <w:t>. These two distributions are integrated via Bayes’ Theorem</w:t>
      </w:r>
      <w:r w:rsidR="0008594F">
        <w:rPr>
          <w:rFonts w:cs="Times New Roman"/>
        </w:rPr>
        <w:t xml:space="preserve"> to form a final estimate</w:t>
      </w:r>
      <w:r w:rsidR="00D234D6">
        <w:rPr>
          <w:rFonts w:cs="Times New Roman"/>
        </w:rPr>
        <w:t xml:space="preserve"> of the underlying parameter value. This estimate is expressed via</w:t>
      </w:r>
      <w:r w:rsidR="0008594F">
        <w:rPr>
          <w:rFonts w:cs="Times New Roman"/>
        </w:rPr>
        <w:t xml:space="preserve"> the posterior probability distribution, which is proportional to the product of the prior and the likelihood </w:t>
      </w:r>
      <w:proofErr w:type="spellStart"/>
      <w:r w:rsidR="00D234D6">
        <w:rPr>
          <w:rFonts w:cs="Times New Roman"/>
        </w:rPr>
        <w:t>distibutions</w:t>
      </w:r>
      <w:proofErr w:type="spellEnd"/>
      <w:r w:rsidR="00EF7632">
        <w:rPr>
          <w:rFonts w:cs="Times New Roman"/>
        </w:rPr>
        <w:t xml:space="preserve"> </w:t>
      </w:r>
      <w:r w:rsidR="001B5679">
        <w:rPr>
          <w:rFonts w:cs="Times New Roman"/>
        </w:rPr>
        <w:fldChar w:fldCharType="begin"/>
      </w:r>
      <w:r w:rsidR="001B5679">
        <w:rPr>
          <w:rFonts w:cs="Times New Roman"/>
        </w:rPr>
        <w:instrText xml:space="preserve"> ADDIN EN.CITE &lt;EndNote&gt;&lt;Cite&gt;&lt;Author&gt;Kruschke&lt;/Author&gt;&lt;Year&gt;2014&lt;/Year&gt;&lt;RecNum&gt;425&lt;/RecNum&gt;&lt;DisplayText&gt;(Kruschke, 2014)&lt;/DisplayText&gt;&lt;record&gt;&lt;rec-number&gt;425&lt;/rec-number&gt;&lt;foreign-keys&gt;&lt;key app="EN" db-id="prea0s5zudef24eddtmptt5tdwwa5t55wssp" timestamp="1460512666"&gt;425&lt;/key&gt;&lt;/foreign-keys&gt;&lt;ref-type name="Book"&gt;6&lt;/ref-type&gt;&lt;contributors&gt;&lt;authors&gt;&lt;author&gt;Kruschke, John&lt;/author&gt;&lt;/authors&gt;&lt;/contributors&gt;&lt;titles&gt;&lt;title&gt;Doing Bayesian data analysis: A tutorial with R, JAGS, and Stan&lt;/title&gt;&lt;/titles&gt;&lt;dates&gt;&lt;year&gt;2014&lt;/year&gt;&lt;/dates&gt;&lt;publisher&gt;Academic Press&lt;/publisher&gt;&lt;isbn&gt;0124059163&lt;/isbn&gt;&lt;urls&gt;&lt;/urls&gt;&lt;/record&gt;&lt;/Cite&gt;&lt;/EndNote&gt;</w:instrText>
      </w:r>
      <w:r w:rsidR="001B5679">
        <w:rPr>
          <w:rFonts w:cs="Times New Roman"/>
        </w:rPr>
        <w:fldChar w:fldCharType="separate"/>
      </w:r>
      <w:r w:rsidR="001B5679">
        <w:rPr>
          <w:rFonts w:cs="Times New Roman"/>
          <w:noProof/>
        </w:rPr>
        <w:t>(Kruschke, 2014)</w:t>
      </w:r>
      <w:r w:rsidR="001B5679">
        <w:rPr>
          <w:rFonts w:cs="Times New Roman"/>
        </w:rPr>
        <w:fldChar w:fldCharType="end"/>
      </w:r>
      <w:r w:rsidR="001B5679">
        <w:rPr>
          <w:rFonts w:cs="Times New Roman"/>
        </w:rPr>
        <w:t xml:space="preserve">. </w:t>
      </w:r>
      <w:r w:rsidR="0008594F">
        <w:rPr>
          <w:rFonts w:cs="Times New Roman"/>
        </w:rPr>
        <w:t xml:space="preserve">The </w:t>
      </w:r>
      <w:proofErr w:type="gramStart"/>
      <w:r w:rsidR="0008594F">
        <w:rPr>
          <w:rFonts w:cs="Times New Roman"/>
        </w:rPr>
        <w:t>influence that the prior and the likelihood function have on the posterior is weighted by the relative leve</w:t>
      </w:r>
      <w:r w:rsidR="00EF1B13">
        <w:rPr>
          <w:rFonts w:cs="Times New Roman"/>
        </w:rPr>
        <w:t xml:space="preserve">l </w:t>
      </w:r>
      <w:r w:rsidR="007813FA">
        <w:rPr>
          <w:rFonts w:cs="Times New Roman"/>
        </w:rPr>
        <w:t>of uncertainty of each</w:t>
      </w:r>
      <w:proofErr w:type="gramEnd"/>
      <w:r w:rsidR="007813FA">
        <w:rPr>
          <w:rFonts w:cs="Times New Roman"/>
        </w:rPr>
        <w:t>. Uncertainty in Bayesian modeling is expressed via the preci</w:t>
      </w:r>
      <w:r w:rsidR="00E04D1B">
        <w:rPr>
          <w:rFonts w:cs="Times New Roman"/>
        </w:rPr>
        <w:t>sion of the distribution of a function</w:t>
      </w:r>
      <w:r w:rsidR="007813FA">
        <w:rPr>
          <w:rFonts w:cs="Times New Roman"/>
        </w:rPr>
        <w:t xml:space="preserve">. In simple terms the precision of a distribution is expressed by its width and its height: The narrower and taller the distribution the greater its precision and the greater its influence on the posterior. </w:t>
      </w:r>
    </w:p>
    <w:p w14:paraId="16CD5063" w14:textId="26D9612F" w:rsidR="00751561" w:rsidRDefault="00751561" w:rsidP="003F0FB9">
      <w:pPr>
        <w:spacing w:before="100" w:beforeAutospacing="1" w:after="100" w:afterAutospacing="1"/>
        <w:ind w:firstLine="284"/>
        <w:contextualSpacing/>
        <w:rPr>
          <w:rFonts w:cs="Times New Roman"/>
        </w:rPr>
      </w:pPr>
      <w:r>
        <w:rPr>
          <w:rFonts w:cs="Times New Roman"/>
        </w:rPr>
        <w:t>Like conditioning and expectancy models of classical conditioning, Bayesian models of perceptual information processing are easily translatable to models of placebo effects. Arising out of contemporary theories applying Bayesian ideas to brain function</w:t>
      </w:r>
      <w:r w:rsidR="0045641C">
        <w:rPr>
          <w:rFonts w:cs="Times New Roman"/>
        </w:rPr>
        <w:t>,</w:t>
      </w:r>
      <w:r>
        <w:rPr>
          <w:rFonts w:cs="Times New Roman"/>
        </w:rPr>
        <w:t xml:space="preserve"> </w:t>
      </w:r>
      <w:proofErr w:type="spellStart"/>
      <w:r>
        <w:rPr>
          <w:rFonts w:cs="Times New Roman"/>
        </w:rPr>
        <w:t>Büchel</w:t>
      </w:r>
      <w:proofErr w:type="spellEnd"/>
      <w:r>
        <w:rPr>
          <w:rFonts w:cs="Times New Roman"/>
        </w:rPr>
        <w:t xml:space="preserve">, </w:t>
      </w:r>
      <w:proofErr w:type="spellStart"/>
      <w:r>
        <w:rPr>
          <w:rFonts w:cs="Times New Roman"/>
        </w:rPr>
        <w:t>Geuter</w:t>
      </w:r>
      <w:proofErr w:type="spellEnd"/>
      <w:r>
        <w:rPr>
          <w:rFonts w:cs="Times New Roman"/>
        </w:rPr>
        <w:t xml:space="preserve">, </w:t>
      </w:r>
      <w:proofErr w:type="spellStart"/>
      <w:r>
        <w:rPr>
          <w:rFonts w:cs="Times New Roman"/>
        </w:rPr>
        <w:t>Sprenger</w:t>
      </w:r>
      <w:proofErr w:type="spellEnd"/>
      <w:r>
        <w:rPr>
          <w:rFonts w:cs="Times New Roman"/>
        </w:rPr>
        <w:t xml:space="preserve">, &amp; </w:t>
      </w:r>
      <w:proofErr w:type="spellStart"/>
      <w:r>
        <w:rPr>
          <w:rFonts w:cs="Times New Roman"/>
        </w:rPr>
        <w:t>Eippert</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Büchel&lt;/Author&gt;&lt;Year&gt;2014&lt;/Year&gt;&lt;RecNum&gt;265&lt;/RecNum&gt;&lt;DisplayText&gt;(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Pr>
          <w:rFonts w:cs="Times New Roman"/>
        </w:rPr>
        <w:fldChar w:fldCharType="separate"/>
      </w:r>
      <w:r>
        <w:rPr>
          <w:rFonts w:cs="Times New Roman"/>
          <w:noProof/>
        </w:rPr>
        <w:t>(2014)</w:t>
      </w:r>
      <w:r>
        <w:rPr>
          <w:rFonts w:cs="Times New Roman"/>
        </w:rPr>
        <w:fldChar w:fldCharType="end"/>
      </w:r>
      <w:r>
        <w:rPr>
          <w:rFonts w:cs="Times New Roman"/>
        </w:rPr>
        <w:t xml:space="preserve"> have developed a Bayesian model of placebo effects that integrates contemporary neuroscience with findings from placebo research. The authors of this model suggest that it can explain many facets of placebo analgesia and other placebo effects. They propose that placebo effects take place via a process of reciprocal neural communication, between ascending signals projecting from lower-order sensory neurons in the peripheral nervous system (i.e. sensory data) and descending projections from cortical areas such as the rostral anterior cingulate cortex, anterior insula, amygdala, hypothalamus, and </w:t>
      </w:r>
      <w:proofErr w:type="spellStart"/>
      <w:r>
        <w:rPr>
          <w:rFonts w:cs="Times New Roman"/>
        </w:rPr>
        <w:t>periacqueductal</w:t>
      </w:r>
      <w:proofErr w:type="spellEnd"/>
      <w:r>
        <w:rPr>
          <w:rFonts w:cs="Times New Roman"/>
        </w:rPr>
        <w:t xml:space="preserve"> grey (prior beliefs). These ascending and descending signals intersect at the rostral ventromedial </w:t>
      </w:r>
      <w:proofErr w:type="gramStart"/>
      <w:r>
        <w:rPr>
          <w:rFonts w:cs="Times New Roman"/>
        </w:rPr>
        <w:t>medulla which sits at the dorsal horn of the spinal column</w:t>
      </w:r>
      <w:proofErr w:type="gramEnd"/>
      <w:r>
        <w:rPr>
          <w:rFonts w:cs="Times New Roman"/>
        </w:rPr>
        <w:t xml:space="preserve"> and exert reciprocal influence on one another in an iterative fashion. The interesting part of this reciprocal loop for the purposes of the present discussion is that the cortical signals can exert inhibitory or </w:t>
      </w:r>
      <w:proofErr w:type="spellStart"/>
      <w:r>
        <w:rPr>
          <w:rFonts w:cs="Times New Roman"/>
        </w:rPr>
        <w:t>facilitatory</w:t>
      </w:r>
      <w:proofErr w:type="spellEnd"/>
      <w:r>
        <w:rPr>
          <w:rFonts w:cs="Times New Roman"/>
        </w:rPr>
        <w:t xml:space="preserve"> control over the signals travelling up from the peripheral nervous system. </w:t>
      </w:r>
      <w:r w:rsidR="00211AE2">
        <w:rPr>
          <w:rFonts w:cs="Times New Roman"/>
        </w:rPr>
        <w:t xml:space="preserve">Interestingly these findings from modern neuroscience </w:t>
      </w:r>
      <w:r w:rsidR="00B04928">
        <w:rPr>
          <w:rFonts w:cs="Times New Roman"/>
        </w:rPr>
        <w:t>confirmed a theory put forward</w:t>
      </w:r>
      <w:r w:rsidR="00211AE2">
        <w:rPr>
          <w:rFonts w:cs="Times New Roman"/>
        </w:rPr>
        <w:t xml:space="preserve"> as far back as 1965</w:t>
      </w:r>
      <w:r w:rsidR="00B04928">
        <w:rPr>
          <w:rFonts w:cs="Times New Roman"/>
        </w:rPr>
        <w:t xml:space="preserve">. </w:t>
      </w:r>
      <w:proofErr w:type="spellStart"/>
      <w:r w:rsidR="00211AE2">
        <w:rPr>
          <w:rFonts w:cs="Times New Roman"/>
        </w:rPr>
        <w:t>Melzak</w:t>
      </w:r>
      <w:proofErr w:type="spellEnd"/>
      <w:r w:rsidR="00211AE2">
        <w:rPr>
          <w:rFonts w:cs="Times New Roman"/>
        </w:rPr>
        <w:t xml:space="preserve"> and Wall’s ‘gate control theory’ postulated a mec</w:t>
      </w:r>
      <w:r w:rsidR="00B04928">
        <w:rPr>
          <w:rFonts w:cs="Times New Roman"/>
        </w:rPr>
        <w:t>hanism somewhere in the spinal column</w:t>
      </w:r>
      <w:r w:rsidR="00211AE2">
        <w:rPr>
          <w:rFonts w:cs="Times New Roman"/>
        </w:rPr>
        <w:t xml:space="preserve"> whereby </w:t>
      </w:r>
      <w:r w:rsidR="00B04928">
        <w:rPr>
          <w:rFonts w:cs="Times New Roman"/>
        </w:rPr>
        <w:t xml:space="preserve">signals from the peripheral nervous system could be attenuated or ‘gated’ on their way to areas responsible for perception of pain, by projections from the higher brain areas responsible for “attention, emotion and memories of prior experience to exert control over the sensory input.” </w:t>
      </w:r>
      <w:r w:rsidR="00211AE2">
        <w:rPr>
          <w:rFonts w:cs="Times New Roman"/>
        </w:rPr>
        <w:t xml:space="preserve">This theory was not confirmed until recently </w:t>
      </w:r>
      <w:r w:rsidR="00B04928">
        <w:rPr>
          <w:rFonts w:cs="Times New Roman"/>
        </w:rPr>
        <w:t xml:space="preserve">by studies showing spinal involvement in placebo </w:t>
      </w:r>
      <w:proofErr w:type="spellStart"/>
      <w:r w:rsidR="00B04928">
        <w:rPr>
          <w:rFonts w:cs="Times New Roman"/>
        </w:rPr>
        <w:t>hypoalgesia</w:t>
      </w:r>
      <w:proofErr w:type="spellEnd"/>
      <w:r w:rsidR="00201C11">
        <w:rPr>
          <w:rFonts w:cs="Times New Roman"/>
        </w:rPr>
        <w:t xml:space="preserve"> </w:t>
      </w:r>
      <w:r w:rsidR="00201C11">
        <w:rPr>
          <w:rFonts w:cs="Times New Roman"/>
        </w:rPr>
        <w:fldChar w:fldCharType="begin"/>
      </w:r>
      <w:r w:rsidR="00201C11">
        <w:rPr>
          <w:rFonts w:cs="Times New Roman"/>
        </w:rPr>
        <w:instrText xml:space="preserve"> ADDIN EN.CITE &lt;EndNote&gt;&lt;Cite&gt;&lt;Author&gt;Eippert&lt;/Author&gt;&lt;Year&gt;2009&lt;/Year&gt;&lt;RecNum&gt;427&lt;/RecNum&gt;&lt;DisplayText&gt;(Eippert, Finsterbusch, Bingel, &amp;amp; Büchel, 2009; Matre, Casey, &amp;amp; Knardahl, 2006)&lt;/DisplayText&gt;&lt;record&gt;&lt;rec-number&gt;427&lt;/rec-number&gt;&lt;foreign-keys&gt;&lt;key app="EN" db-id="prea0s5zudef24eddtmptt5tdwwa5t55wssp" timestamp="1460552361"&gt;427&lt;/key&gt;&lt;/foreign-keys&gt;&lt;ref-type name="Journal Article"&gt;17&lt;/ref-type&gt;&lt;contributors&gt;&lt;authors&gt;&lt;author&gt;Eippert, Falk&lt;/author&gt;&lt;author&gt;Finsterbusch, Jürgen&lt;/author&gt;&lt;author&gt;Bingel, Ulrike&lt;/author&gt;&lt;author&gt;Büchel, Christian&lt;/author&gt;&lt;/authors&gt;&lt;/contributors&gt;&lt;titles&gt;&lt;title&gt;Direct evidence for spinal cord involvement in placebo analgesia&lt;/title&gt;&lt;secondary-title&gt;Science&lt;/secondary-title&gt;&lt;/titles&gt;&lt;periodical&gt;&lt;full-title&gt;Science&lt;/full-title&gt;&lt;/periodical&gt;&lt;pages&gt;404-404&lt;/pages&gt;&lt;volume&gt;326&lt;/volume&gt;&lt;number&gt;5951&lt;/number&gt;&lt;dates&gt;&lt;year&gt;2009&lt;/year&gt;&lt;/dates&gt;&lt;isbn&gt;0036-8075&lt;/isbn&gt;&lt;urls&gt;&lt;/urls&gt;&lt;/record&gt;&lt;/Cite&gt;&lt;Cite&gt;&lt;Author&gt;Matre&lt;/Author&gt;&lt;Year&gt;2006&lt;/Year&gt;&lt;RecNum&gt;428&lt;/RecNum&gt;&lt;record&gt;&lt;rec-number&gt;428&lt;/rec-number&gt;&lt;foreign-keys&gt;&lt;key app="EN" db-id="prea0s5zudef24eddtmptt5tdwwa5t55wssp" timestamp="1460552436"&gt;428&lt;/key&gt;&lt;/foreign-keys&gt;&lt;ref-type name="Journal Article"&gt;17&lt;/ref-type&gt;&lt;contributors&gt;&lt;authors&gt;&lt;author&gt;Matre, Dagfinn&lt;/author&gt;&lt;author&gt;Casey, Kenneth L&lt;/author&gt;&lt;author&gt;Knardahl, Stein&lt;/author&gt;&lt;/authors&gt;&lt;/contributors&gt;&lt;titles&gt;&lt;title&gt;Placebo-induced changes in spinal cord pain processing&lt;/title&gt;&lt;secondary-title&gt;The Journal of neuroscience&lt;/secondary-title&gt;&lt;/titles&gt;&lt;periodical&gt;&lt;full-title&gt;The Journal of Neuroscience&lt;/full-title&gt;&lt;/periodical&gt;&lt;pages&gt;559-563&lt;/pages&gt;&lt;volume&gt;26&lt;/volume&gt;&lt;number&gt;2&lt;/number&gt;&lt;dates&gt;&lt;year&gt;2006&lt;/year&gt;&lt;/dates&gt;&lt;isbn&gt;0270-6474&lt;/isbn&gt;&lt;urls&gt;&lt;/urls&gt;&lt;/record&gt;&lt;/Cite&gt;&lt;/EndNote&gt;</w:instrText>
      </w:r>
      <w:r w:rsidR="00201C11">
        <w:rPr>
          <w:rFonts w:cs="Times New Roman"/>
        </w:rPr>
        <w:fldChar w:fldCharType="separate"/>
      </w:r>
      <w:r w:rsidR="00201C11">
        <w:rPr>
          <w:rFonts w:cs="Times New Roman"/>
          <w:noProof/>
        </w:rPr>
        <w:t>(Eippert, Finsterbusch, Bingel, &amp; Büchel, 2009; Matre, Casey, &amp; Knardahl, 2006)</w:t>
      </w:r>
      <w:r w:rsidR="00201C11">
        <w:rPr>
          <w:rFonts w:cs="Times New Roman"/>
        </w:rPr>
        <w:fldChar w:fldCharType="end"/>
      </w:r>
      <w:r w:rsidR="00B04928">
        <w:rPr>
          <w:rFonts w:cs="Times New Roman"/>
        </w:rPr>
        <w:t xml:space="preserve">. </w:t>
      </w:r>
      <w:proofErr w:type="spellStart"/>
      <w:r w:rsidR="008849C1">
        <w:rPr>
          <w:rFonts w:cs="Times New Roman"/>
        </w:rPr>
        <w:t>Bü</w:t>
      </w:r>
      <w:r w:rsidR="00961595">
        <w:rPr>
          <w:rFonts w:cs="Times New Roman"/>
        </w:rPr>
        <w:t>chel</w:t>
      </w:r>
      <w:proofErr w:type="spellEnd"/>
      <w:r w:rsidR="00961595">
        <w:rPr>
          <w:rFonts w:cs="Times New Roman"/>
        </w:rPr>
        <w:t xml:space="preserve"> and colleagues’ (2014) model extends the gate control model, but suggests that, rather than separate top-down and bottom-up systems, a single reciprocal, iterative system whereby data from the senses and from prior beliefs are in constant communication with one another to </w:t>
      </w:r>
      <w:r w:rsidR="00651023">
        <w:rPr>
          <w:rFonts w:cs="Times New Roman"/>
        </w:rPr>
        <w:t xml:space="preserve">inform </w:t>
      </w:r>
      <w:r w:rsidR="00961595">
        <w:rPr>
          <w:rFonts w:cs="Times New Roman"/>
        </w:rPr>
        <w:t>sensation</w:t>
      </w:r>
      <w:r w:rsidR="00651023">
        <w:rPr>
          <w:rFonts w:cs="Times New Roman"/>
        </w:rPr>
        <w:t xml:space="preserve"> from one moment to the next such that if beliefs no longer match sensory data that data can cause those beliefs to change</w:t>
      </w:r>
      <w:r w:rsidR="00961595">
        <w:rPr>
          <w:rFonts w:cs="Times New Roman"/>
        </w:rPr>
        <w:t xml:space="preserve">. </w:t>
      </w:r>
      <w:r w:rsidR="00651023">
        <w:rPr>
          <w:rFonts w:cs="Times New Roman"/>
        </w:rPr>
        <w:t xml:space="preserve">This reciprocal interactive model may help explain why placebo effects extinguish over time—because the signal from sensory data becomes sufficiently certain (either from amplitude of signal or consistency over time) to override control by prior beliefs.  </w:t>
      </w:r>
      <w:proofErr w:type="spellStart"/>
      <w:r w:rsidR="008849C1">
        <w:rPr>
          <w:rFonts w:cs="Times New Roman"/>
        </w:rPr>
        <w:t>Bü</w:t>
      </w:r>
      <w:r w:rsidR="00651023">
        <w:rPr>
          <w:rFonts w:cs="Times New Roman"/>
        </w:rPr>
        <w:t>chel</w:t>
      </w:r>
      <w:proofErr w:type="spellEnd"/>
      <w:r w:rsidR="00651023">
        <w:rPr>
          <w:rFonts w:cs="Times New Roman"/>
        </w:rPr>
        <w:t xml:space="preserve"> and colleagues’ </w:t>
      </w:r>
      <w:r w:rsidR="00C04A17">
        <w:rPr>
          <w:rFonts w:cs="Times New Roman"/>
        </w:rPr>
        <w:t xml:space="preserve">model </w:t>
      </w:r>
      <w:r w:rsidR="00651023">
        <w:rPr>
          <w:rFonts w:cs="Times New Roman"/>
        </w:rPr>
        <w:t xml:space="preserve">is </w:t>
      </w:r>
      <w:r>
        <w:rPr>
          <w:rFonts w:cs="Times New Roman"/>
        </w:rPr>
        <w:t>a neural model of placebo effects</w:t>
      </w:r>
      <w:r w:rsidR="00513F49">
        <w:rPr>
          <w:rFonts w:cs="Times New Roman"/>
        </w:rPr>
        <w:t xml:space="preserve"> based</w:t>
      </w:r>
      <w:r w:rsidR="00247B1A">
        <w:rPr>
          <w:rFonts w:cs="Times New Roman"/>
        </w:rPr>
        <w:t xml:space="preserve"> on</w:t>
      </w:r>
      <w:r w:rsidR="00513F49">
        <w:rPr>
          <w:rFonts w:cs="Times New Roman"/>
        </w:rPr>
        <w:t xml:space="preserve"> </w:t>
      </w:r>
      <w:r w:rsidR="00513F49">
        <w:rPr>
          <w:rFonts w:cs="Times New Roman"/>
          <w:i/>
        </w:rPr>
        <w:t xml:space="preserve">control of perception </w:t>
      </w:r>
      <w:proofErr w:type="gramStart"/>
      <w:r w:rsidR="00513F49">
        <w:rPr>
          <w:rFonts w:cs="Times New Roman"/>
          <w:i/>
        </w:rPr>
        <w:t xml:space="preserve">by </w:t>
      </w:r>
      <w:r w:rsidR="00961595">
        <w:rPr>
          <w:rFonts w:cs="Times New Roman"/>
          <w:i/>
        </w:rPr>
        <w:t>both</w:t>
      </w:r>
      <w:proofErr w:type="gramEnd"/>
      <w:r w:rsidR="00961595">
        <w:rPr>
          <w:rFonts w:cs="Times New Roman"/>
          <w:i/>
        </w:rPr>
        <w:t xml:space="preserve"> attention, </w:t>
      </w:r>
      <w:r w:rsidR="00513F49">
        <w:rPr>
          <w:rFonts w:cs="Times New Roman"/>
          <w:i/>
        </w:rPr>
        <w:t>belief</w:t>
      </w:r>
      <w:r w:rsidR="00247B1A">
        <w:rPr>
          <w:rFonts w:cs="Times New Roman"/>
          <w:i/>
        </w:rPr>
        <w:t>,</w:t>
      </w:r>
      <w:r w:rsidR="00961595">
        <w:rPr>
          <w:rFonts w:cs="Times New Roman"/>
          <w:i/>
        </w:rPr>
        <w:t xml:space="preserve"> and sensory data</w:t>
      </w:r>
      <w:r>
        <w:rPr>
          <w:rFonts w:cs="Times New Roman"/>
        </w:rPr>
        <w:t>, where prior beliefs inhibit or enhance signals coming from the p</w:t>
      </w:r>
      <w:r w:rsidR="00864939">
        <w:rPr>
          <w:rFonts w:cs="Times New Roman"/>
        </w:rPr>
        <w:t>eripheral nervous system to produce a resultant sensation</w:t>
      </w:r>
      <w:r w:rsidR="00247B1A">
        <w:rPr>
          <w:rFonts w:cs="Times New Roman"/>
        </w:rPr>
        <w:t xml:space="preserve"> and where signals from sensory data can mod</w:t>
      </w:r>
      <w:r w:rsidR="00201C11">
        <w:rPr>
          <w:rFonts w:cs="Times New Roman"/>
        </w:rPr>
        <w:t>ulate beliefs</w:t>
      </w:r>
      <w:r w:rsidR="00864939">
        <w:rPr>
          <w:rFonts w:cs="Times New Roman"/>
        </w:rPr>
        <w:t>.</w:t>
      </w:r>
      <w:r w:rsidR="00982E7E">
        <w:rPr>
          <w:rFonts w:cs="Times New Roman"/>
        </w:rPr>
        <w:t xml:space="preserve"> That the size of the placebo effect is determined by the level of certainty was shown in a study by Brown and colleagues </w:t>
      </w:r>
      <w:r w:rsidR="00982E7E">
        <w:rPr>
          <w:rFonts w:cs="Times New Roman"/>
        </w:rPr>
        <w:fldChar w:fldCharType="begin"/>
      </w:r>
      <w:r w:rsidR="00982E7E">
        <w:rPr>
          <w:rFonts w:cs="Times New Roman"/>
        </w:rPr>
        <w:instrText xml:space="preserve"> ADDIN EN.CITE &lt;EndNote&gt;&lt;Cite ExcludeAuth="1"&gt;&lt;Author&gt;Brown&lt;/Author&gt;&lt;Year&gt;2008&lt;/Year&gt;&lt;RecNum&gt;154&lt;/RecNum&gt;&lt;DisplayText&gt;(2008)&lt;/DisplayText&gt;&lt;record&gt;&lt;rec-number&gt;154&lt;/rec-number&gt;&lt;foreign-keys&gt;&lt;key app="EN" db-id="prea0s5zudef24eddtmptt5tdwwa5t55wssp" timestamp="1425358965"&gt;154&lt;/key&gt;&lt;/foreign-keys&gt;&lt;ref-type name="Journal Article"&gt;17&lt;/ref-type&gt;&lt;contributors&gt;&lt;authors&gt;&lt;author&gt;Brown, Christopher A&lt;/author&gt;&lt;author&gt;Seymour, Ben&lt;/author&gt;&lt;author&gt;Boyle, Yvonne&lt;/author&gt;&lt;author&gt;El-Deredy, Wael&lt;/author&gt;&lt;author&gt;Jones, Anthony KP&lt;/author&gt;&lt;/authors&gt;&lt;/contributors&gt;&lt;titles&gt;&lt;title&gt;Modulation of pain ratings by expectation and uncertainty: behavioral characteristics and anticipatory neural correlates&lt;/title&gt;&lt;secondary-title&gt;Pain&lt;/secondary-title&gt;&lt;/titles&gt;&lt;periodical&gt;&lt;full-title&gt;PAIN&lt;/full-title&gt;&lt;/periodical&gt;&lt;pages&gt;240-250&lt;/pages&gt;&lt;volume&gt;135&lt;/volume&gt;&lt;number&gt;3&lt;/number&gt;&lt;dates&gt;&lt;year&gt;2008&lt;/year&gt;&lt;/dates&gt;&lt;isbn&gt;0304-3959&lt;/isbn&gt;&lt;urls&gt;&lt;/urls&gt;&lt;/record&gt;&lt;/Cite&gt;&lt;/EndNote&gt;</w:instrText>
      </w:r>
      <w:r w:rsidR="00982E7E">
        <w:rPr>
          <w:rFonts w:cs="Times New Roman"/>
        </w:rPr>
        <w:fldChar w:fldCharType="separate"/>
      </w:r>
      <w:r w:rsidR="00982E7E">
        <w:rPr>
          <w:rFonts w:cs="Times New Roman"/>
          <w:noProof/>
        </w:rPr>
        <w:t>(2008)</w:t>
      </w:r>
      <w:r w:rsidR="00982E7E">
        <w:rPr>
          <w:rFonts w:cs="Times New Roman"/>
        </w:rPr>
        <w:fldChar w:fldCharType="end"/>
      </w:r>
      <w:r w:rsidR="00982E7E">
        <w:rPr>
          <w:rFonts w:cs="Times New Roman"/>
        </w:rPr>
        <w:t>, who examined the effect of different intensities of painful stimuli under both certain and uncertain expectation conditions. They found that under certain expectation conditions high intensity pain was perceived as more painful and low intensity as less painful</w:t>
      </w:r>
      <w:r w:rsidR="00372159">
        <w:rPr>
          <w:rFonts w:cs="Times New Roman"/>
        </w:rPr>
        <w:t xml:space="preserve">, which would confirm that certain prior beliefs </w:t>
      </w:r>
      <w:proofErr w:type="gramStart"/>
      <w:r w:rsidR="00372159">
        <w:rPr>
          <w:rFonts w:cs="Times New Roman"/>
        </w:rPr>
        <w:t>can</w:t>
      </w:r>
      <w:proofErr w:type="gramEnd"/>
      <w:r w:rsidR="00372159">
        <w:rPr>
          <w:rFonts w:cs="Times New Roman"/>
        </w:rPr>
        <w:t xml:space="preserve"> modulate existing sensory signals</w:t>
      </w:r>
      <w:r w:rsidR="00982E7E">
        <w:rPr>
          <w:rFonts w:cs="Times New Roman"/>
        </w:rPr>
        <w:t xml:space="preserve">. Other studies have found results that </w:t>
      </w:r>
      <w:r w:rsidR="003F0FB9">
        <w:rPr>
          <w:rFonts w:cs="Times New Roman"/>
        </w:rPr>
        <w:t xml:space="preserve">seem to </w:t>
      </w:r>
      <w:r w:rsidR="00982E7E">
        <w:rPr>
          <w:rFonts w:cs="Times New Roman"/>
        </w:rPr>
        <w:t xml:space="preserve">contradict </w:t>
      </w:r>
      <w:commentRangeStart w:id="25"/>
      <w:r w:rsidR="00982E7E">
        <w:rPr>
          <w:rFonts w:cs="Times New Roman"/>
        </w:rPr>
        <w:t>Brown et al. (2008), with uncertain</w:t>
      </w:r>
      <w:r w:rsidR="000D35CB">
        <w:rPr>
          <w:rFonts w:cs="Times New Roman"/>
        </w:rPr>
        <w:t>ty producing</w:t>
      </w:r>
      <w:r w:rsidR="00982E7E">
        <w:rPr>
          <w:rFonts w:cs="Times New Roman"/>
        </w:rPr>
        <w:t xml:space="preserve"> </w:t>
      </w:r>
      <w:r w:rsidR="000D35CB">
        <w:rPr>
          <w:rFonts w:cs="Times New Roman"/>
        </w:rPr>
        <w:t>increased pain for the high intensity pain stimulus</w:t>
      </w:r>
      <w:commentRangeEnd w:id="25"/>
      <w:r w:rsidR="003F0FB9">
        <w:rPr>
          <w:rStyle w:val="CommentReference"/>
        </w:rPr>
        <w:commentReference w:id="25"/>
      </w:r>
      <w:r w:rsidR="00B06C93">
        <w:rPr>
          <w:rFonts w:cs="Times New Roman"/>
        </w:rPr>
        <w:t xml:space="preserve"> </w:t>
      </w:r>
      <w:r w:rsidR="00B06C93">
        <w:rPr>
          <w:rFonts w:cs="Times New Roman"/>
        </w:rPr>
        <w:fldChar w:fldCharType="begin"/>
      </w:r>
      <w:r w:rsidR="00B06C93">
        <w:rPr>
          <w:rFonts w:cs="Times New Roman"/>
        </w:rPr>
        <w:instrText xml:space="preserve"> ADDIN EN.CITE &lt;EndNote&gt;&lt;Cite&gt;&lt;Author&gt;Yoshida&lt;/Author&gt;&lt;Year&gt;2013&lt;/Year&gt;&lt;RecNum&gt;426&lt;/RecNum&gt;&lt;DisplayText&gt;(Yoshida, Seymour, Koltzenburg, &amp;amp; Dolan, 2013)&lt;/DisplayText&gt;&lt;record&gt;&lt;rec-number&gt;426&lt;/rec-number&gt;&lt;foreign-keys&gt;&lt;key app="EN" db-id="prea0s5zudef24eddtmptt5tdwwa5t55wssp" timestamp="1460528211"&gt;426&lt;/key&gt;&lt;/foreign-keys&gt;&lt;ref-type name="Journal Article"&gt;17&lt;/ref-type&gt;&lt;contributors&gt;&lt;authors&gt;&lt;author&gt;Yoshida, Wako&lt;/author&gt;&lt;author&gt;Seymour, Ben&lt;/author&gt;&lt;author&gt;Koltzenburg, Martin&lt;/author&gt;&lt;author&gt;Dolan, Raymond J&lt;/author&gt;&lt;/authors&gt;&lt;/contributors&gt;&lt;titles&gt;&lt;title&gt;Uncertainty increases pain: evidence for a novel mechanism of pain modulation involving the periaqueductal gray&lt;/title&gt;&lt;secondary-title&gt;The Journal of Neuroscience&lt;/secondary-title&gt;&lt;/titles&gt;&lt;periodical&gt;&lt;full-title&gt;The Journal of Neuroscience&lt;/full-title&gt;&lt;/periodical&gt;&lt;pages&gt;5638-5646&lt;/pages&gt;&lt;volume&gt;33&lt;/volume&gt;&lt;number&gt;13&lt;/number&gt;&lt;dates&gt;&lt;year&gt;2013&lt;/year&gt;&lt;/dates&gt;&lt;isbn&gt;0270-6474&lt;/isbn&gt;&lt;urls&gt;&lt;/urls&gt;&lt;/record&gt;&lt;/Cite&gt;&lt;/EndNote&gt;</w:instrText>
      </w:r>
      <w:r w:rsidR="00B06C93">
        <w:rPr>
          <w:rFonts w:cs="Times New Roman"/>
        </w:rPr>
        <w:fldChar w:fldCharType="separate"/>
      </w:r>
      <w:r w:rsidR="00B06C93">
        <w:rPr>
          <w:rFonts w:cs="Times New Roman"/>
          <w:noProof/>
        </w:rPr>
        <w:t>(Yoshida, Seymour, Koltzenburg, &amp; Dolan, 2013)</w:t>
      </w:r>
      <w:r w:rsidR="00B06C93">
        <w:rPr>
          <w:rFonts w:cs="Times New Roman"/>
        </w:rPr>
        <w:fldChar w:fldCharType="end"/>
      </w:r>
      <w:r w:rsidR="00B06C93">
        <w:rPr>
          <w:rFonts w:cs="Times New Roman"/>
        </w:rPr>
        <w:t>.</w:t>
      </w:r>
      <w:r w:rsidR="003F0FB9">
        <w:rPr>
          <w:rFonts w:cs="Times New Roman"/>
        </w:rPr>
        <w:t xml:space="preserve"> </w:t>
      </w:r>
      <w:proofErr w:type="spellStart"/>
      <w:r w:rsidR="003F0FB9">
        <w:rPr>
          <w:rFonts w:cs="Times New Roman"/>
        </w:rPr>
        <w:t>Pollo</w:t>
      </w:r>
      <w:proofErr w:type="spellEnd"/>
      <w:r w:rsidR="003F0FB9">
        <w:rPr>
          <w:rFonts w:cs="Times New Roman"/>
        </w:rPr>
        <w:t xml:space="preserve"> et al. (2001) discovered that telling participants they would receive a painkiller (exact instruction) produced more pronounced placebo analgesia than instructions that they could receive either a painkiller or a p</w:t>
      </w:r>
      <w:r w:rsidR="00AE1E39">
        <w:rPr>
          <w:rFonts w:cs="Times New Roman"/>
        </w:rPr>
        <w:t xml:space="preserve">lacebo (uncertain instruction), </w:t>
      </w:r>
      <w:r w:rsidR="00B76874">
        <w:rPr>
          <w:rFonts w:cs="Times New Roman"/>
        </w:rPr>
        <w:t xml:space="preserve">which supports finding from other studies that uncertain instruction can produce differing effects to deceptive instruction </w: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 </w:instrText>
      </w:r>
      <w:r w:rsidR="00B76874">
        <w:rPr>
          <w:rFonts w:cs="Times New Roman"/>
        </w:rPr>
        <w:fldChar w:fldCharType="begin">
          <w:fldData xml:space="preserve">PEVuZE5vdGU+PENpdGU+PEF1dGhvcj5LaXJzY2g8L0F1dGhvcj48WWVhcj4xOTkzPC9ZZWFyPjxS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</w:fldData>
        </w:fldChar>
      </w:r>
      <w:r w:rsidR="00B76874">
        <w:rPr>
          <w:rFonts w:cs="Times New Roman"/>
        </w:rPr>
        <w:instrText xml:space="preserve"> ADDIN EN.CITE.DATA </w:instrText>
      </w:r>
      <w:r w:rsidR="00B76874">
        <w:rPr>
          <w:rFonts w:cs="Times New Roman"/>
        </w:rPr>
      </w:r>
      <w:r w:rsidR="00B76874">
        <w:rPr>
          <w:rFonts w:cs="Times New Roman"/>
        </w:rPr>
        <w:fldChar w:fldCharType="end"/>
      </w:r>
      <w:r w:rsidR="00B76874">
        <w:rPr>
          <w:rFonts w:cs="Times New Roman"/>
        </w:rPr>
      </w:r>
      <w:r w:rsidR="00B76874">
        <w:rPr>
          <w:rFonts w:cs="Times New Roman"/>
        </w:rPr>
        <w:fldChar w:fldCharType="separate"/>
      </w:r>
      <w:r w:rsidR="00B76874">
        <w:rPr>
          <w:rFonts w:cs="Times New Roman"/>
          <w:noProof/>
        </w:rPr>
        <w:t>(Kirsch &amp; Rosadino, 1993; Kirsch &amp; Weixel, 1988)</w:t>
      </w:r>
      <w:r w:rsidR="00B76874">
        <w:rPr>
          <w:rFonts w:cs="Times New Roman"/>
        </w:rPr>
        <w:fldChar w:fldCharType="end"/>
      </w:r>
      <w:r w:rsidR="0045641C">
        <w:rPr>
          <w:rFonts w:cs="Times New Roman"/>
        </w:rPr>
        <w:t xml:space="preserve">. </w:t>
      </w:r>
    </w:p>
    <w:p w14:paraId="05D9B31F" w14:textId="1AD85D46" w:rsidR="00580DB4" w:rsidRDefault="007813FA" w:rsidP="006D7C44">
      <w:pPr>
        <w:spacing w:before="100" w:beforeAutospacing="1" w:after="100" w:afterAutospacing="1"/>
        <w:ind w:firstLine="284"/>
        <w:contextualSpacing/>
        <w:rPr>
          <w:rFonts w:cs="Times New Roman"/>
        </w:rPr>
      </w:pPr>
      <w:r>
        <w:rPr>
          <w:rFonts w:cs="Times New Roman"/>
        </w:rPr>
        <w:t>I</w:t>
      </w:r>
      <w:r w:rsidR="009F566D">
        <w:rPr>
          <w:rFonts w:cs="Times New Roman"/>
        </w:rPr>
        <w:t>n Bayesian statistical models</w:t>
      </w:r>
      <w:r w:rsidR="00996022">
        <w:rPr>
          <w:rFonts w:cs="Times New Roman"/>
        </w:rPr>
        <w:t xml:space="preserve"> </w:t>
      </w:r>
      <w:r>
        <w:rPr>
          <w:rFonts w:cs="Times New Roman"/>
        </w:rPr>
        <w:t xml:space="preserve">the prior probability function </w:t>
      </w:r>
      <w:r w:rsidR="00C370D7">
        <w:rPr>
          <w:rFonts w:cs="Times New Roman"/>
        </w:rPr>
        <w:t xml:space="preserve">is </w:t>
      </w:r>
      <w:r w:rsidR="00996022">
        <w:rPr>
          <w:rFonts w:cs="Times New Roman"/>
        </w:rPr>
        <w:t xml:space="preserve">analogous to </w:t>
      </w:r>
      <w:r>
        <w:rPr>
          <w:rFonts w:cs="Times New Roman"/>
        </w:rPr>
        <w:t xml:space="preserve">prior </w:t>
      </w:r>
      <w:r w:rsidR="00996022">
        <w:rPr>
          <w:rFonts w:cs="Times New Roman"/>
        </w:rPr>
        <w:t xml:space="preserve">beliefs or expectancy in expectancy models </w:t>
      </w:r>
      <w:r>
        <w:rPr>
          <w:rFonts w:cs="Times New Roman"/>
        </w:rPr>
        <w:t>of placebo effects, and t</w:t>
      </w:r>
      <w:r w:rsidR="00996022">
        <w:rPr>
          <w:rFonts w:cs="Times New Roman"/>
        </w:rPr>
        <w:t xml:space="preserve">he likelihood function </w:t>
      </w:r>
      <w:r w:rsidR="00883478">
        <w:rPr>
          <w:rFonts w:cs="Times New Roman"/>
        </w:rPr>
        <w:t xml:space="preserve">is </w:t>
      </w:r>
      <w:r w:rsidR="00996022">
        <w:rPr>
          <w:rFonts w:cs="Times New Roman"/>
        </w:rPr>
        <w:t>analogous to perceptual information from the senses</w:t>
      </w:r>
      <w:r w:rsidR="0008594F">
        <w:rPr>
          <w:rFonts w:cs="Times New Roman"/>
        </w:rPr>
        <w:t xml:space="preserve"> </w:t>
      </w:r>
      <w:r w:rsidR="0008594F">
        <w:rPr>
          <w:rFonts w:cs="Times New Roman"/>
        </w:rPr>
        <w:fldChar w:fldCharType="begin"/>
      </w:r>
      <w:r w:rsidR="0008594F">
        <w:rPr>
          <w:rFonts w:cs="Times New Roman"/>
        </w:rPr>
        <w:instrText xml:space="preserve"> ADDIN EN.CITE &lt;EndNote&gt;&lt;Cite&gt;&lt;Author&gt;Büchel&lt;/Author&gt;&lt;Year&gt;2014&lt;/Year&gt;&lt;RecNum&gt;265&lt;/RecNum&gt;&lt;DisplayText&gt;(Büchel et al., 2014)&lt;/DisplayText&gt;&lt;record&gt;&lt;rec-number&gt;265&lt;/rec-number&gt;&lt;foreign-keys&gt;&lt;key app="EN" db-id="prea0s5zudef24eddtmptt5tdwwa5t55wssp" timestamp="1454557521"&gt;265&lt;/key&gt;&lt;/foreign-keys&gt;&lt;ref-type name="Journal Article"&gt;17&lt;/ref-type&gt;&lt;contributors&gt;&lt;authors&gt;&lt;author&gt;Büchel, Christian&lt;/author&gt;&lt;author&gt;Geuter, Stephan&lt;/author&gt;&lt;author&gt;Sprenger, Christian&lt;/author&gt;&lt;author&gt;Eippert, Falk&lt;/author&gt;&lt;/authors&gt;&lt;/contributors&gt;&lt;titles&gt;&lt;title&gt;Placebo analgesia: a predictive coding perspective&lt;/title&gt;&lt;secondary-title&gt;Neuron&lt;/secondary-title&gt;&lt;/titles&gt;&lt;periodical&gt;&lt;full-title&gt;Neuron&lt;/full-title&gt;&lt;/periodical&gt;&lt;pages&gt;1223-1239&lt;/pages&gt;&lt;volume&gt;81&lt;/volume&gt;&lt;number&gt;6&lt;/number&gt;&lt;dates&gt;&lt;year&gt;2014&lt;/year&gt;&lt;/dates&gt;&lt;isbn&gt;0896-6273&lt;/isbn&gt;&lt;urls&gt;&lt;/urls&gt;&lt;/record&gt;&lt;/Cite&gt;&lt;/EndNote&gt;</w:instrText>
      </w:r>
      <w:r w:rsidR="0008594F">
        <w:rPr>
          <w:rFonts w:cs="Times New Roman"/>
        </w:rPr>
        <w:fldChar w:fldCharType="separate"/>
      </w:r>
      <w:r w:rsidR="0008594F">
        <w:rPr>
          <w:rFonts w:cs="Times New Roman"/>
          <w:noProof/>
        </w:rPr>
        <w:t>(Büchel et al., 2014)</w:t>
      </w:r>
      <w:r w:rsidR="0008594F">
        <w:rPr>
          <w:rFonts w:cs="Times New Roman"/>
        </w:rPr>
        <w:fldChar w:fldCharType="end"/>
      </w:r>
      <w:r w:rsidR="00996022">
        <w:rPr>
          <w:rFonts w:cs="Times New Roman"/>
        </w:rPr>
        <w:t xml:space="preserve">. </w:t>
      </w:r>
      <w:r w:rsidR="00CB5871">
        <w:rPr>
          <w:rFonts w:cs="Times New Roman"/>
        </w:rPr>
        <w:t xml:space="preserve">In </w:t>
      </w:r>
      <w:r w:rsidR="00996022">
        <w:rPr>
          <w:rFonts w:cs="Times New Roman"/>
        </w:rPr>
        <w:t xml:space="preserve">Bayesian </w:t>
      </w:r>
      <w:r w:rsidR="0008594F">
        <w:rPr>
          <w:rFonts w:cs="Times New Roman"/>
        </w:rPr>
        <w:t>placebo</w:t>
      </w:r>
      <w:r w:rsidR="00996022">
        <w:rPr>
          <w:rFonts w:cs="Times New Roman"/>
        </w:rPr>
        <w:t xml:space="preserve"> </w:t>
      </w:r>
      <w:r w:rsidR="00CB5871">
        <w:rPr>
          <w:rFonts w:cs="Times New Roman"/>
        </w:rPr>
        <w:t xml:space="preserve">models the </w:t>
      </w:r>
      <w:r>
        <w:rPr>
          <w:rFonts w:cs="Times New Roman"/>
        </w:rPr>
        <w:t xml:space="preserve">final perception </w:t>
      </w:r>
      <w:r w:rsidR="00CB5871">
        <w:rPr>
          <w:rFonts w:cs="Times New Roman"/>
        </w:rPr>
        <w:t>is the</w:t>
      </w:r>
      <w:r w:rsidR="00C370D7">
        <w:rPr>
          <w:rFonts w:cs="Times New Roman"/>
        </w:rPr>
        <w:t xml:space="preserve"> result of the</w:t>
      </w:r>
      <w:r w:rsidR="00996022">
        <w:rPr>
          <w:rFonts w:cs="Times New Roman"/>
        </w:rPr>
        <w:t xml:space="preserve"> integr</w:t>
      </w:r>
      <w:r w:rsidR="00CB5871">
        <w:rPr>
          <w:rFonts w:cs="Times New Roman"/>
        </w:rPr>
        <w:t>ation of these two sources of information</w:t>
      </w:r>
      <w:r>
        <w:rPr>
          <w:rFonts w:cs="Times New Roman"/>
        </w:rPr>
        <w:t xml:space="preserve">. According to these Bayesian models the level of certainty with which the expectancies are held will determine the strength of their influence on the final perception. </w:t>
      </w:r>
      <w:proofErr w:type="gramStart"/>
      <w:r>
        <w:rPr>
          <w:rFonts w:cs="Times New Roman"/>
        </w:rPr>
        <w:t>Thus the more certain the expectancy the greater the placebo effect.</w:t>
      </w:r>
      <w:proofErr w:type="gramEnd"/>
      <w:r>
        <w:rPr>
          <w:rFonts w:cs="Times New Roman"/>
        </w:rPr>
        <w:t xml:space="preserve"> </w:t>
      </w:r>
      <w:r w:rsidR="009F566D">
        <w:rPr>
          <w:rFonts w:cs="Times New Roman"/>
        </w:rPr>
        <w:t xml:space="preserve">We will now offer </w:t>
      </w:r>
      <w:r w:rsidR="00290ED2">
        <w:rPr>
          <w:rFonts w:cs="Times New Roman"/>
        </w:rPr>
        <w:t>some examples to illustrate how this model might work.</w:t>
      </w:r>
    </w:p>
    <w:p w14:paraId="1F3EB1C7" w14:textId="737AD877" w:rsidR="00727A63" w:rsidRDefault="00CB55A9" w:rsidP="001B2DF7">
      <w:pPr>
        <w:ind w:firstLine="284"/>
        <w:contextualSpacing/>
        <w:rPr>
          <w:rFonts w:cs="Times New Roman"/>
        </w:rPr>
      </w:pPr>
      <w:r>
        <w:rPr>
          <w:rFonts w:cs="Times New Roman"/>
        </w:rPr>
        <w:t>L</w:t>
      </w:r>
      <w:r w:rsidR="00290ED2">
        <w:rPr>
          <w:rFonts w:cs="Times New Roman"/>
        </w:rPr>
        <w:t>et us imagine an experiment where participants rate pain levels around an electrical shock to the skin of the hand. The abscissa of the three dist</w:t>
      </w:r>
      <w:r w:rsidR="00967D0A">
        <w:rPr>
          <w:rFonts w:cs="Times New Roman"/>
        </w:rPr>
        <w:t>r</w:t>
      </w:r>
      <w:r w:rsidR="00290ED2">
        <w:rPr>
          <w:rFonts w:cs="Times New Roman"/>
        </w:rPr>
        <w:t xml:space="preserve">ibutions represent level of pain, where 10 is maximum pain and 0 no pain. </w:t>
      </w:r>
      <w:r w:rsidR="00967D0A">
        <w:rPr>
          <w:rFonts w:cs="Times New Roman"/>
        </w:rPr>
        <w:t xml:space="preserve">The y-axis represents probability density, or level of certainty. </w:t>
      </w:r>
      <w:r w:rsidR="00B76BBE">
        <w:rPr>
          <w:rFonts w:cs="Times New Roman"/>
        </w:rPr>
        <w:t xml:space="preserve">Prior to each </w:t>
      </w:r>
      <w:r w:rsidR="00290ED2">
        <w:rPr>
          <w:rFonts w:cs="Times New Roman"/>
        </w:rPr>
        <w:t xml:space="preserve">shock participants </w:t>
      </w:r>
      <w:r w:rsidR="00DF3DF4">
        <w:rPr>
          <w:rFonts w:cs="Times New Roman"/>
        </w:rPr>
        <w:t xml:space="preserve">either </w:t>
      </w:r>
      <w:r w:rsidR="00B76BBE">
        <w:rPr>
          <w:rFonts w:cs="Times New Roman"/>
        </w:rPr>
        <w:t>have a</w:t>
      </w:r>
      <w:r w:rsidR="00DF3DF4">
        <w:rPr>
          <w:rFonts w:cs="Times New Roman"/>
        </w:rPr>
        <w:t>n inert</w:t>
      </w:r>
      <w:r w:rsidR="00B76BBE">
        <w:rPr>
          <w:rFonts w:cs="Times New Roman"/>
        </w:rPr>
        <w:t xml:space="preserve"> cream applied or they are given no cream. </w:t>
      </w:r>
      <w:r w:rsidR="00DA4D33">
        <w:rPr>
          <w:rFonts w:cs="Times New Roman"/>
        </w:rPr>
        <w:t xml:space="preserve">The participants are told that the cream is a powerful analgesic that will reduce the painfulness of the shock. </w:t>
      </w:r>
      <w:r w:rsidR="00B76BBE">
        <w:rPr>
          <w:rFonts w:cs="Times New Roman"/>
        </w:rPr>
        <w:t>Prior to each shock they are</w:t>
      </w:r>
      <w:r w:rsidR="00290ED2">
        <w:rPr>
          <w:rFonts w:cs="Times New Roman"/>
        </w:rPr>
        <w:t xml:space="preserve"> asked to rate how painful they believe the upcoming shock will be. This is represented by the distribution labeled ‘P</w:t>
      </w:r>
      <w:r w:rsidR="00967D0A">
        <w:rPr>
          <w:rFonts w:cs="Times New Roman"/>
        </w:rPr>
        <w:t>rior/Expectancy’.  A rating of 8-</w:t>
      </w:r>
      <w:r w:rsidR="00290ED2">
        <w:rPr>
          <w:rFonts w:cs="Times New Roman"/>
        </w:rPr>
        <w:t xml:space="preserve">10 would indicate a belief that there will be </w:t>
      </w:r>
      <w:r w:rsidR="00967D0A">
        <w:rPr>
          <w:rFonts w:cs="Times New Roman"/>
        </w:rPr>
        <w:t xml:space="preserve">little to </w:t>
      </w:r>
      <w:r w:rsidR="00290ED2">
        <w:rPr>
          <w:rFonts w:cs="Times New Roman"/>
        </w:rPr>
        <w:t xml:space="preserve">no analgesia, that is, a strong and painful shock. A pain rating </w:t>
      </w:r>
      <w:r w:rsidR="00967D0A">
        <w:rPr>
          <w:rFonts w:cs="Times New Roman"/>
        </w:rPr>
        <w:t xml:space="preserve">of 0-3 would indicate strong analgesia/low pain. The second distribution ‘Likelihood/Sensory Data’ is how strong the shock delivered actually is. The third distribution ‘’Posterior/Perception’ represents a rating of how strong the final perception of pain is after the shock has been delivered. </w:t>
      </w:r>
      <w:r w:rsidR="001B2DF7">
        <w:rPr>
          <w:rFonts w:cs="Times New Roman"/>
        </w:rPr>
        <w:t>There are two things to consider for each scenario:</w:t>
      </w:r>
    </w:p>
    <w:p w14:paraId="131066A3" w14:textId="08273312"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Congruence</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relative positions on the x-axis of the </w:t>
      </w:r>
      <w:r w:rsidR="00381C49">
        <w:rPr>
          <w:rFonts w:cs="Times New Roman"/>
          <w:sz w:val="24"/>
          <w:szCs w:val="24"/>
        </w:rPr>
        <w:t xml:space="preserve">mode of the </w:t>
      </w:r>
      <w:r w:rsidRPr="001B2DF7">
        <w:rPr>
          <w:rFonts w:cs="Times New Roman"/>
          <w:sz w:val="24"/>
          <w:szCs w:val="24"/>
        </w:rPr>
        <w:t>prior and data distributions</w:t>
      </w:r>
      <w:r w:rsidR="00381C49">
        <w:rPr>
          <w:rFonts w:cs="Times New Roman"/>
          <w:sz w:val="24"/>
          <w:szCs w:val="24"/>
        </w:rPr>
        <w:t>.</w:t>
      </w:r>
    </w:p>
    <w:p w14:paraId="50719B40" w14:textId="60BE895A" w:rsidR="001B2DF7" w:rsidRPr="001B2DF7" w:rsidRDefault="001B2DF7" w:rsidP="001B2DF7">
      <w:pPr>
        <w:pStyle w:val="ListParagraph"/>
        <w:numPr>
          <w:ilvl w:val="0"/>
          <w:numId w:val="13"/>
        </w:numPr>
        <w:rPr>
          <w:rFonts w:cs="Times New Roman"/>
          <w:sz w:val="24"/>
          <w:szCs w:val="24"/>
        </w:rPr>
      </w:pPr>
      <w:r w:rsidRPr="001B2DF7">
        <w:rPr>
          <w:rFonts w:cs="Times New Roman"/>
          <w:i/>
          <w:sz w:val="24"/>
          <w:szCs w:val="24"/>
        </w:rPr>
        <w:t>Level of certainty</w:t>
      </w:r>
      <w:r w:rsidRPr="001B2DF7">
        <w:rPr>
          <w:rFonts w:cs="Times New Roman"/>
          <w:sz w:val="24"/>
          <w:szCs w:val="24"/>
        </w:rPr>
        <w:t xml:space="preserve"> of expected pain </w:t>
      </w:r>
      <w:proofErr w:type="spellStart"/>
      <w:r w:rsidRPr="001B2DF7">
        <w:rPr>
          <w:rFonts w:cs="Times New Roman"/>
          <w:sz w:val="24"/>
          <w:szCs w:val="24"/>
        </w:rPr>
        <w:t>vs</w:t>
      </w:r>
      <w:proofErr w:type="spellEnd"/>
      <w:r w:rsidRPr="001B2DF7">
        <w:rPr>
          <w:rFonts w:cs="Times New Roman"/>
          <w:sz w:val="24"/>
          <w:szCs w:val="24"/>
        </w:rPr>
        <w:t xml:space="preserve"> actual pain signal, expressed by the characteristics of each distribution (width of distribution and height of distribution)</w:t>
      </w:r>
    </w:p>
    <w:p w14:paraId="149E2941" w14:textId="0EACE6AE" w:rsidR="00B76BBE" w:rsidRDefault="001B2DF7" w:rsidP="001B2DF7">
      <w:pPr>
        <w:ind w:firstLine="284"/>
        <w:contextualSpacing/>
        <w:rPr>
          <w:rFonts w:cs="Times New Roman"/>
        </w:rPr>
      </w:pPr>
      <w:r>
        <w:rPr>
          <w:rFonts w:cs="Times New Roman"/>
        </w:rPr>
        <w:t>For the first example</w:t>
      </w:r>
      <w:r w:rsidR="00115C57">
        <w:rPr>
          <w:rFonts w:cs="Times New Roman"/>
        </w:rPr>
        <w:t>, in figure (a)</w:t>
      </w:r>
      <w:r>
        <w:rPr>
          <w:rFonts w:cs="Times New Roman"/>
        </w:rPr>
        <w:t xml:space="preserve"> let us say th</w:t>
      </w:r>
      <w:r w:rsidR="00B76BBE">
        <w:rPr>
          <w:rFonts w:cs="Times New Roman"/>
        </w:rPr>
        <w:t xml:space="preserve">at this is the first trial in the calibration phase of the experiment. Participants have not yet had the cream </w:t>
      </w:r>
      <w:proofErr w:type="gramStart"/>
      <w:r w:rsidR="00B76BBE">
        <w:rPr>
          <w:rFonts w:cs="Times New Roman"/>
        </w:rPr>
        <w:t>applied nor</w:t>
      </w:r>
      <w:proofErr w:type="gramEnd"/>
      <w:r w:rsidR="00B76BBE">
        <w:rPr>
          <w:rFonts w:cs="Times New Roman"/>
        </w:rPr>
        <w:t xml:space="preserve"> been told anything about it, and are merely asked to rate their pain before and after the shock. </w:t>
      </w:r>
    </w:p>
    <w:p w14:paraId="0AB07B43" w14:textId="12A15771" w:rsidR="001B2DF7" w:rsidRDefault="00B76BBE" w:rsidP="001B2DF7">
      <w:pPr>
        <w:ind w:firstLine="284"/>
        <w:contextualSpacing/>
        <w:rPr>
          <w:rFonts w:cs="Times New Roman"/>
        </w:rPr>
      </w:pPr>
      <w:r>
        <w:rPr>
          <w:rFonts w:cs="Times New Roman"/>
          <w:noProof/>
        </w:rPr>
        <w:drawing>
          <wp:inline distT="0" distB="0" distL="0" distR="0" wp14:anchorId="77B46093" wp14:editId="3C7EB6CE">
            <wp:extent cx="4508500" cy="3220590"/>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oexpectation"/>
                    <pic:cNvPicPr/>
                  </pic:nvPicPr>
                  <pic:blipFill>
                    <a:blip r:embed="rId12">
                      <a:extLst>
                        <a:ext uri="{28A0092B-C50C-407E-A947-70E740481C1C}">
                          <a14:useLocalDpi xmlns:a14="http://schemas.microsoft.com/office/drawing/2010/main" val="0"/>
                        </a:ext>
                      </a:extLst>
                    </a:blip>
                    <a:stretch>
                      <a:fillRect/>
                    </a:stretch>
                  </pic:blipFill>
                  <pic:spPr>
                    <a:xfrm>
                      <a:off x="0" y="0"/>
                      <a:ext cx="4509595" cy="3221372"/>
                    </a:xfrm>
                    <a:prstGeom prst="rect">
                      <a:avLst/>
                    </a:prstGeom>
                  </pic:spPr>
                </pic:pic>
              </a:graphicData>
            </a:graphic>
          </wp:inline>
        </w:drawing>
      </w:r>
    </w:p>
    <w:p w14:paraId="68A390CB" w14:textId="4996F2B6" w:rsidR="00A67B8D" w:rsidRDefault="00B76BBE" w:rsidP="006D7C44">
      <w:pPr>
        <w:spacing w:before="100" w:beforeAutospacing="1" w:after="100" w:afterAutospacing="1"/>
        <w:ind w:firstLine="284"/>
        <w:contextualSpacing/>
        <w:rPr>
          <w:rFonts w:cs="Times New Roman"/>
        </w:rPr>
      </w:pPr>
      <w:r>
        <w:rPr>
          <w:rFonts w:cs="Times New Roman"/>
        </w:rPr>
        <w:t>Because there is no expectation of what the upcoming pain will</w:t>
      </w:r>
      <w:r w:rsidR="002B3F70">
        <w:rPr>
          <w:rFonts w:cs="Times New Roman"/>
        </w:rPr>
        <w:t xml:space="preserve"> be—</w:t>
      </w:r>
      <w:r w:rsidR="00F72ABB">
        <w:rPr>
          <w:rFonts w:cs="Times New Roman"/>
        </w:rPr>
        <w:t>represented by the wide, diffuse prior with probability low and spread approximatel</w:t>
      </w:r>
      <w:r w:rsidR="00D95BD5">
        <w:rPr>
          <w:rFonts w:cs="Times New Roman"/>
        </w:rPr>
        <w:t>y evenly over the entire range of possible</w:t>
      </w:r>
      <w:r w:rsidR="002B3F70">
        <w:rPr>
          <w:rFonts w:cs="Times New Roman"/>
        </w:rPr>
        <w:t xml:space="preserve"> pain levels—</w:t>
      </w:r>
      <w:r w:rsidR="00F72ABB">
        <w:rPr>
          <w:rFonts w:cs="Times New Roman"/>
        </w:rPr>
        <w:t xml:space="preserve">the prior has no influence over the final perception. Thus the shock level and the final perception </w:t>
      </w:r>
      <w:r w:rsidR="002B3F70">
        <w:rPr>
          <w:rFonts w:cs="Times New Roman"/>
        </w:rPr>
        <w:t>are almost identical</w:t>
      </w:r>
      <w:r w:rsidR="00F72ABB">
        <w:rPr>
          <w:rFonts w:cs="Times New Roman"/>
        </w:rPr>
        <w:t>.</w:t>
      </w:r>
    </w:p>
    <w:p w14:paraId="74285666" w14:textId="2FDE2E2B" w:rsidR="002B3F70" w:rsidRDefault="005C0302" w:rsidP="006D7C44">
      <w:pPr>
        <w:spacing w:before="100" w:beforeAutospacing="1" w:after="100" w:afterAutospacing="1"/>
        <w:ind w:firstLine="284"/>
        <w:contextualSpacing/>
        <w:rPr>
          <w:rFonts w:cs="Times New Roman"/>
        </w:rPr>
      </w:pPr>
      <w:r>
        <w:rPr>
          <w:rFonts w:cs="Times New Roman"/>
        </w:rPr>
        <w:t>The next example</w:t>
      </w:r>
      <w:r w:rsidR="0099439C">
        <w:rPr>
          <w:rFonts w:cs="Times New Roman"/>
        </w:rPr>
        <w:t>, in figure (b),</w:t>
      </w:r>
      <w:r>
        <w:rPr>
          <w:rFonts w:cs="Times New Roman"/>
        </w:rPr>
        <w:t xml:space="preserve"> is a representation of the model prediction for participants’ final pain ratings when the information they have been given is congruent with</w:t>
      </w:r>
      <w:r w:rsidR="00DF3DF4">
        <w:rPr>
          <w:rFonts w:cs="Times New Roman"/>
        </w:rPr>
        <w:t xml:space="preserve"> the final shock level. An example of this would be</w:t>
      </w:r>
      <w:r>
        <w:rPr>
          <w:rFonts w:cs="Times New Roman"/>
        </w:rPr>
        <w:t xml:space="preserve"> </w:t>
      </w:r>
      <w:r w:rsidR="00DF3DF4">
        <w:rPr>
          <w:rFonts w:cs="Times New Roman"/>
        </w:rPr>
        <w:t>when</w:t>
      </w:r>
      <w:r>
        <w:rPr>
          <w:rFonts w:cs="Times New Roman"/>
        </w:rPr>
        <w:t xml:space="preserve"> participants have finished the training phase and have </w:t>
      </w:r>
      <w:r w:rsidR="00DA4D33">
        <w:rPr>
          <w:rFonts w:cs="Times New Roman"/>
        </w:rPr>
        <w:t xml:space="preserve">experienced the shocks, and have </w:t>
      </w:r>
      <w:r>
        <w:rPr>
          <w:rFonts w:cs="Times New Roman"/>
        </w:rPr>
        <w:t xml:space="preserve">been </w:t>
      </w:r>
      <w:r w:rsidR="00DA4D33">
        <w:rPr>
          <w:rFonts w:cs="Times New Roman"/>
        </w:rPr>
        <w:t xml:space="preserve">given no cream. </w:t>
      </w:r>
      <w:r>
        <w:rPr>
          <w:rFonts w:cs="Times New Roman"/>
        </w:rPr>
        <w:t>The following represents the first no-cream trial of the test phase.</w:t>
      </w:r>
    </w:p>
    <w:p w14:paraId="20246E15" w14:textId="255486E4" w:rsidR="005C0302" w:rsidRDefault="005C0302" w:rsidP="005C0302">
      <w:pPr>
        <w:spacing w:before="100" w:beforeAutospacing="1" w:after="100" w:afterAutospacing="1"/>
        <w:contextualSpacing/>
        <w:rPr>
          <w:rFonts w:cs="Times New Roman"/>
        </w:rPr>
      </w:pPr>
      <w:r>
        <w:rPr>
          <w:rFonts w:cs="Times New Roman"/>
          <w:noProof/>
        </w:rPr>
        <w:drawing>
          <wp:inline distT="0" distB="0" distL="0" distR="0" wp14:anchorId="36C7A6B7" wp14:editId="57F50A59">
            <wp:extent cx="4914900" cy="351089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ectationShock"/>
                    <pic:cNvPicPr/>
                  </pic:nvPicPr>
                  <pic:blipFill>
                    <a:blip r:embed="rId13">
                      <a:extLst>
                        <a:ext uri="{28A0092B-C50C-407E-A947-70E740481C1C}">
                          <a14:useLocalDpi xmlns:a14="http://schemas.microsoft.com/office/drawing/2010/main" val="0"/>
                        </a:ext>
                      </a:extLst>
                    </a:blip>
                    <a:stretch>
                      <a:fillRect/>
                    </a:stretch>
                  </pic:blipFill>
                  <pic:spPr>
                    <a:xfrm>
                      <a:off x="0" y="0"/>
                      <a:ext cx="4914900" cy="3510897"/>
                    </a:xfrm>
                    <a:prstGeom prst="rect">
                      <a:avLst/>
                    </a:prstGeom>
                  </pic:spPr>
                </pic:pic>
              </a:graphicData>
            </a:graphic>
          </wp:inline>
        </w:drawing>
      </w:r>
    </w:p>
    <w:p w14:paraId="0BEDC9F4" w14:textId="351A359A" w:rsidR="0099439C" w:rsidRDefault="0099439C" w:rsidP="00236458">
      <w:pPr>
        <w:spacing w:before="100" w:beforeAutospacing="1" w:after="100" w:afterAutospacing="1"/>
        <w:ind w:firstLine="284"/>
        <w:contextualSpacing/>
        <w:rPr>
          <w:rFonts w:cs="Times New Roman"/>
        </w:rPr>
      </w:pPr>
      <w:r>
        <w:rPr>
          <w:rFonts w:cs="Times New Roman"/>
        </w:rPr>
        <w:t>Here the final perceived pain, represented by the posterior distribution, is much the same as it was in example (a). The expectation of pain is congruent with the actual received pain, so the perceived pain is the same as both expected and actual pain delivered.</w:t>
      </w:r>
    </w:p>
    <w:p w14:paraId="498721AC" w14:textId="3A55DBD7" w:rsidR="0099439C" w:rsidRDefault="00F948E3" w:rsidP="00236458">
      <w:pPr>
        <w:spacing w:before="100" w:beforeAutospacing="1" w:after="100" w:afterAutospacing="1"/>
        <w:ind w:firstLine="284"/>
        <w:contextualSpacing/>
        <w:rPr>
          <w:rFonts w:cs="Times New Roman"/>
        </w:rPr>
      </w:pPr>
      <w:r>
        <w:rPr>
          <w:rFonts w:cs="Times New Roman"/>
        </w:rPr>
        <w:t xml:space="preserve">Now we will look at how placebo effects take place </w:t>
      </w:r>
      <w:r w:rsidR="00817C2A">
        <w:rPr>
          <w:rFonts w:cs="Times New Roman"/>
        </w:rPr>
        <w:t xml:space="preserve">in </w:t>
      </w:r>
      <w:r>
        <w:rPr>
          <w:rFonts w:cs="Times New Roman"/>
        </w:rPr>
        <w:t xml:space="preserve">a Bayesian model.  Suppose that prior to the test and training sessions, during the consent process, participants are told that they have equal chance of receiving an active </w:t>
      </w:r>
      <w:proofErr w:type="gramStart"/>
      <w:r>
        <w:rPr>
          <w:rFonts w:cs="Times New Roman"/>
        </w:rPr>
        <w:t>treatment</w:t>
      </w:r>
      <w:r w:rsidR="00817C2A">
        <w:rPr>
          <w:rFonts w:cs="Times New Roman"/>
        </w:rPr>
        <w:t>, that</w:t>
      </w:r>
      <w:proofErr w:type="gramEnd"/>
      <w:r w:rsidR="00817C2A">
        <w:rPr>
          <w:rFonts w:cs="Times New Roman"/>
        </w:rPr>
        <w:t xml:space="preserve"> is real analgesic cream,</w:t>
      </w:r>
      <w:r>
        <w:rPr>
          <w:rFonts w:cs="Times New Roman"/>
        </w:rPr>
        <w:t xml:space="preserve"> or a</w:t>
      </w:r>
      <w:r w:rsidR="00817C2A">
        <w:rPr>
          <w:rFonts w:cs="Times New Roman"/>
        </w:rPr>
        <w:t>n inert</w:t>
      </w:r>
      <w:r>
        <w:rPr>
          <w:rFonts w:cs="Times New Roman"/>
        </w:rPr>
        <w:t xml:space="preserve"> placebo</w:t>
      </w:r>
      <w:r w:rsidR="00817C2A">
        <w:rPr>
          <w:rFonts w:cs="Times New Roman"/>
        </w:rPr>
        <w:t xml:space="preserve"> cream</w:t>
      </w:r>
      <w:r>
        <w:rPr>
          <w:rFonts w:cs="Times New Roman"/>
        </w:rPr>
        <w:t xml:space="preserve">. Now under these conditions let us imagine that the </w:t>
      </w:r>
      <w:r w:rsidR="00817C2A">
        <w:rPr>
          <w:rFonts w:cs="Times New Roman"/>
        </w:rPr>
        <w:t xml:space="preserve">participant has the cream applied. Now consider figure (c). The shock level delivered is the same as in scenario (a) and (b) but now they have a belief that they may experience some analgesia (i.e. lower pain). However because of the instruction that they </w:t>
      </w:r>
      <w:r w:rsidR="00817C2A">
        <w:rPr>
          <w:rFonts w:cs="Times New Roman"/>
          <w:i/>
        </w:rPr>
        <w:t>could</w:t>
      </w:r>
      <w:r w:rsidR="00817C2A">
        <w:rPr>
          <w:rFonts w:cs="Times New Roman"/>
        </w:rPr>
        <w:t xml:space="preserve"> receive a placebo, their belief is not very strong (represented by a </w:t>
      </w:r>
      <w:proofErr w:type="gramStart"/>
      <w:r w:rsidR="00817C2A">
        <w:rPr>
          <w:rFonts w:cs="Times New Roman"/>
        </w:rPr>
        <w:t>widely-distributed</w:t>
      </w:r>
      <w:proofErr w:type="gramEnd"/>
      <w:r w:rsidR="00817C2A">
        <w:rPr>
          <w:rFonts w:cs="Times New Roman"/>
        </w:rPr>
        <w:t xml:space="preserve"> prior </w:t>
      </w:r>
      <w:proofErr w:type="spellStart"/>
      <w:r w:rsidR="00817C2A">
        <w:rPr>
          <w:rFonts w:cs="Times New Roman"/>
        </w:rPr>
        <w:t>centred</w:t>
      </w:r>
      <w:proofErr w:type="spellEnd"/>
      <w:r w:rsidR="00817C2A">
        <w:rPr>
          <w:rFonts w:cs="Times New Roman"/>
        </w:rPr>
        <w:t xml:space="preserve"> around 3.5. </w:t>
      </w:r>
    </w:p>
    <w:p w14:paraId="7F68769A" w14:textId="03A774CC" w:rsidR="00DF3DF4" w:rsidRDefault="00DF3DF4" w:rsidP="00236458">
      <w:pPr>
        <w:spacing w:before="100" w:beforeAutospacing="1" w:after="100" w:afterAutospacing="1"/>
        <w:ind w:firstLine="284"/>
        <w:contextualSpacing/>
        <w:rPr>
          <w:rFonts w:cs="Times New Roman"/>
        </w:rPr>
      </w:pPr>
      <w:r>
        <w:rPr>
          <w:rFonts w:cs="Times New Roman"/>
          <w:noProof/>
        </w:rPr>
        <w:drawing>
          <wp:inline distT="0" distB="0" distL="0" distR="0" wp14:anchorId="4A3870B4" wp14:editId="50C086A4">
            <wp:extent cx="4800253" cy="3429000"/>
            <wp:effectExtent l="0" t="0" r="63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allExpectationAnalgesia"/>
                    <pic:cNvPicPr/>
                  </pic:nvPicPr>
                  <pic:blipFill>
                    <a:blip r:embed="rId14">
                      <a:extLst>
                        <a:ext uri="{28A0092B-C50C-407E-A947-70E740481C1C}">
                          <a14:useLocalDpi xmlns:a14="http://schemas.microsoft.com/office/drawing/2010/main" val="0"/>
                        </a:ext>
                      </a:extLst>
                    </a:blip>
                    <a:stretch>
                      <a:fillRect/>
                    </a:stretch>
                  </pic:blipFill>
                  <pic:spPr>
                    <a:xfrm>
                      <a:off x="0" y="0"/>
                      <a:ext cx="4800253" cy="3429000"/>
                    </a:xfrm>
                    <a:prstGeom prst="rect">
                      <a:avLst/>
                    </a:prstGeom>
                  </pic:spPr>
                </pic:pic>
              </a:graphicData>
            </a:graphic>
          </wp:inline>
        </w:drawing>
      </w:r>
    </w:p>
    <w:p w14:paraId="7210D1AB" w14:textId="07909343" w:rsidR="0099439C" w:rsidRDefault="00DF3DF4" w:rsidP="00236458">
      <w:pPr>
        <w:spacing w:before="100" w:beforeAutospacing="1" w:after="100" w:afterAutospacing="1"/>
        <w:ind w:firstLine="284"/>
        <w:contextualSpacing/>
        <w:rPr>
          <w:rFonts w:cs="Times New Roman"/>
        </w:rPr>
      </w:pPr>
      <w:r>
        <w:rPr>
          <w:rFonts w:cs="Times New Roman"/>
        </w:rPr>
        <w:t xml:space="preserve">Now, because the expectation and the actual shock are no longer congruent there is a placebo effect, with the perceived pain lower than it was in (a) and (b) despite receiving the same shock level. This fact is reflected in the graph by the fact that the posterior distribution is </w:t>
      </w:r>
      <w:proofErr w:type="spellStart"/>
      <w:r>
        <w:rPr>
          <w:rFonts w:cs="Times New Roman"/>
        </w:rPr>
        <w:t>centred</w:t>
      </w:r>
      <w:proofErr w:type="spellEnd"/>
      <w:r>
        <w:rPr>
          <w:rFonts w:cs="Times New Roman"/>
        </w:rPr>
        <w:t xml:space="preserve"> on a lower pain rating than the sensory data distribution. However the placebo effect is not very large on this occasion, due to the fact that the belief in the analgesia was not very certain.</w:t>
      </w:r>
    </w:p>
    <w:p w14:paraId="506E3706" w14:textId="68497B8C" w:rsidR="00DF3DF4" w:rsidRDefault="00DF3DF4" w:rsidP="00236458">
      <w:pPr>
        <w:spacing w:before="100" w:beforeAutospacing="1" w:after="100" w:afterAutospacing="1"/>
        <w:ind w:firstLine="284"/>
        <w:contextualSpacing/>
        <w:rPr>
          <w:rFonts w:cs="Times New Roman"/>
        </w:rPr>
      </w:pPr>
      <w:r>
        <w:rPr>
          <w:rFonts w:cs="Times New Roman"/>
        </w:rPr>
        <w:t xml:space="preserve">Now let us consider a stronger placebo effect. On this occasion there is no warning </w:t>
      </w:r>
      <w:r w:rsidR="00DA4D33">
        <w:rPr>
          <w:rFonts w:cs="Times New Roman"/>
        </w:rPr>
        <w:t xml:space="preserve">during the consent process </w:t>
      </w:r>
      <w:r>
        <w:rPr>
          <w:rFonts w:cs="Times New Roman"/>
        </w:rPr>
        <w:t>that the cream could be a placebo.</w:t>
      </w:r>
      <w:r w:rsidR="00DA4D33">
        <w:rPr>
          <w:rFonts w:cs="Times New Roman"/>
        </w:rPr>
        <w:t xml:space="preserve"> Furthermore during training participants have the cream applied on half the trials. When the cream is applied the experimenters surreptitiously turn down the shock level so that participants feel less pain on trials when the cream is applied. The following graph represents the test phase when the cream is applied but shock levels are increased to the same levels as during the no-cream trials in training (and the same levels as scenarios a, b, and c). </w:t>
      </w:r>
    </w:p>
    <w:p w14:paraId="3C6946A5" w14:textId="41E90B7E" w:rsidR="0099439C" w:rsidRDefault="00A26E66" w:rsidP="00677E19">
      <w:pPr>
        <w:spacing w:before="100" w:beforeAutospacing="1" w:after="100" w:afterAutospacing="1"/>
        <w:contextualSpacing/>
        <w:rPr>
          <w:rFonts w:cs="Times New Roman"/>
        </w:rPr>
      </w:pPr>
      <w:r>
        <w:rPr>
          <w:rFonts w:cs="Times New Roman"/>
          <w:noProof/>
        </w:rPr>
        <w:drawing>
          <wp:inline distT="0" distB="0" distL="0" distR="0" wp14:anchorId="246ABD16" wp14:editId="064ADF5D">
            <wp:extent cx="5270500" cy="3764915"/>
            <wp:effectExtent l="0" t="0" r="1270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Analgesia"/>
                    <pic:cNvPicPr/>
                  </pic:nvPicPr>
                  <pic:blipFill>
                    <a:blip r:embed="rId15">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043EC280" w14:textId="3D178F7F" w:rsidR="0099439C" w:rsidRDefault="00677E19" w:rsidP="00001E70">
      <w:pPr>
        <w:spacing w:before="100" w:beforeAutospacing="1" w:after="100" w:afterAutospacing="1"/>
        <w:ind w:firstLine="284"/>
        <w:contextualSpacing/>
        <w:rPr>
          <w:rFonts w:cs="Times New Roman"/>
        </w:rPr>
      </w:pPr>
      <w:proofErr w:type="gramStart"/>
      <w:r>
        <w:rPr>
          <w:rFonts w:cs="Times New Roman"/>
        </w:rPr>
        <w:t xml:space="preserve">Because participants were not told that they </w:t>
      </w:r>
      <w:r>
        <w:rPr>
          <w:rFonts w:cs="Times New Roman"/>
          <w:i/>
        </w:rPr>
        <w:t>could</w:t>
      </w:r>
      <w:r>
        <w:rPr>
          <w:rFonts w:cs="Times New Roman"/>
        </w:rPr>
        <w:t xml:space="preserve"> be given a placebo cream</w:t>
      </w:r>
      <w:r w:rsidR="00B25E8C">
        <w:rPr>
          <w:rFonts w:cs="Times New Roman"/>
        </w:rPr>
        <w:t xml:space="preserve">, </w:t>
      </w:r>
      <w:r w:rsidR="00B25E8C">
        <w:rPr>
          <w:rFonts w:cs="Times New Roman"/>
          <w:i/>
        </w:rPr>
        <w:t>and</w:t>
      </w:r>
      <w:r w:rsidR="00B25E8C">
        <w:rPr>
          <w:rFonts w:cs="Times New Roman"/>
        </w:rPr>
        <w:t xml:space="preserve"> because they experienced a reduction in shock when the cream was applied during training, they are much more certain in their belief that the cream will reduce their pain.</w:t>
      </w:r>
      <w:proofErr w:type="gramEnd"/>
      <w:r w:rsidR="00B25E8C">
        <w:rPr>
          <w:rFonts w:cs="Times New Roman"/>
        </w:rPr>
        <w:t xml:space="preserve"> This is represented on figure (d) by a tall, narrow prior distribution. Thus though the shock level</w:t>
      </w:r>
      <w:r w:rsidR="00001E70">
        <w:rPr>
          <w:rFonts w:cs="Times New Roman"/>
        </w:rPr>
        <w:t>/sensory data</w:t>
      </w:r>
      <w:r w:rsidR="00B25E8C">
        <w:rPr>
          <w:rFonts w:cs="Times New Roman"/>
        </w:rPr>
        <w:t xml:space="preserve"> is the same </w:t>
      </w:r>
      <w:r w:rsidR="002B7DEE">
        <w:rPr>
          <w:rFonts w:cs="Times New Roman"/>
        </w:rPr>
        <w:t xml:space="preserve">level </w:t>
      </w:r>
      <w:r w:rsidR="00B25E8C">
        <w:rPr>
          <w:rFonts w:cs="Times New Roman"/>
        </w:rPr>
        <w:t xml:space="preserve">as in (a), (b), and (c) there is a pronounced placebo effect, with the </w:t>
      </w:r>
      <w:r w:rsidR="002B7DEE">
        <w:rPr>
          <w:rFonts w:cs="Times New Roman"/>
        </w:rPr>
        <w:t>perceived pain</w:t>
      </w:r>
      <w:r w:rsidR="00B25E8C">
        <w:rPr>
          <w:rFonts w:cs="Times New Roman"/>
        </w:rPr>
        <w:t xml:space="preserve"> be</w:t>
      </w:r>
      <w:r w:rsidR="002B7DEE">
        <w:rPr>
          <w:rFonts w:cs="Times New Roman"/>
        </w:rPr>
        <w:t>ing noticeably lower</w:t>
      </w:r>
      <w:r w:rsidR="00B25E8C">
        <w:rPr>
          <w:rFonts w:cs="Times New Roman"/>
        </w:rPr>
        <w:t>.</w:t>
      </w:r>
    </w:p>
    <w:p w14:paraId="005998E6" w14:textId="02304F61" w:rsidR="00873C7B" w:rsidRDefault="00D463AD" w:rsidP="00001E70">
      <w:pPr>
        <w:spacing w:before="100" w:beforeAutospacing="1" w:after="100" w:afterAutospacing="1"/>
        <w:ind w:firstLine="284"/>
        <w:contextualSpacing/>
        <w:rPr>
          <w:rFonts w:cs="Times New Roman"/>
        </w:rPr>
      </w:pPr>
      <w:r>
        <w:rPr>
          <w:rFonts w:cs="Times New Roman"/>
        </w:rPr>
        <w:t xml:space="preserve">Bayesian models of perception say that sensory evidence has more weight when expectations are more uncertain, due to the increased attention on sensory information during uncertain conditions </w: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 </w:instrText>
      </w:r>
      <w:r>
        <w:rPr>
          <w:rFonts w:cs="Times New Roman"/>
        </w:rPr>
        <w:fldChar w:fldCharType="begin">
          <w:fldData xml:space="preserve">PEVuZE5vdGU+PENpdGU+PEF1dGhvcj5ZdTwvQXV0aG9yPjxZZWFyPjIwMDU8L1llYXI+PFJlY051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Yu &amp; Dayan, 2005)</w:t>
      </w:r>
      <w:r>
        <w:rPr>
          <w:rFonts w:cs="Times New Roman"/>
        </w:rPr>
        <w:fldChar w:fldCharType="end"/>
      </w:r>
      <w:r>
        <w:rPr>
          <w:rFonts w:cs="Times New Roman"/>
        </w:rPr>
        <w:t>. This has been applied to</w:t>
      </w:r>
      <w:r w:rsidR="00F87E53">
        <w:rPr>
          <w:rFonts w:cs="Times New Roman"/>
        </w:rPr>
        <w:t xml:space="preserve"> Bayesian models of</w:t>
      </w:r>
      <w:r>
        <w:rPr>
          <w:rFonts w:cs="Times New Roman"/>
        </w:rPr>
        <w:t xml:space="preserve"> the placebo </w:t>
      </w:r>
      <w:proofErr w:type="gramStart"/>
      <w:r>
        <w:rPr>
          <w:rFonts w:cs="Times New Roman"/>
        </w:rPr>
        <w:t>effect</w:t>
      </w:r>
      <w:r w:rsidR="00F87E53">
        <w:rPr>
          <w:rFonts w:cs="Times New Roman"/>
        </w:rPr>
        <w:t xml:space="preserve"> which</w:t>
      </w:r>
      <w:proofErr w:type="gramEnd"/>
      <w:r w:rsidR="00F87E53">
        <w:rPr>
          <w:rFonts w:cs="Times New Roman"/>
        </w:rPr>
        <w:t xml:space="preserve"> suggest that the higher the level of expectancy the greater will be the placebo effect. However Bayesian inference is an </w:t>
      </w:r>
      <w:r w:rsidR="00F87E53" w:rsidRPr="00001E70">
        <w:rPr>
          <w:rFonts w:cs="Times New Roman"/>
          <w:i/>
        </w:rPr>
        <w:t>integration</w:t>
      </w:r>
      <w:r w:rsidR="00F87E53">
        <w:rPr>
          <w:rFonts w:cs="Times New Roman"/>
        </w:rPr>
        <w:t xml:space="preserve"> of prior inf</w:t>
      </w:r>
      <w:r w:rsidR="00001E70">
        <w:rPr>
          <w:rFonts w:cs="Times New Roman"/>
        </w:rPr>
        <w:t>ormation and current data. Yet</w:t>
      </w:r>
      <w:r w:rsidR="00F87E53">
        <w:rPr>
          <w:rFonts w:cs="Times New Roman"/>
        </w:rPr>
        <w:t xml:space="preserve"> </w:t>
      </w:r>
      <w:r w:rsidR="00001E70">
        <w:rPr>
          <w:rFonts w:cs="Times New Roman"/>
        </w:rPr>
        <w:t xml:space="preserve">to date </w:t>
      </w:r>
      <w:r w:rsidR="00F87E53">
        <w:rPr>
          <w:rFonts w:cs="Times New Roman"/>
        </w:rPr>
        <w:t xml:space="preserve">Bayesian models have only considered the effect of uncertainty of prior information on the resulting sensation without considering the other source of potential uncertainty, the sensory data itself. Placebo effects have been observed across multiple sensory modalities and I suggest that there is a hierarchy of sensations, from more precise to less precise, less uncertain to more uncertain, that interacts with the uncertainty of the prior beliefs to form the final sensation. </w:t>
      </w:r>
      <w:r w:rsidR="00C3730D">
        <w:rPr>
          <w:rFonts w:cs="Times New Roman"/>
        </w:rPr>
        <w:t>The first tier</w:t>
      </w:r>
      <w:r w:rsidR="00E65250">
        <w:rPr>
          <w:rFonts w:cs="Times New Roman"/>
        </w:rPr>
        <w:t xml:space="preserve"> of t</w:t>
      </w:r>
      <w:r w:rsidR="00C3730D">
        <w:rPr>
          <w:rFonts w:cs="Times New Roman"/>
        </w:rPr>
        <w:t xml:space="preserve">he hierarchy will be filled by direct senses, in this order, vision, hearing, touch, smell and taste; the second tier by </w:t>
      </w:r>
      <w:proofErr w:type="spellStart"/>
      <w:r w:rsidR="00C3730D">
        <w:rPr>
          <w:rFonts w:cs="Times New Roman"/>
        </w:rPr>
        <w:t>interoceptive</w:t>
      </w:r>
      <w:proofErr w:type="spellEnd"/>
      <w:r w:rsidR="00C3730D">
        <w:rPr>
          <w:rFonts w:cs="Times New Roman"/>
        </w:rPr>
        <w:t xml:space="preserve"> sensations such as pain, nausea, temperature, fatigue, alertness; the third and final tier by affective sensations such as anxiety, sadness, irritability, tension. The more certain the prior and the less precise the sensory modality, the greater will be the influence of the prior on the final (i.e. posterior) perception. The prediction flowing from this model is that the higher the tier of the hierarchy the sensory modality belongs to the less susceptible it will be to expectancy effects generally. </w:t>
      </w:r>
      <w:r w:rsidR="00001E70">
        <w:rPr>
          <w:rFonts w:cs="Times New Roman"/>
        </w:rPr>
        <w:t>Let us apply this new version of Bayesian perception to a similar scenario that we have considered above, except for a different sensory modality.</w:t>
      </w:r>
    </w:p>
    <w:p w14:paraId="1261E5C0" w14:textId="71E9C9BF" w:rsidR="00001E70" w:rsidRDefault="00B734A7" w:rsidP="00001E70">
      <w:pPr>
        <w:spacing w:before="100" w:beforeAutospacing="1" w:after="100" w:afterAutospacing="1"/>
        <w:ind w:firstLine="284"/>
        <w:contextualSpacing/>
        <w:rPr>
          <w:rFonts w:cs="Times New Roman"/>
        </w:rPr>
      </w:pPr>
      <w:r>
        <w:rPr>
          <w:rFonts w:cs="Times New Roman"/>
        </w:rPr>
        <w:t xml:space="preserve">Let us say that instead of pain induced by an electrical shock we are considering fatigue induced by a sleep deprivation procedure, and that instead of a </w:t>
      </w:r>
      <w:r w:rsidR="00812EEE">
        <w:rPr>
          <w:rFonts w:cs="Times New Roman"/>
        </w:rPr>
        <w:t xml:space="preserve">placebo cream participants are </w:t>
      </w:r>
      <w:r>
        <w:rPr>
          <w:rFonts w:cs="Times New Roman"/>
        </w:rPr>
        <w:t>given</w:t>
      </w:r>
      <w:r w:rsidR="00812EEE">
        <w:rPr>
          <w:rFonts w:cs="Times New Roman"/>
        </w:rPr>
        <w:t xml:space="preserve"> decaffeinated coffee without being told that there is a possibility of receiving a placebo. Let us also say that participants went through a training phase in the same lab where under the same sleep deprivation conditions they were given real coffee that lessened their fatigue. </w:t>
      </w:r>
      <w:r w:rsidR="00F41CCF">
        <w:rPr>
          <w:rFonts w:cs="Times New Roman"/>
        </w:rPr>
        <w:t>Let us also say that p</w:t>
      </w:r>
      <w:r w:rsidR="00C1632E">
        <w:rPr>
          <w:rFonts w:cs="Times New Roman"/>
        </w:rPr>
        <w:t>articipants are ask</w:t>
      </w:r>
      <w:r w:rsidR="00F41CCF">
        <w:rPr>
          <w:rFonts w:cs="Times New Roman"/>
        </w:rPr>
        <w:t>ed to rate their fatigue immediately after the sleep-deprivation procedure</w:t>
      </w:r>
      <w:r w:rsidR="00C1632E">
        <w:rPr>
          <w:rFonts w:cs="Times New Roman"/>
        </w:rPr>
        <w:t xml:space="preserve"> rated it 8/10 on a fatigue scale. The prior in figure (e) is their expected level of fatigue </w:t>
      </w:r>
      <w:r w:rsidR="00F41CCF">
        <w:rPr>
          <w:rFonts w:cs="Times New Roman"/>
        </w:rPr>
        <w:t>when</w:t>
      </w:r>
      <w:r w:rsidR="00C1632E">
        <w:rPr>
          <w:rFonts w:cs="Times New Roman"/>
        </w:rPr>
        <w:t xml:space="preserve"> they consume their coffee</w:t>
      </w:r>
      <w:r w:rsidR="00F41CCF">
        <w:rPr>
          <w:rFonts w:cs="Times New Roman"/>
        </w:rPr>
        <w:t>, which they do not know is decaffeinated (i.e. placebo).</w:t>
      </w:r>
    </w:p>
    <w:p w14:paraId="21A1954C" w14:textId="6694B915" w:rsidR="00C1632E" w:rsidRDefault="00C1632E" w:rsidP="00C1632E">
      <w:pPr>
        <w:spacing w:before="100" w:beforeAutospacing="1" w:after="100" w:afterAutospacing="1"/>
        <w:contextualSpacing/>
        <w:rPr>
          <w:rFonts w:cs="Times New Roman"/>
        </w:rPr>
      </w:pPr>
      <w:r>
        <w:rPr>
          <w:rFonts w:cs="Times New Roman"/>
          <w:noProof/>
        </w:rPr>
        <w:drawing>
          <wp:inline distT="0" distB="0" distL="0" distR="0" wp14:anchorId="728D3DFB" wp14:editId="65B3AB90">
            <wp:extent cx="5270500" cy="3764915"/>
            <wp:effectExtent l="0" t="0" r="1270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ExpectationFatigue"/>
                    <pic:cNvPicPr/>
                  </pic:nvPicPr>
                  <pic:blipFill>
                    <a:blip r:embed="rId16">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114A1A2F" w14:textId="62DBA56C" w:rsidR="00001E70" w:rsidRDefault="00C1632E" w:rsidP="00236458">
      <w:pPr>
        <w:spacing w:before="100" w:beforeAutospacing="1" w:after="100" w:afterAutospacing="1"/>
        <w:ind w:firstLine="284"/>
        <w:contextualSpacing/>
        <w:rPr>
          <w:rFonts w:cs="Times New Roman"/>
        </w:rPr>
      </w:pPr>
      <w:r>
        <w:rPr>
          <w:rFonts w:cs="Times New Roman"/>
        </w:rPr>
        <w:t>Now, like scenario (d) we have the situation where there is strong certainty that the treatment will lower the level of the outcome, but in this case the sensory modality of the outcome, fatigue</w:t>
      </w:r>
      <w:r w:rsidR="00F41CCF">
        <w:rPr>
          <w:rFonts w:cs="Times New Roman"/>
        </w:rPr>
        <w:t>,</w:t>
      </w:r>
      <w:r>
        <w:rPr>
          <w:rFonts w:cs="Times New Roman"/>
        </w:rPr>
        <w:t xml:space="preserve"> is </w:t>
      </w:r>
      <w:r>
        <w:rPr>
          <w:rFonts w:cs="Times New Roman"/>
          <w:i/>
        </w:rPr>
        <w:t>inherently</w:t>
      </w:r>
      <w:r w:rsidR="00F41CCF">
        <w:rPr>
          <w:rFonts w:cs="Times New Roman"/>
        </w:rPr>
        <w:t xml:space="preserve"> less precise than pain.</w:t>
      </w:r>
      <w:r w:rsidR="00381C49">
        <w:rPr>
          <w:rFonts w:cs="Times New Roman"/>
        </w:rPr>
        <w:t xml:space="preserve"> The participant has </w:t>
      </w:r>
      <w:proofErr w:type="gramStart"/>
      <w:r w:rsidR="00381C49">
        <w:rPr>
          <w:rFonts w:cs="Times New Roman"/>
        </w:rPr>
        <w:t>no extra sleep nor</w:t>
      </w:r>
      <w:proofErr w:type="gramEnd"/>
      <w:r w:rsidR="00381C49">
        <w:rPr>
          <w:rFonts w:cs="Times New Roman"/>
        </w:rPr>
        <w:t xml:space="preserve"> any actual caffeine, therefore the distribution is still </w:t>
      </w:r>
      <w:proofErr w:type="spellStart"/>
      <w:r w:rsidR="00381C49">
        <w:rPr>
          <w:rFonts w:cs="Times New Roman"/>
        </w:rPr>
        <w:t>centred</w:t>
      </w:r>
      <w:proofErr w:type="spellEnd"/>
      <w:r w:rsidR="00381C49">
        <w:rPr>
          <w:rFonts w:cs="Times New Roman"/>
        </w:rPr>
        <w:t xml:space="preserve"> on a mode of 8/10. However b</w:t>
      </w:r>
      <w:r w:rsidR="00F41CCF">
        <w:rPr>
          <w:rFonts w:cs="Times New Roman"/>
        </w:rPr>
        <w:t xml:space="preserve">ecause the sensory data comes from a vague modality, </w:t>
      </w:r>
      <w:r w:rsidR="009907FB">
        <w:rPr>
          <w:rFonts w:cs="Times New Roman"/>
        </w:rPr>
        <w:t>the distribution of the sensory data is wide and diffuse</w:t>
      </w:r>
      <w:r w:rsidR="00381C49">
        <w:rPr>
          <w:rFonts w:cs="Times New Roman"/>
        </w:rPr>
        <w:t>, with only a slightly higher certainty over 8/10 than any other rating on the scale</w:t>
      </w:r>
      <w:r w:rsidR="009907FB">
        <w:rPr>
          <w:rFonts w:cs="Times New Roman"/>
        </w:rPr>
        <w:t>. Because the precision of the sensory data distribution is low compared to the precision of the prior/expectancy distribution</w:t>
      </w:r>
      <w:r w:rsidR="00C108E9">
        <w:rPr>
          <w:rFonts w:cs="Times New Roman"/>
        </w:rPr>
        <w:t>,</w:t>
      </w:r>
      <w:r w:rsidR="009907FB">
        <w:rPr>
          <w:rFonts w:cs="Times New Roman"/>
        </w:rPr>
        <w:t xml:space="preserve"> the prior has a much greater influence on the final </w:t>
      </w:r>
      <w:r w:rsidR="00C108E9">
        <w:rPr>
          <w:rFonts w:cs="Times New Roman"/>
        </w:rPr>
        <w:t xml:space="preserve">posterior </w:t>
      </w:r>
      <w:r w:rsidR="009907FB">
        <w:rPr>
          <w:rFonts w:cs="Times New Roman"/>
        </w:rPr>
        <w:t xml:space="preserve">perception even than it did in scenario (d) despite the fact that the priors are identical in both. Thus we see a much stronger placebo effect in (e) than in (d), due entirely to the differing properties of the sensory modalities in question, fatigue </w:t>
      </w:r>
      <w:proofErr w:type="spellStart"/>
      <w:r w:rsidR="009907FB">
        <w:rPr>
          <w:rFonts w:cs="Times New Roman"/>
        </w:rPr>
        <w:t>vs</w:t>
      </w:r>
      <w:proofErr w:type="spellEnd"/>
      <w:r w:rsidR="009907FB">
        <w:rPr>
          <w:rFonts w:cs="Times New Roman"/>
        </w:rPr>
        <w:t xml:space="preserve"> pain.</w:t>
      </w:r>
      <w:r w:rsidR="00C108E9">
        <w:rPr>
          <w:rFonts w:cs="Times New Roman"/>
        </w:rPr>
        <w:t xml:space="preserve"> Thus by incorporating </w:t>
      </w:r>
      <w:r w:rsidR="00C108E9">
        <w:rPr>
          <w:rFonts w:cs="Times New Roman"/>
          <w:i/>
        </w:rPr>
        <w:t>sensory</w:t>
      </w:r>
      <w:r w:rsidR="00C108E9">
        <w:rPr>
          <w:rFonts w:cs="Times New Roman"/>
        </w:rPr>
        <w:t xml:space="preserve"> uncertainty as well as uncertainty of belief into the model we get a more nuanced view of how belief and sensory data might interact to produce placebo effects.</w:t>
      </w:r>
    </w:p>
    <w:p w14:paraId="7D06F225" w14:textId="14882186" w:rsidR="00651C4C" w:rsidRDefault="001100B6" w:rsidP="00236458">
      <w:pPr>
        <w:spacing w:before="100" w:beforeAutospacing="1" w:after="100" w:afterAutospacing="1"/>
        <w:ind w:firstLine="284"/>
        <w:contextualSpacing/>
        <w:rPr>
          <w:rFonts w:cs="Times New Roman"/>
        </w:rPr>
      </w:pPr>
      <w:r>
        <w:rPr>
          <w:rFonts w:cs="Times New Roman"/>
        </w:rPr>
        <w:t>Other permutations</w:t>
      </w:r>
      <w:r w:rsidR="00651C4C">
        <w:rPr>
          <w:rFonts w:cs="Times New Roman"/>
        </w:rPr>
        <w:t xml:space="preserve"> could be admitted in this model. As mentioned </w:t>
      </w:r>
      <w:r>
        <w:rPr>
          <w:rFonts w:cs="Times New Roman"/>
        </w:rPr>
        <w:t xml:space="preserve">the </w:t>
      </w:r>
      <w:r w:rsidR="00381C49">
        <w:rPr>
          <w:rFonts w:cs="Times New Roman"/>
        </w:rPr>
        <w:t xml:space="preserve">level of </w:t>
      </w:r>
      <w:r w:rsidR="00651C4C">
        <w:rPr>
          <w:rFonts w:cs="Times New Roman"/>
        </w:rPr>
        <w:t xml:space="preserve">incongruence of the </w:t>
      </w:r>
      <w:r w:rsidR="00381C49">
        <w:rPr>
          <w:rFonts w:cs="Times New Roman"/>
        </w:rPr>
        <w:t xml:space="preserve">expected outcome with the sensory data (i.e. distance between the modes of the prior and the sensory data distribution) is as important as the level of certainty of each (i.e. width of the distributions). Thus we could have strong belief in an effect in a precise sensory domain </w:t>
      </w:r>
      <w:proofErr w:type="gramStart"/>
      <w:r w:rsidR="00381C49">
        <w:rPr>
          <w:rFonts w:cs="Times New Roman"/>
        </w:rPr>
        <w:t>but,</w:t>
      </w:r>
      <w:proofErr w:type="gramEnd"/>
      <w:r w:rsidR="00381C49">
        <w:rPr>
          <w:rFonts w:cs="Times New Roman"/>
        </w:rPr>
        <w:t xml:space="preserve"> so long as the </w:t>
      </w:r>
      <w:r>
        <w:rPr>
          <w:rFonts w:cs="Times New Roman"/>
        </w:rPr>
        <w:t xml:space="preserve">level of incongruence between the expected outcome and the actual data is low there could be a placebo effect. An example </w:t>
      </w:r>
      <w:r w:rsidR="00E073E7">
        <w:rPr>
          <w:rFonts w:cs="Times New Roman"/>
        </w:rPr>
        <w:t>is presented in figure (f)</w:t>
      </w:r>
      <w:proofErr w:type="gramStart"/>
      <w:r w:rsidR="00E073E7">
        <w:rPr>
          <w:rFonts w:cs="Times New Roman"/>
        </w:rPr>
        <w:t>;</w:t>
      </w:r>
      <w:proofErr w:type="gramEnd"/>
      <w:r w:rsidR="00E073E7">
        <w:rPr>
          <w:rFonts w:cs="Times New Roman"/>
        </w:rPr>
        <w:t xml:space="preserve"> the estimation of</w:t>
      </w:r>
      <w:r>
        <w:rPr>
          <w:rFonts w:cs="Times New Roman"/>
        </w:rPr>
        <w:t xml:space="preserve"> the location of</w:t>
      </w:r>
      <w:r w:rsidR="00E073E7">
        <w:rPr>
          <w:rFonts w:cs="Times New Roman"/>
        </w:rPr>
        <w:t xml:space="preserve"> an auditory</w:t>
      </w:r>
      <w:r>
        <w:rPr>
          <w:rFonts w:cs="Times New Roman"/>
        </w:rPr>
        <w:t xml:space="preserve"> signal while wearing a blindfold. </w:t>
      </w:r>
      <w:r w:rsidR="00E073E7">
        <w:rPr>
          <w:rFonts w:cs="Times New Roman"/>
        </w:rPr>
        <w:t xml:space="preserve">In this figure the abscissa represents location in an array, with 0 being far left and 10 being far right. </w:t>
      </w:r>
      <w:r>
        <w:rPr>
          <w:rFonts w:cs="Times New Roman"/>
        </w:rPr>
        <w:t xml:space="preserve">According to the </w:t>
      </w:r>
      <w:r w:rsidR="00EC5CCA">
        <w:rPr>
          <w:rFonts w:cs="Times New Roman"/>
        </w:rPr>
        <w:t xml:space="preserve">sensory </w:t>
      </w:r>
      <w:r>
        <w:rPr>
          <w:rFonts w:cs="Times New Roman"/>
        </w:rPr>
        <w:t>hierarchy</w:t>
      </w:r>
      <w:r w:rsidR="00E073E7">
        <w:rPr>
          <w:rFonts w:cs="Times New Roman"/>
        </w:rPr>
        <w:t xml:space="preserve"> already discussed</w:t>
      </w:r>
      <w:r w:rsidR="00EC5CCA">
        <w:rPr>
          <w:rFonts w:cs="Times New Roman"/>
        </w:rPr>
        <w:t xml:space="preserve"> </w:t>
      </w:r>
      <w:r>
        <w:rPr>
          <w:rFonts w:cs="Times New Roman"/>
        </w:rPr>
        <w:t>the sensory domain in question</w:t>
      </w:r>
      <w:r w:rsidR="00EC5CCA">
        <w:rPr>
          <w:rFonts w:cs="Times New Roman"/>
        </w:rPr>
        <w:t>, hearing,</w:t>
      </w:r>
      <w:r>
        <w:rPr>
          <w:rFonts w:cs="Times New Roman"/>
        </w:rPr>
        <w:t xml:space="preserve"> is quite precise. If there is also </w:t>
      </w:r>
      <w:r w:rsidR="00EC5CCA">
        <w:rPr>
          <w:rFonts w:cs="Times New Roman"/>
        </w:rPr>
        <w:t xml:space="preserve">a </w:t>
      </w:r>
      <w:r>
        <w:rPr>
          <w:rFonts w:cs="Times New Roman"/>
        </w:rPr>
        <w:t xml:space="preserve">strong belief </w:t>
      </w:r>
      <w:r w:rsidR="00EC5CCA">
        <w:rPr>
          <w:rFonts w:cs="Times New Roman"/>
        </w:rPr>
        <w:t xml:space="preserve">in </w:t>
      </w:r>
      <w:r>
        <w:rPr>
          <w:rFonts w:cs="Times New Roman"/>
        </w:rPr>
        <w:t xml:space="preserve">where the signal will </w:t>
      </w:r>
      <w:r w:rsidR="00EC5CCA">
        <w:rPr>
          <w:rFonts w:cs="Times New Roman"/>
        </w:rPr>
        <w:t>emanate</w:t>
      </w:r>
      <w:r>
        <w:rPr>
          <w:rFonts w:cs="Times New Roman"/>
        </w:rPr>
        <w:t xml:space="preserve"> from, say because it has come from th</w:t>
      </w:r>
      <w:r w:rsidR="00EC5CCA">
        <w:rPr>
          <w:rFonts w:cs="Times New Roman"/>
        </w:rPr>
        <w:t xml:space="preserve">at location on previous trials then we have a scenario with incongruent but precise beliefs and signals. If the location of the actual signal is close to the expected location then the final estimate of the location will be pulled slightly in the direction of the </w:t>
      </w:r>
      <w:r w:rsidR="00E073E7">
        <w:rPr>
          <w:rFonts w:cs="Times New Roman"/>
        </w:rPr>
        <w:t xml:space="preserve">expected location, away from the actual location. </w:t>
      </w:r>
    </w:p>
    <w:p w14:paraId="478E7F99" w14:textId="6A6D815A" w:rsidR="00E073E7" w:rsidRDefault="00E073E7" w:rsidP="00E073E7">
      <w:pPr>
        <w:spacing w:before="100" w:beforeAutospacing="1" w:after="100" w:afterAutospacing="1"/>
        <w:contextualSpacing/>
        <w:rPr>
          <w:rFonts w:cs="Times New Roman"/>
        </w:rPr>
      </w:pPr>
      <w:r>
        <w:rPr>
          <w:rFonts w:cs="Times New Roman"/>
          <w:noProof/>
        </w:rPr>
        <w:drawing>
          <wp:inline distT="0" distB="0" distL="0" distR="0" wp14:anchorId="06084E5D" wp14:editId="5F3C6DDD">
            <wp:extent cx="5270500" cy="3764915"/>
            <wp:effectExtent l="0" t="0" r="1270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wIncongruentPrecise"/>
                    <pic:cNvPicPr/>
                  </pic:nvPicPr>
                  <pic:blipFill>
                    <a:blip r:embed="rId17">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4D00033D" w14:textId="09876D70" w:rsidR="00C108E9" w:rsidRDefault="00046FD8" w:rsidP="00046FD8">
      <w:pPr>
        <w:spacing w:before="100" w:beforeAutospacing="1" w:after="100" w:afterAutospacing="1"/>
        <w:ind w:firstLine="284"/>
        <w:contextualSpacing/>
        <w:rPr>
          <w:rFonts w:cs="Times New Roman"/>
        </w:rPr>
      </w:pPr>
      <w:r>
        <w:rPr>
          <w:rFonts w:cs="Times New Roman"/>
        </w:rPr>
        <w:t>If on the other hand both sensory domains are precise but there is a high level of incongruence between the expected location of the signal and the actual signal</w:t>
      </w:r>
      <w:r w:rsidR="00E9545F">
        <w:rPr>
          <w:rFonts w:cs="Times New Roman"/>
        </w:rPr>
        <w:t xml:space="preserve"> then there will be no overlap in the distributions of each and the expected location may have no influence over the location. In fact, if we apply the assimilation-contrast model, it may be that the great divergence in expectation and actual location so violates expectations that a compensatory placebo effect takes place, where the final estimated location is dragged in the opposite direction to the expected effect. This situation is presented in figure (g), where we can see the final estimated location is to the right of the actual location of the signal, despite the expected location being to its left.</w:t>
      </w:r>
    </w:p>
    <w:p w14:paraId="19DC108E" w14:textId="58B62E21" w:rsidR="00E9545F" w:rsidRPr="00C1632E" w:rsidRDefault="00E9545F" w:rsidP="00E9545F">
      <w:pPr>
        <w:spacing w:before="100" w:beforeAutospacing="1" w:after="100" w:afterAutospacing="1"/>
        <w:contextualSpacing/>
        <w:rPr>
          <w:rFonts w:cs="Times New Roman"/>
        </w:rPr>
      </w:pPr>
      <w:r>
        <w:rPr>
          <w:rFonts w:cs="Times New Roman"/>
          <w:noProof/>
        </w:rPr>
        <w:drawing>
          <wp:inline distT="0" distB="0" distL="0" distR="0" wp14:anchorId="60149C46" wp14:editId="4057565D">
            <wp:extent cx="5143500" cy="3674194"/>
            <wp:effectExtent l="0" t="0" r="0" b="889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Precise"/>
                    <pic:cNvPicPr/>
                  </pic:nvPicPr>
                  <pic:blipFill>
                    <a:blip r:embed="rId18">
                      <a:extLst>
                        <a:ext uri="{28A0092B-C50C-407E-A947-70E740481C1C}">
                          <a14:useLocalDpi xmlns:a14="http://schemas.microsoft.com/office/drawing/2010/main" val="0"/>
                        </a:ext>
                      </a:extLst>
                    </a:blip>
                    <a:stretch>
                      <a:fillRect/>
                    </a:stretch>
                  </pic:blipFill>
                  <pic:spPr>
                    <a:xfrm>
                      <a:off x="0" y="0"/>
                      <a:ext cx="5143500" cy="3674194"/>
                    </a:xfrm>
                    <a:prstGeom prst="rect">
                      <a:avLst/>
                    </a:prstGeom>
                  </pic:spPr>
                </pic:pic>
              </a:graphicData>
            </a:graphic>
          </wp:inline>
        </w:drawing>
      </w:r>
    </w:p>
    <w:p w14:paraId="29FFAF81" w14:textId="436E240C" w:rsidR="00B734A7" w:rsidRDefault="00E115B8" w:rsidP="00236458">
      <w:pPr>
        <w:spacing w:before="100" w:beforeAutospacing="1" w:after="100" w:afterAutospacing="1"/>
        <w:ind w:firstLine="284"/>
        <w:contextualSpacing/>
        <w:rPr>
          <w:rFonts w:cs="Times New Roman"/>
        </w:rPr>
      </w:pPr>
      <w:r>
        <w:rPr>
          <w:rFonts w:cs="Times New Roman"/>
        </w:rPr>
        <w:t xml:space="preserve">High incongruence need not always lead to contrast effects. If both expected levels of the outcome </w:t>
      </w:r>
      <w:r w:rsidRPr="00E115B8">
        <w:rPr>
          <w:rFonts w:cs="Times New Roman"/>
          <w:i/>
        </w:rPr>
        <w:t>and</w:t>
      </w:r>
      <w:r>
        <w:rPr>
          <w:rFonts w:cs="Times New Roman"/>
        </w:rPr>
        <w:t xml:space="preserve"> the sensory modality are imprecise then placebo effects are still possible. Take the example presented in figure (h) concerning the effect of t</w:t>
      </w:r>
      <w:r w:rsidR="00872A1C">
        <w:rPr>
          <w:rFonts w:cs="Times New Roman"/>
        </w:rPr>
        <w:t>aking a placebo anti-depressant on a depressed individual who rated their depression prior to taking part in the study at 7 on a depression scale. Because emotional variables are low in the hierarchy</w:t>
      </w:r>
      <w:r w:rsidR="00AC01DD">
        <w:rPr>
          <w:rFonts w:cs="Times New Roman"/>
        </w:rPr>
        <w:t>,</w:t>
      </w:r>
      <w:r w:rsidR="00872A1C">
        <w:rPr>
          <w:rFonts w:cs="Times New Roman"/>
        </w:rPr>
        <w:t xml:space="preserve"> the distribution for the sensory data indicating that no change has taken place is diffuse and </w:t>
      </w:r>
      <w:proofErr w:type="spellStart"/>
      <w:r w:rsidR="00872A1C">
        <w:rPr>
          <w:rFonts w:cs="Times New Roman"/>
        </w:rPr>
        <w:t>centred</w:t>
      </w:r>
      <w:proofErr w:type="spellEnd"/>
      <w:r w:rsidR="00872A1C">
        <w:rPr>
          <w:rFonts w:cs="Times New Roman"/>
        </w:rPr>
        <w:t xml:space="preserve"> on a mode of 7. Let us say that the participant has a strong belief that the anti-depressant will greatly reduce their symptoms but has been warned at the outset of the study that there is a possibility they might receive a placebo. Therefore they have a weak expectation of a large reduction in symptoms represented by a wide distribution, but with a mode a long way from the original rating. </w:t>
      </w:r>
    </w:p>
    <w:p w14:paraId="50FCBC75" w14:textId="684E7E6C" w:rsidR="00B734A7" w:rsidRDefault="00AC01DD" w:rsidP="00AC01DD">
      <w:pPr>
        <w:spacing w:before="100" w:beforeAutospacing="1" w:after="100" w:afterAutospacing="1"/>
        <w:contextualSpacing/>
        <w:rPr>
          <w:rFonts w:cs="Times New Roman"/>
        </w:rPr>
      </w:pPr>
      <w:r>
        <w:rPr>
          <w:rFonts w:cs="Times New Roman"/>
          <w:noProof/>
        </w:rPr>
        <w:drawing>
          <wp:inline distT="0" distB="0" distL="0" distR="0" wp14:anchorId="2654D42C" wp14:editId="488A6CC2">
            <wp:extent cx="5270500" cy="3764915"/>
            <wp:effectExtent l="0" t="0" r="1270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IncongruentImprecise"/>
                    <pic:cNvPicPr/>
                  </pic:nvPicPr>
                  <pic:blipFill>
                    <a:blip r:embed="rId19">
                      <a:extLst>
                        <a:ext uri="{28A0092B-C50C-407E-A947-70E740481C1C}">
                          <a14:useLocalDpi xmlns:a14="http://schemas.microsoft.com/office/drawing/2010/main" val="0"/>
                        </a:ext>
                      </a:extLst>
                    </a:blip>
                    <a:stretch>
                      <a:fillRect/>
                    </a:stretch>
                  </pic:blipFill>
                  <pic:spPr>
                    <a:xfrm>
                      <a:off x="0" y="0"/>
                      <a:ext cx="5270500" cy="3764915"/>
                    </a:xfrm>
                    <a:prstGeom prst="rect">
                      <a:avLst/>
                    </a:prstGeom>
                  </pic:spPr>
                </pic:pic>
              </a:graphicData>
            </a:graphic>
          </wp:inline>
        </w:drawing>
      </w:r>
    </w:p>
    <w:p w14:paraId="730694C2" w14:textId="59523364" w:rsidR="004C6AF0" w:rsidRDefault="00E71E29" w:rsidP="00236458">
      <w:pPr>
        <w:spacing w:before="100" w:beforeAutospacing="1" w:after="100" w:afterAutospacing="1"/>
        <w:ind w:firstLine="284"/>
        <w:contextualSpacing/>
        <w:rPr>
          <w:rFonts w:cs="Times New Roman"/>
        </w:rPr>
      </w:pPr>
      <w:r>
        <w:rPr>
          <w:rFonts w:cs="Times New Roman"/>
        </w:rPr>
        <w:t xml:space="preserve">The model proposed here shares common features with existing Bayesian models of placebo effects. Firstly it emphasis the interaction between actual stimulus and prior beliefs and proposes that perception is an inferential process that integrates both. Secondly it incorporates uncertainty. The effect that beliefs have on the final perception depends on their level of certainty. Thirdly the model says that placebo effects are perceptual phenomena, caused by allocation of attention </w:t>
      </w:r>
      <w:r w:rsidR="00464A69">
        <w:rPr>
          <w:rFonts w:cs="Times New Roman"/>
        </w:rPr>
        <w:t xml:space="preserve">towards and away from bodily signals. </w:t>
      </w:r>
      <w:r w:rsidR="004C6AF0">
        <w:rPr>
          <w:rFonts w:cs="Times New Roman"/>
        </w:rPr>
        <w:t xml:space="preserve">The more certain the prior the less attention is paid to bodily symptoms and thus the more the final perception is shaped by expectations. The less certain the prior expectations the more attention is paid to bodily sensations and the less influence the prior expectations have over the final process. </w:t>
      </w:r>
      <w:r w:rsidR="00464A69">
        <w:rPr>
          <w:rFonts w:cs="Times New Roman"/>
        </w:rPr>
        <w:t xml:space="preserve">This </w:t>
      </w:r>
      <w:r w:rsidR="004C6AF0">
        <w:rPr>
          <w:rFonts w:cs="Times New Roman"/>
        </w:rPr>
        <w:t xml:space="preserve">view </w:t>
      </w:r>
      <w:r w:rsidR="00464A69">
        <w:rPr>
          <w:rFonts w:cs="Times New Roman"/>
        </w:rPr>
        <w:t xml:space="preserve">is </w:t>
      </w:r>
      <w:r w:rsidR="004C6AF0">
        <w:rPr>
          <w:rFonts w:cs="Times New Roman"/>
        </w:rPr>
        <w:t>in contrast to</w:t>
      </w:r>
      <w:r w:rsidR="00464A69">
        <w:rPr>
          <w:rFonts w:cs="Times New Roman"/>
        </w:rPr>
        <w:t xml:space="preserve"> the neurobiological </w:t>
      </w:r>
      <w:proofErr w:type="gramStart"/>
      <w:r w:rsidR="00464A69">
        <w:rPr>
          <w:rFonts w:cs="Times New Roman"/>
        </w:rPr>
        <w:t>approach which states that placebo e</w:t>
      </w:r>
      <w:r w:rsidR="0045641C">
        <w:rPr>
          <w:rFonts w:cs="Times New Roman"/>
        </w:rPr>
        <w:t xml:space="preserve">ffects are caused by neurochemical </w:t>
      </w:r>
      <w:r w:rsidR="00464A69">
        <w:rPr>
          <w:rFonts w:cs="Times New Roman"/>
        </w:rPr>
        <w:t>mimicry of the effects</w:t>
      </w:r>
      <w:proofErr w:type="gramEnd"/>
      <w:r w:rsidR="00464A69">
        <w:rPr>
          <w:rFonts w:cs="Times New Roman"/>
        </w:rPr>
        <w:t xml:space="preserve"> induced by the expected drug.  </w:t>
      </w:r>
    </w:p>
    <w:p w14:paraId="4259599E" w14:textId="63E206FC" w:rsidR="00E71E29" w:rsidRDefault="00464A69" w:rsidP="00236458">
      <w:pPr>
        <w:spacing w:before="100" w:beforeAutospacing="1" w:after="100" w:afterAutospacing="1"/>
        <w:ind w:firstLine="284"/>
        <w:contextualSpacing/>
        <w:rPr>
          <w:rFonts w:cs="Times New Roman"/>
        </w:rPr>
      </w:pPr>
      <w:r>
        <w:rPr>
          <w:rFonts w:cs="Times New Roman"/>
        </w:rPr>
        <w:t>The novel element to this model is that it incorporates the uncertaint</w:t>
      </w:r>
      <w:r w:rsidR="00F43955">
        <w:rPr>
          <w:rFonts w:cs="Times New Roman"/>
        </w:rPr>
        <w:t xml:space="preserve">y of the sensory modality </w:t>
      </w:r>
      <w:r>
        <w:rPr>
          <w:rFonts w:cs="Times New Roman"/>
        </w:rPr>
        <w:t>into the model</w:t>
      </w:r>
      <w:r w:rsidR="00F43955">
        <w:rPr>
          <w:rFonts w:cs="Times New Roman"/>
        </w:rPr>
        <w:t xml:space="preserve"> as a determinant of the final sensation,</w:t>
      </w:r>
      <w:r>
        <w:rPr>
          <w:rFonts w:cs="Times New Roman"/>
        </w:rPr>
        <w:t xml:space="preserve"> in addition t</w:t>
      </w:r>
      <w:r w:rsidR="002942B9">
        <w:rPr>
          <w:rFonts w:cs="Times New Roman"/>
        </w:rPr>
        <w:t>o the uncertainty of the belief, It states that</w:t>
      </w:r>
      <w:r>
        <w:rPr>
          <w:rFonts w:cs="Times New Roman"/>
        </w:rPr>
        <w:t xml:space="preserve"> </w:t>
      </w:r>
      <w:r w:rsidR="002942B9">
        <w:rPr>
          <w:rFonts w:cs="Times New Roman"/>
        </w:rPr>
        <w:t>e</w:t>
      </w:r>
      <w:r w:rsidR="004C6AF0">
        <w:rPr>
          <w:rFonts w:cs="Times New Roman"/>
        </w:rPr>
        <w:t xml:space="preserve">xpectancy manipulations in less precise sensory modalities will produce larger placebo effects than those in more precise. In addition, via incorporation of contrast effects, the model explains how placebos might fail </w:t>
      </w:r>
      <w:r w:rsidR="00E85467">
        <w:rPr>
          <w:rFonts w:cs="Times New Roman"/>
        </w:rPr>
        <w:t xml:space="preserve">to produce effects </w:t>
      </w:r>
      <w:r w:rsidR="004C6AF0">
        <w:rPr>
          <w:rFonts w:cs="Times New Roman"/>
        </w:rPr>
        <w:t xml:space="preserve">if the level of incongruence between expectancy and sensory data is too high. </w:t>
      </w:r>
    </w:p>
    <w:p w14:paraId="1B9EE579" w14:textId="63487602" w:rsidR="000C69D5" w:rsidRPr="00F6161F" w:rsidRDefault="004F637A" w:rsidP="000C69D5">
      <w:pPr>
        <w:spacing w:before="100" w:beforeAutospacing="1" w:after="100" w:afterAutospacing="1"/>
        <w:ind w:firstLine="284"/>
        <w:contextualSpacing/>
        <w:rPr>
          <w:rFonts w:cs="Times New Roman"/>
        </w:rPr>
      </w:pPr>
      <w:r>
        <w:rPr>
          <w:rFonts w:cs="Times New Roman"/>
        </w:rPr>
        <w:t>Bayesian p</w:t>
      </w:r>
      <w:r w:rsidR="004744A5">
        <w:rPr>
          <w:rFonts w:cs="Times New Roman"/>
        </w:rPr>
        <w:t xml:space="preserve">erceptual theories have several advantages over neurobiological theories. </w:t>
      </w:r>
      <w:r w:rsidR="00476A57">
        <w:rPr>
          <w:rFonts w:cs="Times New Roman"/>
        </w:rPr>
        <w:t xml:space="preserve">(1) </w:t>
      </w:r>
      <w:proofErr w:type="gramStart"/>
      <w:r w:rsidR="004744A5">
        <w:rPr>
          <w:rFonts w:cs="Times New Roman"/>
        </w:rPr>
        <w:t>p</w:t>
      </w:r>
      <w:r w:rsidR="004C6AF0">
        <w:rPr>
          <w:rFonts w:cs="Times New Roman"/>
        </w:rPr>
        <w:t>ercept</w:t>
      </w:r>
      <w:r w:rsidR="007C0B24">
        <w:rPr>
          <w:rFonts w:cs="Times New Roman"/>
        </w:rPr>
        <w:t>u</w:t>
      </w:r>
      <w:r w:rsidR="00C7754A">
        <w:rPr>
          <w:rFonts w:cs="Times New Roman"/>
        </w:rPr>
        <w:t>al</w:t>
      </w:r>
      <w:proofErr w:type="gramEnd"/>
      <w:r w:rsidR="00C7754A">
        <w:rPr>
          <w:rFonts w:cs="Times New Roman"/>
        </w:rPr>
        <w:t xml:space="preserve"> theories d</w:t>
      </w:r>
      <w:r w:rsidR="0045641C">
        <w:rPr>
          <w:rFonts w:cs="Times New Roman"/>
        </w:rPr>
        <w:t xml:space="preserve">o not require the discovery of </w:t>
      </w:r>
      <w:r>
        <w:rPr>
          <w:rFonts w:cs="Times New Roman"/>
        </w:rPr>
        <w:t xml:space="preserve">a </w:t>
      </w:r>
      <w:r w:rsidR="0045641C">
        <w:rPr>
          <w:rFonts w:cs="Times New Roman"/>
        </w:rPr>
        <w:t>specific</w:t>
      </w:r>
      <w:r w:rsidR="00C7754A">
        <w:rPr>
          <w:rFonts w:cs="Times New Roman"/>
        </w:rPr>
        <w:t xml:space="preserve"> neurochemical, </w:t>
      </w:r>
      <w:proofErr w:type="spellStart"/>
      <w:r w:rsidR="00C7754A">
        <w:rPr>
          <w:rFonts w:cs="Times New Roman"/>
        </w:rPr>
        <w:t>neuroarchitectonic</w:t>
      </w:r>
      <w:proofErr w:type="spellEnd"/>
      <w:r w:rsidR="0045641C">
        <w:rPr>
          <w:rFonts w:cs="Times New Roman"/>
        </w:rPr>
        <w:t xml:space="preserve"> </w:t>
      </w:r>
      <w:r w:rsidR="00C7754A">
        <w:rPr>
          <w:rFonts w:cs="Times New Roman"/>
        </w:rPr>
        <w:t>or physical mecha</w:t>
      </w:r>
      <w:r w:rsidR="00F475EF">
        <w:rPr>
          <w:rFonts w:cs="Times New Roman"/>
        </w:rPr>
        <w:t xml:space="preserve">nism to </w:t>
      </w:r>
      <w:r w:rsidR="00F80FBD">
        <w:rPr>
          <w:rFonts w:cs="Times New Roman"/>
        </w:rPr>
        <w:t>explain placebo effects</w:t>
      </w:r>
      <w:r>
        <w:rPr>
          <w:rFonts w:cs="Times New Roman"/>
        </w:rPr>
        <w:t xml:space="preserve"> across each of the different perceptual domains in which placebo effects have been observed</w:t>
      </w:r>
      <w:r w:rsidR="00F80FBD">
        <w:rPr>
          <w:rFonts w:cs="Times New Roman"/>
        </w:rPr>
        <w:t xml:space="preserve">. </w:t>
      </w:r>
      <w:r w:rsidR="0051424A">
        <w:rPr>
          <w:rFonts w:cs="Times New Roman"/>
        </w:rPr>
        <w:t>Thus</w:t>
      </w:r>
      <w:r w:rsidR="00476A57">
        <w:rPr>
          <w:rFonts w:cs="Times New Roman"/>
        </w:rPr>
        <w:t>,</w:t>
      </w:r>
      <w:r w:rsidR="0051424A">
        <w:rPr>
          <w:rFonts w:cs="Times New Roman"/>
        </w:rPr>
        <w:t xml:space="preserve"> p</w:t>
      </w:r>
      <w:r w:rsidR="00F475EF">
        <w:rPr>
          <w:rFonts w:cs="Times New Roman"/>
        </w:rPr>
        <w:t xml:space="preserve">rovided the outcome measure </w:t>
      </w:r>
      <w:r w:rsidR="0051424A">
        <w:rPr>
          <w:rFonts w:cs="Times New Roman"/>
        </w:rPr>
        <w:t>is subjective and its perceptual</w:t>
      </w:r>
      <w:r w:rsidR="00F475EF">
        <w:rPr>
          <w:rFonts w:cs="Times New Roman"/>
        </w:rPr>
        <w:t xml:space="preserve"> </w:t>
      </w:r>
      <w:r w:rsidR="0051424A">
        <w:rPr>
          <w:rFonts w:cs="Times New Roman"/>
        </w:rPr>
        <w:t xml:space="preserve">domain </w:t>
      </w:r>
      <w:proofErr w:type="spellStart"/>
      <w:r w:rsidR="00F475EF">
        <w:rPr>
          <w:rFonts w:cs="Times New Roman"/>
        </w:rPr>
        <w:t>interoc</w:t>
      </w:r>
      <w:r>
        <w:rPr>
          <w:rFonts w:cs="Times New Roman"/>
        </w:rPr>
        <w:t>eptive</w:t>
      </w:r>
      <w:proofErr w:type="spellEnd"/>
      <w:r>
        <w:rPr>
          <w:rFonts w:cs="Times New Roman"/>
        </w:rPr>
        <w:t>, mechanisms responsible for shifting attention are</w:t>
      </w:r>
      <w:r w:rsidR="0051424A">
        <w:rPr>
          <w:rFonts w:cs="Times New Roman"/>
        </w:rPr>
        <w:t xml:space="preserve"> sufficient to explain most findings across the placebo literature</w:t>
      </w:r>
      <w:r w:rsidR="00F475EF">
        <w:rPr>
          <w:rFonts w:cs="Times New Roman"/>
        </w:rPr>
        <w:t xml:space="preserve">. In fact even </w:t>
      </w:r>
      <w:r w:rsidR="004744A5">
        <w:rPr>
          <w:rFonts w:cs="Times New Roman"/>
        </w:rPr>
        <w:t xml:space="preserve">placebo effects for </w:t>
      </w:r>
      <w:r w:rsidR="00F475EF">
        <w:rPr>
          <w:rFonts w:cs="Times New Roman"/>
        </w:rPr>
        <w:t>objective symptoms can be explained by the theory</w:t>
      </w:r>
      <w:r w:rsidR="0051424A">
        <w:rPr>
          <w:rFonts w:cs="Times New Roman"/>
        </w:rPr>
        <w:t>,</w:t>
      </w:r>
      <w:r w:rsidR="00F475EF">
        <w:rPr>
          <w:rFonts w:cs="Times New Roman"/>
        </w:rPr>
        <w:t xml:space="preserve"> provided they are ‘downstream’ correlates of psychological states </w:t>
      </w:r>
      <w:r w:rsidR="001C2747">
        <w:rPr>
          <w:rFonts w:cs="Times New Roman"/>
        </w:rPr>
        <w:t xml:space="preserve">or subject to some degree of willful control </w:t>
      </w:r>
      <w:r w:rsidR="00F475EF">
        <w:rPr>
          <w:rFonts w:cs="Times New Roman"/>
        </w:rPr>
        <w:t>(e.g. heart rate, blood pressure, galvanic skin response, penile tumescence)</w:t>
      </w:r>
      <w:r w:rsidR="001C2747">
        <w:rPr>
          <w:rFonts w:cs="Times New Roman"/>
        </w:rPr>
        <w:t xml:space="preserve">. </w:t>
      </w:r>
      <w:r w:rsidR="00476A57">
        <w:rPr>
          <w:rFonts w:cs="Times New Roman"/>
        </w:rPr>
        <w:t>(2)</w:t>
      </w:r>
      <w:r w:rsidR="004744A5">
        <w:rPr>
          <w:rFonts w:cs="Times New Roman"/>
        </w:rPr>
        <w:t xml:space="preserve"> </w:t>
      </w:r>
      <w:proofErr w:type="gramStart"/>
      <w:r w:rsidR="004744A5">
        <w:rPr>
          <w:rFonts w:cs="Times New Roman"/>
        </w:rPr>
        <w:t>perceptual</w:t>
      </w:r>
      <w:proofErr w:type="gramEnd"/>
      <w:r w:rsidR="004744A5">
        <w:rPr>
          <w:rFonts w:cs="Times New Roman"/>
        </w:rPr>
        <w:t xml:space="preserve"> theories </w:t>
      </w:r>
      <w:r w:rsidR="00450078">
        <w:rPr>
          <w:rFonts w:cs="Times New Roman"/>
        </w:rPr>
        <w:t xml:space="preserve">can account for desirable and undesirable placebo effects, </w:t>
      </w:r>
      <w:r w:rsidR="000C69D5">
        <w:rPr>
          <w:rFonts w:cs="Times New Roman"/>
        </w:rPr>
        <w:t xml:space="preserve">even if they occur at the same time </w:t>
      </w:r>
      <w:r w:rsidR="000C69D5">
        <w:rPr>
          <w:rFonts w:cs="Times New Roman"/>
        </w:rPr>
        <w:fldChar w:fldCharType="begin"/>
      </w:r>
      <w:r w:rsidR="007561EA">
        <w:rPr>
          <w:rFonts w:cs="Times New Roman"/>
        </w:rPr>
        <w:instrText xml:space="preserve"> ADDIN EN.CITE &lt;EndNote&gt;&lt;Cite&gt;&lt;Author&gt;Faasse&lt;/Author&gt;&lt;Year&gt;2013&lt;/Year&gt;&lt;RecNum&gt;413&lt;/RecNum&gt;&lt;DisplayText&gt;(Faasse, Cundy, Gamble, &amp;amp; Petrie, 2013; Shapiro et al., 1974)&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Cite&gt;&lt;Author&gt;Shapiro&lt;/Author&gt;&lt;Year&gt;1974&lt;/Year&gt;&lt;RecNum&gt;280&lt;/RecNum&gt;&lt;record&gt;&lt;rec-number&gt;280&lt;/rec-number&gt;&lt;foreign-keys&gt;&lt;key app="EN" db-id="prea0s5zudef24eddtmptt5tdwwa5t55wssp" timestamp="1456457745"&gt;280&lt;/key&gt;&lt;/foreign-keys&gt;&lt;ref-type name="Journal Article"&gt;17&lt;/ref-type&gt;&lt;contributors&gt;&lt;authors&gt;&lt;author&gt;Shapiro, Arthur K&lt;/author&gt;&lt;author&gt;Chassan, Jacob&lt;/author&gt;&lt;author&gt;Morris, Louis A&lt;/author&gt;&lt;author&gt;Frick, Robert&lt;/author&gt;&lt;/authors&gt;&lt;/contributors&gt;&lt;titles&gt;&lt;title&gt;Placebo-induced side effects&lt;/title&gt;&lt;secondary-title&gt;Journal of Operational Psychiatry&lt;/secondary-title&gt;&lt;/titles&gt;&lt;periodical&gt;&lt;full-title&gt;Journal of Operational Psychiatry&lt;/full-title&gt;&lt;/periodical&gt;&lt;dates&gt;&lt;year&gt;1974&lt;/year&gt;&lt;/dates&gt;&lt;isbn&gt;0047-2638&lt;/isbn&gt;&lt;urls&gt;&lt;/urls&gt;&lt;/record&gt;&lt;/Cite&gt;&lt;/EndNote&gt;</w:instrText>
      </w:r>
      <w:r w:rsidR="000C69D5">
        <w:rPr>
          <w:rFonts w:cs="Times New Roman"/>
        </w:rPr>
        <w:fldChar w:fldCharType="separate"/>
      </w:r>
      <w:r w:rsidR="007561EA">
        <w:rPr>
          <w:rFonts w:cs="Times New Roman"/>
          <w:noProof/>
        </w:rPr>
        <w:t>(Faasse, Cundy, Gamble, &amp; Petrie, 2013; Shapiro et al., 1974)</w:t>
      </w:r>
      <w:r w:rsidR="000C69D5">
        <w:rPr>
          <w:rFonts w:cs="Times New Roman"/>
        </w:rPr>
        <w:fldChar w:fldCharType="end"/>
      </w:r>
      <w:r w:rsidR="000C69D5">
        <w:rPr>
          <w:rFonts w:cs="Times New Roman"/>
        </w:rPr>
        <w:t xml:space="preserve">, </w:t>
      </w:r>
      <w:r w:rsidR="00450078">
        <w:rPr>
          <w:rFonts w:cs="Times New Roman"/>
        </w:rPr>
        <w:t xml:space="preserve">as long as the effects are in sensory modalities </w:t>
      </w:r>
      <w:r w:rsidR="000C69D5">
        <w:rPr>
          <w:rFonts w:cs="Times New Roman"/>
        </w:rPr>
        <w:t xml:space="preserve">whose indices are </w:t>
      </w:r>
      <w:proofErr w:type="spellStart"/>
      <w:r w:rsidR="000C69D5">
        <w:rPr>
          <w:rFonts w:cs="Times New Roman"/>
        </w:rPr>
        <w:t>interoceptive</w:t>
      </w:r>
      <w:proofErr w:type="spellEnd"/>
      <w:r w:rsidR="000C69D5">
        <w:rPr>
          <w:rFonts w:cs="Times New Roman"/>
        </w:rPr>
        <w:t xml:space="preserve">/subjective and thus </w:t>
      </w:r>
      <w:r w:rsidR="00450078">
        <w:rPr>
          <w:rFonts w:cs="Times New Roman"/>
        </w:rPr>
        <w:t>are more vague and amenable to alteration by prio</w:t>
      </w:r>
      <w:r w:rsidR="00476A57">
        <w:rPr>
          <w:rFonts w:cs="Times New Roman"/>
        </w:rPr>
        <w:t>r beliefs. (3)</w:t>
      </w:r>
      <w:r w:rsidR="000C69D5">
        <w:rPr>
          <w:rFonts w:cs="Times New Roman"/>
        </w:rPr>
        <w:t xml:space="preserve"> </w:t>
      </w:r>
      <w:proofErr w:type="gramStart"/>
      <w:r w:rsidR="004744A5">
        <w:rPr>
          <w:rFonts w:cs="Times New Roman"/>
        </w:rPr>
        <w:t>one</w:t>
      </w:r>
      <w:proofErr w:type="gramEnd"/>
      <w:r w:rsidR="004744A5">
        <w:rPr>
          <w:rFonts w:cs="Times New Roman"/>
        </w:rPr>
        <w:t xml:space="preserve"> of </w:t>
      </w:r>
      <w:r w:rsidR="000C69D5">
        <w:rPr>
          <w:rFonts w:cs="Times New Roman"/>
        </w:rPr>
        <w:t>the</w:t>
      </w:r>
      <w:r w:rsidR="0043166B">
        <w:rPr>
          <w:rFonts w:cs="Times New Roman"/>
        </w:rPr>
        <w:t xml:space="preserve"> model </w:t>
      </w:r>
      <w:r w:rsidR="004744A5">
        <w:rPr>
          <w:rFonts w:cs="Times New Roman"/>
        </w:rPr>
        <w:t>predictions is</w:t>
      </w:r>
      <w:r w:rsidR="000C69D5">
        <w:rPr>
          <w:rFonts w:cs="Times New Roman"/>
        </w:rPr>
        <w:t xml:space="preserve"> that level of certainty in beliefs will correlate with size of the placebo effect, thus explaining</w:t>
      </w:r>
      <w:r w:rsidR="0043166B">
        <w:rPr>
          <w:rFonts w:cs="Times New Roman"/>
        </w:rPr>
        <w:t xml:space="preserve"> why </w:t>
      </w:r>
      <w:r w:rsidR="003A55E7">
        <w:rPr>
          <w:rFonts w:cs="Times New Roman"/>
        </w:rPr>
        <w:t xml:space="preserve">placebo effects are more pronounced under deceptive than ambiguous instruction </w:t>
      </w:r>
      <w:r w:rsidR="000C69D5">
        <w:rPr>
          <w:rFonts w:cs="Times New Roman"/>
        </w:rPr>
        <w:fldChar w:fldCharType="begin"/>
      </w:r>
      <w:r w:rsidR="000C69D5">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C69D5">
        <w:rPr>
          <w:rFonts w:cs="Times New Roman"/>
        </w:rPr>
        <w:fldChar w:fldCharType="separate"/>
      </w:r>
      <w:r w:rsidR="000C69D5">
        <w:rPr>
          <w:rFonts w:cs="Times New Roman"/>
          <w:noProof/>
        </w:rPr>
        <w:t>(Kirsch &amp; Weixel, 1988)</w:t>
      </w:r>
      <w:r w:rsidR="000C69D5">
        <w:rPr>
          <w:rFonts w:cs="Times New Roman"/>
        </w:rPr>
        <w:fldChar w:fldCharType="end"/>
      </w:r>
      <w:r w:rsidR="00476A57">
        <w:rPr>
          <w:rFonts w:cs="Times New Roman"/>
        </w:rPr>
        <w:t>. (4)</w:t>
      </w:r>
      <w:r w:rsidR="001C2747">
        <w:rPr>
          <w:rFonts w:cs="Times New Roman"/>
        </w:rPr>
        <w:t xml:space="preserve"> </w:t>
      </w:r>
      <w:proofErr w:type="gramStart"/>
      <w:r w:rsidR="001A1589">
        <w:rPr>
          <w:rFonts w:cs="Times New Roman"/>
        </w:rPr>
        <w:t>to</w:t>
      </w:r>
      <w:proofErr w:type="gramEnd"/>
      <w:r w:rsidR="001A1589">
        <w:rPr>
          <w:rFonts w:cs="Times New Roman"/>
        </w:rPr>
        <w:t xml:space="preserve"> the extent that they all serve either to increase certainty in, and/or strength of the anticipated treatment effect, </w:t>
      </w:r>
      <w:r w:rsidR="001C2747">
        <w:rPr>
          <w:rFonts w:cs="Times New Roman"/>
        </w:rPr>
        <w:t xml:space="preserve">the model </w:t>
      </w:r>
      <w:r w:rsidR="00B42608">
        <w:rPr>
          <w:rFonts w:cs="Times New Roman"/>
        </w:rPr>
        <w:t xml:space="preserve">is </w:t>
      </w:r>
      <w:r w:rsidR="001C2747">
        <w:rPr>
          <w:rFonts w:cs="Times New Roman"/>
        </w:rPr>
        <w:t xml:space="preserve">also </w:t>
      </w:r>
      <w:r w:rsidR="00B42608">
        <w:rPr>
          <w:rFonts w:cs="Times New Roman"/>
        </w:rPr>
        <w:t>able to explain why factors such as the</w:t>
      </w:r>
      <w:r w:rsidR="001A1589">
        <w:rPr>
          <w:rFonts w:cs="Times New Roman"/>
        </w:rPr>
        <w:t xml:space="preserve"> route of administration, color, taste, number and size of doses of placebo correlate with strength of the placebo</w:t>
      </w:r>
      <w:r w:rsidR="003A4EF0">
        <w:rPr>
          <w:rFonts w:cs="Times New Roman"/>
        </w:rPr>
        <w:t xml:space="preserve"> effect</w:t>
      </w:r>
      <w:r w:rsidR="001A1589">
        <w:rPr>
          <w:rFonts w:cs="Times New Roman"/>
        </w:rPr>
        <w:t xml:space="preserve"> </w:t>
      </w:r>
      <w:r w:rsidR="001A1589">
        <w:rPr>
          <w:rFonts w:cs="Times New Roman"/>
        </w:rPr>
        <w:fldChar w:fldCharType="begin"/>
      </w:r>
      <w:r w:rsidR="001A1589">
        <w:rPr>
          <w:rFonts w:cs="Times New Roman"/>
        </w:rPr>
        <w:instrText xml:space="preserve"> ADDIN EN.CITE &lt;EndNote&gt;&lt;Cite&gt;&lt;Author&gt;Buckalew&lt;/Author&gt;&lt;Year&gt;1981&lt;/Year&gt;&lt;RecNum&gt;424&lt;/RecNum&gt;&lt;DisplayText&gt;(Buckalew &amp;amp; Ross, 1981)&lt;/DisplayText&gt;&lt;record&gt;&lt;rec-number&gt;424&lt;/rec-number&gt;&lt;foreign-keys&gt;&lt;key app="EN" db-id="prea0s5zudef24eddtmptt5tdwwa5t55wssp" timestamp="1460354547"&gt;424&lt;/key&gt;&lt;/foreign-keys&gt;&lt;ref-type name="Journal Article"&gt;17&lt;/ref-type&gt;&lt;contributors&gt;&lt;authors&gt;&lt;author&gt;Buckalew, LW&lt;/author&gt;&lt;author&gt;Ross, Sherman&lt;/author&gt;&lt;/authors&gt;&lt;/contributors&gt;&lt;titles&gt;&lt;title&gt;Relationship of perceptual characteristics to efficacy of placebos&lt;/title&gt;&lt;secondary-title&gt;Psychological reports&lt;/secondary-title&gt;&lt;/titles&gt;&lt;periodical&gt;&lt;full-title&gt;Psychological reports&lt;/full-title&gt;&lt;/periodical&gt;&lt;pages&gt;955-961&lt;/pages&gt;&lt;volume&gt;49&lt;/volume&gt;&lt;number&gt;3&lt;/number&gt;&lt;dates&gt;&lt;year&gt;1981&lt;/year&gt;&lt;/dates&gt;&lt;isbn&gt;0031-5125&lt;/isbn&gt;&lt;urls&gt;&lt;/urls&gt;&lt;/record&gt;&lt;/Cite&gt;&lt;/EndNote&gt;</w:instrText>
      </w:r>
      <w:r w:rsidR="001A1589">
        <w:rPr>
          <w:rFonts w:cs="Times New Roman"/>
        </w:rPr>
        <w:fldChar w:fldCharType="separate"/>
      </w:r>
      <w:r w:rsidR="001A1589">
        <w:rPr>
          <w:rFonts w:cs="Times New Roman"/>
          <w:noProof/>
        </w:rPr>
        <w:t>(Buckalew &amp; Ross, 1981)</w:t>
      </w:r>
      <w:r w:rsidR="001A1589">
        <w:rPr>
          <w:rFonts w:cs="Times New Roman"/>
        </w:rPr>
        <w:fldChar w:fldCharType="end"/>
      </w:r>
      <w:r w:rsidR="001A1589">
        <w:rPr>
          <w:rFonts w:cs="Times New Roman"/>
        </w:rPr>
        <w:t xml:space="preserve">. </w:t>
      </w:r>
      <w:r w:rsidR="00476A57">
        <w:rPr>
          <w:rFonts w:cs="Times New Roman"/>
        </w:rPr>
        <w:t xml:space="preserve">(5) </w:t>
      </w:r>
      <w:r w:rsidR="001A1589">
        <w:rPr>
          <w:rFonts w:cs="Times New Roman"/>
        </w:rPr>
        <w:t xml:space="preserve">The model also explains why placebo effects can be found in the healthy and the sick, since both are capable of diverting attention to and from bodily states. </w:t>
      </w:r>
      <w:r w:rsidR="00476A57">
        <w:rPr>
          <w:rFonts w:cs="Times New Roman"/>
        </w:rPr>
        <w:t>(6)</w:t>
      </w:r>
      <w:r w:rsidR="00746D5A">
        <w:rPr>
          <w:rFonts w:cs="Times New Roman"/>
        </w:rPr>
        <w:t xml:space="preserve"> </w:t>
      </w:r>
      <w:proofErr w:type="gramStart"/>
      <w:r w:rsidR="00746D5A">
        <w:rPr>
          <w:rFonts w:cs="Times New Roman"/>
        </w:rPr>
        <w:t>the</w:t>
      </w:r>
      <w:proofErr w:type="gramEnd"/>
      <w:r w:rsidR="00746D5A">
        <w:rPr>
          <w:rFonts w:cs="Times New Roman"/>
        </w:rPr>
        <w:t xml:space="preserve"> model explains why hidden interruption of an analgesic drug causes slower increase in pain than open</w:t>
      </w:r>
      <w:r w:rsidR="009D79D2">
        <w:rPr>
          <w:rFonts w:cs="Times New Roman"/>
        </w:rPr>
        <w:t xml:space="preserve"> interruption</w:t>
      </w:r>
      <w:r w:rsidR="00746D5A">
        <w:rPr>
          <w:rFonts w:cs="Times New Roman"/>
        </w:rPr>
        <w:t>, and why hidden administration of a drug causes a slower decrease</w:t>
      </w:r>
      <w:r w:rsidR="009D79D2">
        <w:rPr>
          <w:rFonts w:cs="Times New Roman"/>
        </w:rPr>
        <w:t xml:space="preserve"> in pain than open administration</w:t>
      </w:r>
      <w:r w:rsidR="00746D5A">
        <w:rPr>
          <w:rFonts w:cs="Times New Roman"/>
        </w:rPr>
        <w:t xml:space="preserve"> </w:t>
      </w:r>
      <w:r w:rsidR="00746D5A">
        <w:rPr>
          <w:rFonts w:cs="Times New Roman"/>
        </w:rPr>
        <w:fldChar w:fldCharType="begin"/>
      </w:r>
      <w:r w:rsidR="00746D5A">
        <w:rPr>
          <w:rFonts w:cs="Times New Roman"/>
        </w:rPr>
        <w:instrText xml:space="preserve"> ADDIN EN.CITE &lt;EndNote&gt;&lt;Cite&gt;&lt;Author&gt;Benedetti&lt;/Author&gt;&lt;Year&gt;2003&lt;/Year&gt;&lt;RecNum&gt;273&lt;/RecNum&gt;&lt;DisplayText&gt;(Benedetti, Maggi, et al., 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746D5A">
        <w:rPr>
          <w:rFonts w:cs="Times New Roman"/>
        </w:rPr>
        <w:fldChar w:fldCharType="separate"/>
      </w:r>
      <w:r w:rsidR="00746D5A">
        <w:rPr>
          <w:rFonts w:cs="Times New Roman"/>
          <w:noProof/>
        </w:rPr>
        <w:t>(Benedetti, Maggi, et al., 2003)</w:t>
      </w:r>
      <w:r w:rsidR="00746D5A">
        <w:rPr>
          <w:rFonts w:cs="Times New Roman"/>
        </w:rPr>
        <w:fldChar w:fldCharType="end"/>
      </w:r>
      <w:r w:rsidR="00746D5A">
        <w:rPr>
          <w:rFonts w:cs="Times New Roman"/>
        </w:rPr>
        <w:t xml:space="preserve">. </w:t>
      </w:r>
      <w:r w:rsidR="00476A57">
        <w:rPr>
          <w:rFonts w:cs="Times New Roman"/>
        </w:rPr>
        <w:t>(7)</w:t>
      </w:r>
      <w:r w:rsidR="000D20A8">
        <w:rPr>
          <w:rFonts w:cs="Times New Roman"/>
        </w:rPr>
        <w:t xml:space="preserve"> </w:t>
      </w:r>
      <w:proofErr w:type="gramStart"/>
      <w:r w:rsidR="00F6161F">
        <w:rPr>
          <w:rFonts w:cs="Times New Roman"/>
        </w:rPr>
        <w:t>the</w:t>
      </w:r>
      <w:proofErr w:type="gramEnd"/>
      <w:r w:rsidR="00F6161F">
        <w:rPr>
          <w:rFonts w:cs="Times New Roman"/>
        </w:rPr>
        <w:t xml:space="preserve"> </w:t>
      </w:r>
      <w:r w:rsidR="000D20A8">
        <w:rPr>
          <w:rFonts w:cs="Times New Roman"/>
        </w:rPr>
        <w:t xml:space="preserve">model is able to explain how placebo effects can be </w:t>
      </w:r>
      <w:proofErr w:type="spellStart"/>
      <w:r w:rsidR="000D20A8">
        <w:rPr>
          <w:rFonts w:cs="Times New Roman"/>
        </w:rPr>
        <w:t>localised</w:t>
      </w:r>
      <w:proofErr w:type="spellEnd"/>
      <w:r w:rsidR="000D20A8">
        <w:rPr>
          <w:rFonts w:cs="Times New Roman"/>
        </w:rPr>
        <w:t xml:space="preserve"> </w:t>
      </w:r>
      <w:r w:rsidR="000D20A8">
        <w:rPr>
          <w:rFonts w:cs="Times New Roman"/>
        </w:rPr>
        <w:fldChar w:fldCharType="begin"/>
      </w:r>
      <w:r w:rsidR="000D20A8">
        <w:rPr>
          <w:rFonts w:cs="Times New Roman"/>
        </w:rPr>
        <w:instrText xml:space="preserve"> ADDIN EN.CITE &lt;EndNote&gt;&lt;Cite&gt;&lt;Author&gt;Montgomery&lt;/Author&gt;&lt;Year&gt;1997&lt;/Year&gt;&lt;RecNum&gt;363&lt;/RecNum&gt;&lt;DisplayText&gt;(Montgomery &amp;amp; Kirsch, 1997)&lt;/DisplayText&gt;&lt;record&gt;&lt;rec-number&gt;363&lt;/rec-number&gt;&lt;foreign-keys&gt;&lt;key app="EN" db-id="prea0s5zudef24eddtmptt5tdwwa5t55wssp" timestamp="1458344764"&gt;363&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0D20A8">
        <w:rPr>
          <w:rFonts w:cs="Times New Roman"/>
        </w:rPr>
        <w:fldChar w:fldCharType="separate"/>
      </w:r>
      <w:r w:rsidR="000D20A8">
        <w:rPr>
          <w:rFonts w:cs="Times New Roman"/>
          <w:noProof/>
        </w:rPr>
        <w:t>(Montgomery &amp; Kirsch, 1997)</w:t>
      </w:r>
      <w:r w:rsidR="000D20A8">
        <w:rPr>
          <w:rFonts w:cs="Times New Roman"/>
        </w:rPr>
        <w:fldChar w:fldCharType="end"/>
      </w:r>
      <w:r w:rsidR="003A7F5A">
        <w:rPr>
          <w:rFonts w:cs="Times New Roman"/>
        </w:rPr>
        <w:t xml:space="preserve"> </w:t>
      </w:r>
      <w:r w:rsidR="000D20A8">
        <w:rPr>
          <w:rFonts w:cs="Times New Roman"/>
        </w:rPr>
        <w:t xml:space="preserve">or global </w:t>
      </w:r>
      <w:r w:rsidR="000D20A8">
        <w:rPr>
          <w:rFonts w:cs="Times New Roman"/>
        </w:rPr>
        <w:fldChar w:fldCharType="begin"/>
      </w:r>
      <w:r w:rsidR="000D20A8">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0D20A8">
        <w:rPr>
          <w:rFonts w:cs="Times New Roman"/>
        </w:rPr>
        <w:fldChar w:fldCharType="separate"/>
      </w:r>
      <w:r w:rsidR="000D20A8">
        <w:rPr>
          <w:rFonts w:cs="Times New Roman"/>
          <w:noProof/>
        </w:rPr>
        <w:t>(Amanzio &amp; Benedetti, 1999)</w:t>
      </w:r>
      <w:r w:rsidR="000D20A8">
        <w:rPr>
          <w:rFonts w:cs="Times New Roman"/>
        </w:rPr>
        <w:fldChar w:fldCharType="end"/>
      </w:r>
      <w:r w:rsidR="000D20A8">
        <w:rPr>
          <w:rFonts w:cs="Times New Roman"/>
        </w:rPr>
        <w:t xml:space="preserve"> since </w:t>
      </w:r>
      <w:proofErr w:type="spellStart"/>
      <w:r w:rsidR="000D20A8">
        <w:rPr>
          <w:rFonts w:cs="Times New Roman"/>
        </w:rPr>
        <w:t>attentional</w:t>
      </w:r>
      <w:proofErr w:type="spellEnd"/>
      <w:r w:rsidR="000D20A8">
        <w:rPr>
          <w:rFonts w:cs="Times New Roman"/>
        </w:rPr>
        <w:t xml:space="preserve"> resources can be narrowed down to specific parts of the body or widen</w:t>
      </w:r>
      <w:r w:rsidR="00476A57">
        <w:rPr>
          <w:rFonts w:cs="Times New Roman"/>
        </w:rPr>
        <w:t>ed to global states. (8) T</w:t>
      </w:r>
      <w:r w:rsidR="001E68A4">
        <w:rPr>
          <w:rFonts w:cs="Times New Roman"/>
        </w:rPr>
        <w:t xml:space="preserve">he model is also able to explain why </w:t>
      </w:r>
      <w:r w:rsidR="00D827E3">
        <w:rPr>
          <w:rFonts w:cs="Times New Roman"/>
        </w:rPr>
        <w:t>placebo effects extinguish over time</w:t>
      </w:r>
      <w:r w:rsidR="00011B9B">
        <w:rPr>
          <w:rFonts w:cs="Times New Roman"/>
        </w:rPr>
        <w:t xml:space="preserve"> </w:t>
      </w:r>
      <w:r w:rsidR="00011B9B">
        <w:rPr>
          <w:rFonts w:cs="Times New Roman"/>
        </w:rPr>
        <w:fldChar w:fldCharType="begin"/>
      </w:r>
      <w:r w:rsidR="00011B9B">
        <w:rPr>
          <w:rFonts w:cs="Times New Roman"/>
        </w:rPr>
        <w:instrText xml:space="preserve"> ADDIN EN.CITE &lt;EndNote&gt;&lt;Cite&gt;&lt;Author&gt;Yeung&lt;/Author&gt;&lt;Year&gt;2014&lt;/Year&gt;&lt;RecNum&gt;349&lt;/RecNum&gt;&lt;DisplayText&gt;(Yeung et al., 2014)&lt;/DisplayText&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011B9B">
        <w:rPr>
          <w:rFonts w:cs="Times New Roman"/>
        </w:rPr>
        <w:fldChar w:fldCharType="separate"/>
      </w:r>
      <w:r w:rsidR="00011B9B">
        <w:rPr>
          <w:rFonts w:cs="Times New Roman"/>
          <w:noProof/>
        </w:rPr>
        <w:t>(Yeung et al., 2014)</w:t>
      </w:r>
      <w:r w:rsidR="00011B9B">
        <w:rPr>
          <w:rFonts w:cs="Times New Roman"/>
        </w:rPr>
        <w:fldChar w:fldCharType="end"/>
      </w:r>
      <w:r w:rsidR="007467D1">
        <w:rPr>
          <w:rFonts w:cs="Times New Roman"/>
        </w:rPr>
        <w:t xml:space="preserve">. The perceptual </w:t>
      </w:r>
      <w:r w:rsidR="00D827E3">
        <w:rPr>
          <w:rFonts w:cs="Times New Roman"/>
        </w:rPr>
        <w:t>model frames the extinction of placebo effects as the gradual overcoming of data from prior beliefs by data from the senses. With reference to the graphs above this would represent a narrowing of the likelihood/sensory data distribution.</w:t>
      </w:r>
      <w:r w:rsidR="00F6161F">
        <w:rPr>
          <w:rFonts w:cs="Times New Roman"/>
        </w:rPr>
        <w:t xml:space="preserve"> (9</w:t>
      </w:r>
      <w:r w:rsidR="00476A57">
        <w:rPr>
          <w:rFonts w:cs="Times New Roman"/>
        </w:rPr>
        <w:t>) Finally, and most importantly</w:t>
      </w:r>
      <w:r w:rsidR="00F6161F">
        <w:rPr>
          <w:rFonts w:cs="Times New Roman"/>
        </w:rPr>
        <w:t>,</w:t>
      </w:r>
      <w:r w:rsidR="00476A57">
        <w:rPr>
          <w:rFonts w:cs="Times New Roman"/>
        </w:rPr>
        <w:t xml:space="preserve"> the perceptual shift model is able to explain why rodents’ conditioned responses to cues that signal the presence of drugs tend to be compensatory (i.e. the CR tends to act in the opposite direction to the UR) whereas humans’ subjective placebo responses are almost </w:t>
      </w:r>
      <w:r w:rsidR="00476A57" w:rsidRPr="00476A57">
        <w:rPr>
          <w:rFonts w:cs="Times New Roman"/>
          <w:i/>
        </w:rPr>
        <w:t>always</w:t>
      </w:r>
      <w:r w:rsidR="00476A57">
        <w:rPr>
          <w:rFonts w:cs="Times New Roman"/>
        </w:rPr>
        <w:t xml:space="preserve"> in the same direction as the UR. This is because </w:t>
      </w:r>
      <w:r w:rsidR="00A47D7F">
        <w:rPr>
          <w:rFonts w:cs="Times New Roman"/>
        </w:rPr>
        <w:t xml:space="preserve">expectancies about the effects of a treatment can only ever be formed around </w:t>
      </w:r>
      <w:r w:rsidR="000C604F">
        <w:rPr>
          <w:rFonts w:cs="Times New Roman"/>
        </w:rPr>
        <w:t>effects</w:t>
      </w:r>
      <w:r w:rsidR="00A47D7F">
        <w:rPr>
          <w:rFonts w:cs="Times New Roman"/>
        </w:rPr>
        <w:t xml:space="preserve"> that have been observed in the past. </w:t>
      </w:r>
      <w:r w:rsidR="00424457">
        <w:rPr>
          <w:rFonts w:cs="Times New Roman"/>
        </w:rPr>
        <w:t>Perception of c</w:t>
      </w:r>
      <w:r w:rsidR="000C604F">
        <w:rPr>
          <w:rFonts w:cs="Times New Roman"/>
        </w:rPr>
        <w:t xml:space="preserve">onditioned compensatory responses immediately prior to taking drugs are </w:t>
      </w:r>
      <w:r w:rsidR="008A77D3">
        <w:rPr>
          <w:rFonts w:cs="Times New Roman"/>
        </w:rPr>
        <w:t xml:space="preserve">mostly </w:t>
      </w:r>
      <w:r w:rsidR="000C604F">
        <w:rPr>
          <w:rFonts w:cs="Times New Roman"/>
        </w:rPr>
        <w:t xml:space="preserve">overshadowed by the positive effect of the drug, therefore the </w:t>
      </w:r>
      <w:proofErr w:type="spellStart"/>
      <w:r w:rsidR="000C604F">
        <w:rPr>
          <w:rFonts w:cs="Times New Roman"/>
        </w:rPr>
        <w:t>attentional</w:t>
      </w:r>
      <w:proofErr w:type="spellEnd"/>
      <w:r w:rsidR="000C604F">
        <w:rPr>
          <w:rFonts w:cs="Times New Roman"/>
        </w:rPr>
        <w:t xml:space="preserve"> ‘overriding’ of sensory data by </w:t>
      </w:r>
      <w:r w:rsidR="00F6161F">
        <w:rPr>
          <w:rFonts w:cs="Times New Roman"/>
        </w:rPr>
        <w:t>relatively certain</w:t>
      </w:r>
      <w:r w:rsidR="000C604F">
        <w:rPr>
          <w:rFonts w:cs="Times New Roman"/>
        </w:rPr>
        <w:t xml:space="preserve"> expectation</w:t>
      </w:r>
      <w:r w:rsidR="00F6161F">
        <w:rPr>
          <w:rFonts w:cs="Times New Roman"/>
        </w:rPr>
        <w:t>s</w:t>
      </w:r>
      <w:r w:rsidR="000C604F">
        <w:rPr>
          <w:rFonts w:cs="Times New Roman"/>
        </w:rPr>
        <w:t xml:space="preserve"> of </w:t>
      </w:r>
      <w:r w:rsidR="00F6161F">
        <w:rPr>
          <w:rFonts w:cs="Times New Roman"/>
        </w:rPr>
        <w:t xml:space="preserve">an imminent </w:t>
      </w:r>
      <w:commentRangeStart w:id="26"/>
      <w:r w:rsidR="00F6161F">
        <w:rPr>
          <w:rFonts w:cs="Times New Roman"/>
        </w:rPr>
        <w:t xml:space="preserve">effect </w:t>
      </w:r>
      <w:r w:rsidR="00F6161F">
        <w:rPr>
          <w:rFonts w:cs="Times New Roman"/>
          <w:i/>
        </w:rPr>
        <w:t>can only occur in the direction of the effect that has been observed in the past</w:t>
      </w:r>
      <w:r w:rsidR="008A77D3">
        <w:rPr>
          <w:rFonts w:cs="Times New Roman"/>
          <w:i/>
        </w:rPr>
        <w:t xml:space="preserve"> and is expected</w:t>
      </w:r>
      <w:r w:rsidR="00F6161F">
        <w:rPr>
          <w:rFonts w:cs="Times New Roman"/>
          <w:i/>
        </w:rPr>
        <w:t xml:space="preserve">. </w:t>
      </w:r>
      <w:commentRangeEnd w:id="26"/>
      <w:r w:rsidR="00424457">
        <w:rPr>
          <w:rStyle w:val="CommentReference"/>
        </w:rPr>
        <w:commentReference w:id="26"/>
      </w:r>
      <w:r w:rsidR="00F6161F">
        <w:rPr>
          <w:rFonts w:cs="Times New Roman"/>
        </w:rPr>
        <w:t>The same phenomenon may apply to rodents</w:t>
      </w:r>
      <w:r w:rsidR="0004015F">
        <w:rPr>
          <w:rFonts w:cs="Times New Roman"/>
        </w:rPr>
        <w:t>;</w:t>
      </w:r>
      <w:r w:rsidR="00F6161F">
        <w:rPr>
          <w:rFonts w:cs="Times New Roman"/>
        </w:rPr>
        <w:t xml:space="preserve"> however there are no subjective measures of expectancy in rodents. The implication of this is that, provided the perceptual domain being studied is imprecise enough, humans’ subjective reports of what they </w:t>
      </w:r>
      <w:r w:rsidR="0004015F">
        <w:rPr>
          <w:rFonts w:cs="Times New Roman"/>
        </w:rPr>
        <w:t xml:space="preserve">feel </w:t>
      </w:r>
      <w:r w:rsidR="001761B4">
        <w:rPr>
          <w:rFonts w:cs="Times New Roman"/>
        </w:rPr>
        <w:t xml:space="preserve">following a treatment </w:t>
      </w:r>
      <w:r w:rsidR="00F6161F">
        <w:rPr>
          <w:rFonts w:cs="Times New Roman"/>
        </w:rPr>
        <w:t xml:space="preserve">can be independent of </w:t>
      </w:r>
      <w:r w:rsidR="0004015F">
        <w:rPr>
          <w:rFonts w:cs="Times New Roman"/>
        </w:rPr>
        <w:t xml:space="preserve">related </w:t>
      </w:r>
      <w:r w:rsidR="00F6161F">
        <w:rPr>
          <w:rFonts w:cs="Times New Roman"/>
        </w:rPr>
        <w:t>objective physiological measures</w:t>
      </w:r>
      <w:r w:rsidR="001761B4">
        <w:rPr>
          <w:rFonts w:cs="Times New Roman"/>
        </w:rPr>
        <w:t xml:space="preserve"> </w: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 </w:instrText>
      </w:r>
      <w:r w:rsidR="001761B4">
        <w:rPr>
          <w:rFonts w:cs="Times New Roman"/>
        </w:rPr>
        <w:fldChar w:fldCharType="begin">
          <w:fldData xml:space="preserve">PEVuZE5vdGU+PENpdGU+PEF1dGhvcj5FaHJtYW48L0F1dGhvcj48WWVhcj4xOTkyPC9ZZWFyPjxS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=
</w:fldData>
        </w:fldChar>
      </w:r>
      <w:r w:rsidR="001761B4">
        <w:rPr>
          <w:rFonts w:cs="Times New Roman"/>
        </w:rPr>
        <w:instrText xml:space="preserve"> ADDIN EN.CITE.DATA </w:instrText>
      </w:r>
      <w:r w:rsidR="001761B4">
        <w:rPr>
          <w:rFonts w:cs="Times New Roman"/>
        </w:rPr>
      </w:r>
      <w:r w:rsidR="001761B4">
        <w:rPr>
          <w:rFonts w:cs="Times New Roman"/>
        </w:rPr>
        <w:fldChar w:fldCharType="end"/>
      </w:r>
      <w:r w:rsidR="001761B4">
        <w:rPr>
          <w:rFonts w:cs="Times New Roman"/>
        </w:rPr>
      </w:r>
      <w:r w:rsidR="001761B4">
        <w:rPr>
          <w:rFonts w:cs="Times New Roman"/>
        </w:rPr>
        <w:fldChar w:fldCharType="separate"/>
      </w:r>
      <w:r w:rsidR="001761B4">
        <w:rPr>
          <w:rFonts w:cs="Times New Roman"/>
          <w:noProof/>
        </w:rPr>
        <w:t>(Ehrman, Ternes, O'Brien, &amp; McLellan, 1992; Lane &amp; Phillips-Bute, 1998; Phillips-Bute &amp; Lane, 1997)</w:t>
      </w:r>
      <w:r w:rsidR="001761B4">
        <w:rPr>
          <w:rFonts w:cs="Times New Roman"/>
        </w:rPr>
        <w:fldChar w:fldCharType="end"/>
      </w:r>
      <w:r w:rsidR="00F6161F">
        <w:rPr>
          <w:rFonts w:cs="Times New Roman"/>
        </w:rPr>
        <w:t>.</w:t>
      </w:r>
    </w:p>
    <w:p w14:paraId="337CA2D3" w14:textId="202440D9" w:rsidR="00FB0BEB" w:rsidRDefault="000E61BE" w:rsidP="00FB0BEB">
      <w:pPr>
        <w:spacing w:before="100" w:beforeAutospacing="1" w:after="100" w:afterAutospacing="1"/>
        <w:ind w:firstLine="284"/>
        <w:contextualSpacing/>
        <w:rPr>
          <w:rFonts w:cs="Times New Roman"/>
        </w:rPr>
      </w:pPr>
      <w:r>
        <w:rPr>
          <w:rFonts w:cs="Times New Roman"/>
        </w:rPr>
        <w:t xml:space="preserve">The </w:t>
      </w:r>
      <w:proofErr w:type="spellStart"/>
      <w:r>
        <w:rPr>
          <w:rFonts w:cs="Times New Roman"/>
        </w:rPr>
        <w:t>disadavantage</w:t>
      </w:r>
      <w:proofErr w:type="spellEnd"/>
      <w:r>
        <w:rPr>
          <w:rFonts w:cs="Times New Roman"/>
        </w:rPr>
        <w:t xml:space="preserve"> of per</w:t>
      </w:r>
      <w:r w:rsidR="0036190E">
        <w:rPr>
          <w:rFonts w:cs="Times New Roman"/>
        </w:rPr>
        <w:t>ceptual models is that they have</w:t>
      </w:r>
      <w:r>
        <w:rPr>
          <w:rFonts w:cs="Times New Roman"/>
        </w:rPr>
        <w:t xml:space="preserve"> t</w:t>
      </w:r>
      <w:r w:rsidR="001A1589">
        <w:rPr>
          <w:rFonts w:cs="Times New Roman"/>
        </w:rPr>
        <w:t xml:space="preserve">rouble </w:t>
      </w:r>
      <w:r>
        <w:rPr>
          <w:rFonts w:cs="Times New Roman"/>
        </w:rPr>
        <w:t>explaining</w:t>
      </w:r>
      <w:r w:rsidR="001A1589">
        <w:rPr>
          <w:rFonts w:cs="Times New Roman"/>
        </w:rPr>
        <w:t xml:space="preserve"> </w:t>
      </w:r>
      <w:r>
        <w:rPr>
          <w:rFonts w:cs="Times New Roman"/>
        </w:rPr>
        <w:t xml:space="preserve">placebo </w:t>
      </w:r>
      <w:r w:rsidR="001A1589">
        <w:rPr>
          <w:rFonts w:cs="Times New Roman"/>
        </w:rPr>
        <w:t>effects</w:t>
      </w:r>
      <w:r w:rsidR="0036190E">
        <w:rPr>
          <w:rFonts w:cs="Times New Roman"/>
        </w:rPr>
        <w:t xml:space="preserve"> in</w:t>
      </w:r>
      <w:r>
        <w:rPr>
          <w:rFonts w:cs="Times New Roman"/>
        </w:rPr>
        <w:t xml:space="preserve"> variables that are not </w:t>
      </w:r>
      <w:r w:rsidR="0036190E">
        <w:rPr>
          <w:rFonts w:cs="Times New Roman"/>
        </w:rPr>
        <w:t>subjective. With placebo effects on</w:t>
      </w:r>
      <w:r w:rsidR="00657632">
        <w:rPr>
          <w:rFonts w:cs="Times New Roman"/>
        </w:rPr>
        <w:t xml:space="preserve"> objective measures that are heavily influenced by psychological variab</w:t>
      </w:r>
      <w:r w:rsidR="00F32554">
        <w:rPr>
          <w:rFonts w:cs="Times New Roman"/>
        </w:rPr>
        <w:t xml:space="preserve">les such as </w:t>
      </w:r>
      <w:r w:rsidR="00657632">
        <w:rPr>
          <w:rFonts w:cs="Times New Roman"/>
        </w:rPr>
        <w:t xml:space="preserve">blood pressure </w:t>
      </w:r>
      <w:r w:rsidR="00F32554">
        <w:rPr>
          <w:rFonts w:cs="Times New Roman"/>
        </w:rPr>
        <w:t xml:space="preserve">and heart rate </w:t>
      </w:r>
      <w:r w:rsidR="00657632">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 </w:instrText>
      </w:r>
      <w:r w:rsidR="00F32554">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F32554">
        <w:rPr>
          <w:rFonts w:cs="Times New Roman"/>
        </w:rPr>
        <w:instrText xml:space="preserve"> ADDIN EN.CITE.DATA </w:instrText>
      </w:r>
      <w:r w:rsidR="00F32554">
        <w:rPr>
          <w:rFonts w:cs="Times New Roman"/>
        </w:rPr>
      </w:r>
      <w:r w:rsidR="00F32554">
        <w:rPr>
          <w:rFonts w:cs="Times New Roman"/>
        </w:rPr>
        <w:fldChar w:fldCharType="end"/>
      </w:r>
      <w:r w:rsidR="00657632">
        <w:rPr>
          <w:rFonts w:cs="Times New Roman"/>
        </w:rPr>
      </w:r>
      <w:r w:rsidR="00657632">
        <w:rPr>
          <w:rFonts w:cs="Times New Roman"/>
        </w:rPr>
        <w:fldChar w:fldCharType="separate"/>
      </w:r>
      <w:r w:rsidR="00F32554">
        <w:rPr>
          <w:rFonts w:cs="Times New Roman"/>
          <w:noProof/>
        </w:rPr>
        <w:t>(Kirsch &amp; Rosadino, 1993; Kirsch &amp; Weixel, 1988)</w:t>
      </w:r>
      <w:r w:rsidR="00657632">
        <w:rPr>
          <w:rFonts w:cs="Times New Roman"/>
        </w:rPr>
        <w:fldChar w:fldCharType="end"/>
      </w:r>
      <w:r w:rsidR="00F32554">
        <w:rPr>
          <w:rFonts w:cs="Times New Roman"/>
        </w:rPr>
        <w:t xml:space="preserve">, </w:t>
      </w:r>
      <w:r w:rsidR="00657632">
        <w:rPr>
          <w:rFonts w:cs="Times New Roman"/>
        </w:rPr>
        <w:t xml:space="preserve">penile tumescence </w:t>
      </w:r>
      <w:r w:rsidR="00657632">
        <w:rPr>
          <w:rFonts w:cs="Times New Roman"/>
        </w:rPr>
        <w:fldChar w:fldCharType="begin"/>
      </w:r>
      <w:r w:rsidR="00657632">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657632">
        <w:rPr>
          <w:rFonts w:cs="Times New Roman"/>
        </w:rPr>
        <w:fldChar w:fldCharType="separate"/>
      </w:r>
      <w:r w:rsidR="00657632">
        <w:rPr>
          <w:rFonts w:cs="Times New Roman"/>
          <w:noProof/>
        </w:rPr>
        <w:t>(Briddell &amp; Wilson, 1976)</w:t>
      </w:r>
      <w:r w:rsidR="00657632">
        <w:rPr>
          <w:rFonts w:cs="Times New Roman"/>
        </w:rPr>
        <w:fldChar w:fldCharType="end"/>
      </w:r>
      <w:r w:rsidR="00F32554">
        <w:rPr>
          <w:rFonts w:cs="Times New Roman"/>
        </w:rPr>
        <w:t xml:space="preserve"> or </w:t>
      </w:r>
      <w:proofErr w:type="spellStart"/>
      <w:r w:rsidR="00F32554">
        <w:rPr>
          <w:rFonts w:cs="Times New Roman"/>
        </w:rPr>
        <w:t>bronchioconstriction</w:t>
      </w:r>
      <w:proofErr w:type="spellEnd"/>
      <w:r w:rsidR="00F32554">
        <w:rPr>
          <w:rFonts w:cs="Times New Roman"/>
        </w:rPr>
        <w:t xml:space="preserve"> </w:t>
      </w:r>
      <w:r w:rsidR="00F32554">
        <w:rPr>
          <w:rFonts w:cs="Times New Roman"/>
        </w:rPr>
        <w:fldChar w:fldCharType="begin"/>
      </w:r>
      <w:r w:rsidR="00F32554">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32554">
        <w:rPr>
          <w:rFonts w:cs="Times New Roman"/>
        </w:rPr>
        <w:fldChar w:fldCharType="separate"/>
      </w:r>
      <w:r w:rsidR="00F32554">
        <w:rPr>
          <w:rFonts w:cs="Times New Roman"/>
          <w:noProof/>
        </w:rPr>
        <w:t>(Butler &amp; Steptoe, 1986)</w:t>
      </w:r>
      <w:r w:rsidR="00F32554">
        <w:rPr>
          <w:rFonts w:cs="Times New Roman"/>
        </w:rPr>
        <w:fldChar w:fldCharType="end"/>
      </w:r>
      <w:r w:rsidR="00F32554">
        <w:rPr>
          <w:rFonts w:cs="Times New Roman"/>
        </w:rPr>
        <w:t xml:space="preserve"> it is easy to suggest that these changes are due to attention-mediated changes in appraisals of current mental state. For example if, following being administered placebo alcohol, one has shifted one’s attention to one’s level of arousal and begun to search for sexual thoughts, the sim</w:t>
      </w:r>
      <w:r w:rsidR="0036190E">
        <w:rPr>
          <w:rFonts w:cs="Times New Roman"/>
        </w:rPr>
        <w:t>ple act of this search may enge</w:t>
      </w:r>
      <w:r w:rsidR="00F32554">
        <w:rPr>
          <w:rFonts w:cs="Times New Roman"/>
        </w:rPr>
        <w:t xml:space="preserve">nder sexual thoughts which cause sexual arousal and a concomitant increase in penile tumescence.  </w:t>
      </w:r>
      <w:r w:rsidR="00FB0BEB">
        <w:rPr>
          <w:rFonts w:cs="Times New Roman"/>
        </w:rPr>
        <w:t xml:space="preserve">However some placebo effects are not so closely tied to current mental state. For example de </w:t>
      </w:r>
      <w:proofErr w:type="spellStart"/>
      <w:r w:rsidR="00FB0BEB">
        <w:rPr>
          <w:rFonts w:cs="Times New Roman"/>
        </w:rPr>
        <w:t>Craen</w:t>
      </w:r>
      <w:proofErr w:type="spellEnd"/>
      <w:r w:rsidR="00FB0BEB">
        <w:rPr>
          <w:rFonts w:cs="Times New Roman"/>
        </w:rPr>
        <w:t xml:space="preserve"> et al. </w:t>
      </w:r>
      <w:r w:rsidR="00FB0BEB">
        <w:rPr>
          <w:rFonts w:cs="Times New Roman"/>
        </w:rPr>
        <w:fldChar w:fldCharType="begin"/>
      </w:r>
      <w:r w:rsidR="00FB0BEB">
        <w:rPr>
          <w:rFonts w:cs="Times New Roman"/>
        </w:rPr>
        <w:instrText xml:space="preserve"> ADDIN EN.CITE &lt;EndNote&gt;&lt;Cite ExcludeAuth="1"&gt;&lt;Author&gt;De Craen&lt;/Author&gt;&lt;Year&gt;1999&lt;/Year&gt;&lt;RecNum&gt;423&lt;/RecNum&gt;&lt;DisplayText&gt;(1999)&lt;/DisplayText&gt;&lt;record&gt;&lt;rec-number&gt;423&lt;/rec-number&gt;&lt;foreign-keys&gt;&lt;key app="EN" db-id="prea0s5zudef24eddtmptt5tdwwa5t55wssp" timestamp="1460354078"&gt;423&lt;/key&gt;&lt;/foreign-keys&gt;&lt;ref-type name="Journal Article"&gt;17&lt;/ref-type&gt;&lt;contributors&gt;&lt;authors&gt;&lt;author&gt;De Craen, Anton JM&lt;/author&gt;&lt;author&gt;Moerman, Daniel E&lt;/author&gt;&lt;author&gt;Heisterkamp, Simon H&lt;/author&gt;&lt;author&gt;Tytgat, Guido NJ&lt;/author&gt;&lt;author&gt;Tijssen, Jan GP&lt;/author&gt;&lt;author&gt;Kleijnen, Jos&lt;/author&gt;&lt;/authors&gt;&lt;/contributors&gt;&lt;titles&gt;&lt;title&gt;Placebo effect in the treatment of duodenal ulcer&lt;/title&gt;&lt;secondary-title&gt;British journal of clinical pharmacology&lt;/secondary-title&gt;&lt;/titles&gt;&lt;periodical&gt;&lt;full-title&gt;British Journal of Clinical Pharmacology&lt;/full-title&gt;&lt;/periodical&gt;&lt;pages&gt;853-860&lt;/pages&gt;&lt;volume&gt;48&lt;/volume&gt;&lt;number&gt;6&lt;/number&gt;&lt;dates&gt;&lt;year&gt;1999&lt;/year&gt;&lt;/dates&gt;&lt;isbn&gt;1365-2125&lt;/isbn&gt;&lt;urls&gt;&lt;/urls&gt;&lt;/record&gt;&lt;/Cite&gt;&lt;/EndNote&gt;</w:instrText>
      </w:r>
      <w:r w:rsidR="00FB0BEB">
        <w:rPr>
          <w:rFonts w:cs="Times New Roman"/>
        </w:rPr>
        <w:fldChar w:fldCharType="separate"/>
      </w:r>
      <w:r w:rsidR="00FB0BEB">
        <w:rPr>
          <w:rFonts w:cs="Times New Roman"/>
          <w:noProof/>
        </w:rPr>
        <w:t>(1999)</w:t>
      </w:r>
      <w:r w:rsidR="00FB0BEB">
        <w:rPr>
          <w:rFonts w:cs="Times New Roman"/>
        </w:rPr>
        <w:fldChar w:fldCharType="end"/>
      </w:r>
      <w:r w:rsidR="00FB0BEB">
        <w:rPr>
          <w:rFonts w:cs="Times New Roman"/>
        </w:rPr>
        <w:t xml:space="preserve"> found that increasing the number of placebos administered per day sped the rate of healing of duodenal ulcers. However as discussed below (under ‘Mediation’) an attention-mediated drop in anxiety caused by a belief in having received effective medication could improve immune function and thus general health and rate of healing. The final set of findings that are difficult to reconcile with a purely perceptual account of placebo effects are those where placebo effects occur with outcomes that cannot even be perceived directly, such as respiratory depression </w:t>
      </w:r>
      <w:r w:rsidR="00FB0BEB">
        <w:rPr>
          <w:rFonts w:cs="Times New Roman"/>
        </w:rPr>
        <w:fldChar w:fldCharType="begin"/>
      </w:r>
      <w:r w:rsidR="00FB0BEB">
        <w:rPr>
          <w:rFonts w:cs="Times New Roman"/>
        </w:rPr>
        <w:instrText xml:space="preserve"> ADDIN EN.CITE &lt;EndNote&gt;&lt;Cite&gt;&lt;Author&gt;Benedetti&lt;/Author&gt;&lt;Year&gt;1998&lt;/Year&gt;&lt;RecNum&gt;340&lt;/RecNum&gt;&lt;DisplayText&gt;(Benedetti et al., 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sidR="00FB0BEB">
        <w:rPr>
          <w:rFonts w:cs="Times New Roman"/>
        </w:rPr>
        <w:fldChar w:fldCharType="separate"/>
      </w:r>
      <w:r w:rsidR="00FB0BEB">
        <w:rPr>
          <w:rFonts w:cs="Times New Roman"/>
          <w:noProof/>
        </w:rPr>
        <w:t>(Benedetti et al., 1998)</w:t>
      </w:r>
      <w:r w:rsidR="00FB0BEB">
        <w:rPr>
          <w:rFonts w:cs="Times New Roman"/>
        </w:rPr>
        <w:fldChar w:fldCharType="end"/>
      </w:r>
      <w:r w:rsidR="00FB0BEB">
        <w:rPr>
          <w:rFonts w:cs="Times New Roman"/>
        </w:rPr>
        <w:t>. It should be pointed out however that pure expectancy theories cannot explain this either, other than by admitting that several placebo mechanisms may be necessary to explain the full array of placebo effects and that unconscious conditioning accounts (reviewed above) are necessary to explain such unconscious placebo effects.</w:t>
      </w:r>
      <w:r w:rsidR="00305F6A">
        <w:rPr>
          <w:rFonts w:cs="Times New Roman"/>
        </w:rPr>
        <w:t xml:space="preserve"> In fact</w:t>
      </w:r>
      <w:r w:rsidR="00A40EE6">
        <w:rPr>
          <w:rFonts w:cs="Times New Roman"/>
        </w:rPr>
        <w:t xml:space="preserve"> is possible that </w:t>
      </w:r>
      <w:r w:rsidR="00D827E3">
        <w:rPr>
          <w:rFonts w:cs="Times New Roman"/>
        </w:rPr>
        <w:t xml:space="preserve">conditioned </w:t>
      </w:r>
      <w:r w:rsidR="00305F6A">
        <w:rPr>
          <w:rFonts w:cs="Times New Roman"/>
        </w:rPr>
        <w:t xml:space="preserve">placebo </w:t>
      </w:r>
      <w:r w:rsidR="00D827E3">
        <w:rPr>
          <w:rFonts w:cs="Times New Roman"/>
        </w:rPr>
        <w:t>effects and perceptual shift may opera</w:t>
      </w:r>
      <w:r w:rsidR="00305F6A">
        <w:rPr>
          <w:rFonts w:cs="Times New Roman"/>
        </w:rPr>
        <w:t>te concurrently but independently of one another. This</w:t>
      </w:r>
      <w:r w:rsidR="00A40EE6">
        <w:rPr>
          <w:rFonts w:cs="Times New Roman"/>
        </w:rPr>
        <w:t xml:space="preserve"> may explain how physiological an</w:t>
      </w:r>
      <w:r w:rsidR="00305F6A">
        <w:rPr>
          <w:rFonts w:cs="Times New Roman"/>
        </w:rPr>
        <w:t xml:space="preserve">d objective symptoms of caffeine withdrawal can differ widely in degree of severity, with participants reporting high subjective withdrawal symptoms following caffeine deprivation but only very low decrements in objective performance measures </w: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 </w:instrText>
      </w:r>
      <w:r w:rsidR="00305F6A">
        <w:rPr>
          <w:rFonts w:cs="Times New Roman"/>
        </w:rPr>
        <w:fldChar w:fldCharType="begin">
          <w:fldData xml:space="preserve">PEVuZE5vdGU+PENpdGU+PEF1dGhvcj5MYW5lPC9BdXRob3I+PFllYXI+MTk5ODwvWWVhcj48UmVj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</w:fldData>
        </w:fldChar>
      </w:r>
      <w:r w:rsidR="00305F6A">
        <w:rPr>
          <w:rFonts w:cs="Times New Roman"/>
        </w:rPr>
        <w:instrText xml:space="preserve"> ADDIN EN.CITE.DATA </w:instrText>
      </w:r>
      <w:r w:rsidR="00305F6A">
        <w:rPr>
          <w:rFonts w:cs="Times New Roman"/>
        </w:rPr>
      </w:r>
      <w:r w:rsidR="00305F6A">
        <w:rPr>
          <w:rFonts w:cs="Times New Roman"/>
        </w:rPr>
        <w:fldChar w:fldCharType="end"/>
      </w:r>
      <w:r w:rsidR="00305F6A">
        <w:rPr>
          <w:rFonts w:cs="Times New Roman"/>
        </w:rPr>
      </w:r>
      <w:r w:rsidR="00305F6A">
        <w:rPr>
          <w:rFonts w:cs="Times New Roman"/>
        </w:rPr>
        <w:fldChar w:fldCharType="separate"/>
      </w:r>
      <w:r w:rsidR="00305F6A">
        <w:rPr>
          <w:rFonts w:cs="Times New Roman"/>
          <w:noProof/>
        </w:rPr>
        <w:t>(Lane &amp; Phillips-Bute, 1998; Phillips-Bute &amp; Lane, 1997)</w:t>
      </w:r>
      <w:r w:rsidR="00305F6A">
        <w:rPr>
          <w:rFonts w:cs="Times New Roman"/>
        </w:rPr>
        <w:fldChar w:fldCharType="end"/>
      </w:r>
      <w:r w:rsidR="00305F6A">
        <w:rPr>
          <w:rFonts w:cs="Times New Roman"/>
        </w:rPr>
        <w:t xml:space="preserve">. Differing and independent sources of placebo effects may also help explain how </w:t>
      </w:r>
      <w:r w:rsidR="00FA47D8">
        <w:rPr>
          <w:rFonts w:cs="Times New Roman"/>
        </w:rPr>
        <w:t>individuals addicted to opiates experience significant changes in skin temperature, heart rate, respiration, and galvanic skin response</w:t>
      </w:r>
      <w:r w:rsidR="00305F6A">
        <w:rPr>
          <w:rFonts w:cs="Times New Roman"/>
        </w:rPr>
        <w:t xml:space="preserve"> </w:t>
      </w:r>
      <w:r w:rsidR="00FA47D8">
        <w:rPr>
          <w:rFonts w:cs="Times New Roman"/>
        </w:rPr>
        <w:t xml:space="preserve">after ‘cooking up’ an inert powder in a spoon yet </w:t>
      </w:r>
      <w:r w:rsidR="00FA47D8" w:rsidRPr="00FA47D8">
        <w:rPr>
          <w:rFonts w:cs="Times New Roman"/>
          <w:i/>
        </w:rPr>
        <w:t>reported</w:t>
      </w:r>
      <w:r w:rsidR="00FA47D8">
        <w:rPr>
          <w:rFonts w:cs="Times New Roman"/>
        </w:rPr>
        <w:t xml:space="preserve"> no increase in subjective withdrawal symptoms</w:t>
      </w:r>
      <w:r w:rsidR="005C3C91">
        <w:rPr>
          <w:rFonts w:cs="Times New Roman"/>
        </w:rPr>
        <w:t xml:space="preserve"> </w:t>
      </w:r>
      <w:r w:rsidR="005C3C91">
        <w:rPr>
          <w:rFonts w:cs="Times New Roman"/>
        </w:rPr>
        <w:fldChar w:fldCharType="begin"/>
      </w:r>
      <w:r w:rsidR="001761B4">
        <w:rPr>
          <w:rFonts w:cs="Times New Roman"/>
        </w:rPr>
        <w:instrText xml:space="preserve"> ADDIN EN.CITE &lt;EndNote&gt;&lt;Cite&gt;&lt;Author&gt;Ehrman&lt;/Author&gt;&lt;Year&gt;1992&lt;/Year&gt;&lt;RecNum&gt;261&lt;/RecNum&gt;&lt;DisplayText&gt;(Ehrman et al., 1992)&lt;/DisplayText&gt;&lt;record&gt;&lt;rec-number&gt;261&lt;/rec-number&gt;&lt;foreign-keys&gt;&lt;key app="EN" db-id="prea0s5zudef24eddtmptt5tdwwa5t55wssp" timestamp="1454014060"&gt;261&lt;/key&gt;&lt;/foreign-keys&gt;&lt;ref-type name="Journal Article"&gt;17&lt;/ref-type&gt;&lt;contributors&gt;&lt;authors&gt;&lt;author&gt;Ehrman, Ronald&lt;/author&gt;&lt;author&gt;Ternes, Joseph&lt;/author&gt;&lt;author&gt;O&amp;apos;Brien, Charles P&lt;/author&gt;&lt;author&gt;McLellan, A Thomas&lt;/author&gt;&lt;/authors&gt;&lt;/contributors&gt;&lt;titles&gt;&lt;title&gt;Conditioned tolerance in human opiate addicts&lt;/title&gt;&lt;secondary-title&gt;Psychopharmacology&lt;/secondary-title&gt;&lt;/titles&gt;&lt;periodical&gt;&lt;full-title&gt;Psychopharmacology&lt;/full-title&gt;&lt;abbr-1&gt;Psychopharmacology&lt;/abbr-1&gt;&lt;/periodical&gt;&lt;pages&gt;218-224&lt;/pages&gt;&lt;volume&gt;108&lt;/volume&gt;&lt;number&gt;1-2&lt;/number&gt;&lt;dates&gt;&lt;year&gt;1992&lt;/year&gt;&lt;/dates&gt;&lt;isbn&gt;0033-3158&lt;/isbn&gt;&lt;urls&gt;&lt;/urls&gt;&lt;/record&gt;&lt;/Cite&gt;&lt;/EndNote&gt;</w:instrText>
      </w:r>
      <w:r w:rsidR="005C3C91">
        <w:rPr>
          <w:rFonts w:cs="Times New Roman"/>
        </w:rPr>
        <w:fldChar w:fldCharType="separate"/>
      </w:r>
      <w:r w:rsidR="001761B4">
        <w:rPr>
          <w:rFonts w:cs="Times New Roman"/>
          <w:noProof/>
        </w:rPr>
        <w:t>(Ehrman et al., 1992)</w:t>
      </w:r>
      <w:r w:rsidR="005C3C91">
        <w:rPr>
          <w:rFonts w:cs="Times New Roman"/>
        </w:rPr>
        <w:fldChar w:fldCharType="end"/>
      </w:r>
      <w:r w:rsidR="00FA47D8">
        <w:rPr>
          <w:rFonts w:cs="Times New Roman"/>
        </w:rPr>
        <w:t>, indicating a conditioned preparatory/compensatory response to drug related stimuli that nevertheless escaped participants’ awareness.</w:t>
      </w:r>
    </w:p>
    <w:p w14:paraId="141C9340" w14:textId="2C2A9CB4" w:rsidR="00652F20" w:rsidRDefault="00EB4CDE" w:rsidP="000C69D5">
      <w:pPr>
        <w:spacing w:before="100" w:beforeAutospacing="1" w:after="100" w:afterAutospacing="1"/>
        <w:ind w:firstLine="284"/>
        <w:contextualSpacing/>
        <w:rPr>
          <w:rFonts w:cs="Times New Roman"/>
        </w:rPr>
      </w:pPr>
      <w:proofErr w:type="spellStart"/>
      <w:r>
        <w:rPr>
          <w:rFonts w:cs="Times New Roman"/>
        </w:rPr>
        <w:t>Rescorla</w:t>
      </w:r>
      <w:proofErr w:type="spellEnd"/>
      <w:r>
        <w:rPr>
          <w:rFonts w:cs="Times New Roman"/>
        </w:rPr>
        <w:t xml:space="preserve"> (1988) recommended assessing the informational value of stimuli when considering learning phenomena. Thus it is worth assessing the clarity of the information individuals receive from a sense prior to conducting research into placebo effects in that sensory modality. </w:t>
      </w:r>
      <w:r w:rsidR="00FA6A57">
        <w:rPr>
          <w:rFonts w:cs="Times New Roman"/>
        </w:rPr>
        <w:t xml:space="preserve">The information-processing model of placebo effects discussed above extends the Bayesian Placebo model proposed by </w:t>
      </w:r>
      <w:proofErr w:type="spellStart"/>
      <w:r w:rsidR="00FA6A57">
        <w:rPr>
          <w:rFonts w:cs="Times New Roman"/>
        </w:rPr>
        <w:t>Buchel</w:t>
      </w:r>
      <w:proofErr w:type="spellEnd"/>
      <w:r w:rsidR="00FA6A57">
        <w:rPr>
          <w:rFonts w:cs="Times New Roman"/>
        </w:rPr>
        <w:t xml:space="preserve"> et al. (2014) and others by including consideration of the precision of the modality of the sensory data in addition to the precision of prior beliefs. </w:t>
      </w:r>
    </w:p>
    <w:p w14:paraId="01061155" w14:textId="0EEB2ECC" w:rsidR="000438AC" w:rsidRDefault="00652F20" w:rsidP="000C69D5">
      <w:pPr>
        <w:spacing w:before="100" w:beforeAutospacing="1" w:after="100" w:afterAutospacing="1"/>
        <w:ind w:firstLine="284"/>
        <w:contextualSpacing/>
        <w:rPr>
          <w:rFonts w:cs="Times New Roman"/>
        </w:rPr>
      </w:pPr>
      <w:r>
        <w:rPr>
          <w:rFonts w:cs="Times New Roman"/>
        </w:rPr>
        <w:t>According to this model t</w:t>
      </w:r>
      <w:r w:rsidR="0043166B">
        <w:rPr>
          <w:rFonts w:cs="Times New Roman"/>
        </w:rPr>
        <w:t>he more uncertain are prior beliefs the more attention will be paid to internal cues and the less likely</w:t>
      </w:r>
      <w:r w:rsidR="00C1566C">
        <w:rPr>
          <w:rFonts w:cs="Times New Roman"/>
        </w:rPr>
        <w:t xml:space="preserve"> or pronounced</w:t>
      </w:r>
      <w:r w:rsidR="0043166B">
        <w:rPr>
          <w:rFonts w:cs="Times New Roman"/>
        </w:rPr>
        <w:t xml:space="preserve"> will be the placebo effect.  </w:t>
      </w:r>
      <w:r>
        <w:rPr>
          <w:rFonts w:cs="Times New Roman"/>
        </w:rPr>
        <w:t>For example a</w:t>
      </w:r>
      <w:r w:rsidR="003A55E7">
        <w:rPr>
          <w:rFonts w:cs="Times New Roman"/>
        </w:rPr>
        <w:t xml:space="preserve"> user of illegal drugs whose dealer regularly changes the potency of the </w:t>
      </w:r>
      <w:r>
        <w:rPr>
          <w:rFonts w:cs="Times New Roman"/>
        </w:rPr>
        <w:t>drug they consume</w:t>
      </w:r>
      <w:r w:rsidR="003A55E7">
        <w:rPr>
          <w:rFonts w:cs="Times New Roman"/>
        </w:rPr>
        <w:t xml:space="preserve"> will be more </w:t>
      </w:r>
      <w:r w:rsidR="00D16D9A">
        <w:rPr>
          <w:rFonts w:cs="Times New Roman"/>
        </w:rPr>
        <w:t xml:space="preserve">vigilant to their </w:t>
      </w:r>
      <w:proofErr w:type="spellStart"/>
      <w:r w:rsidR="00D16D9A">
        <w:rPr>
          <w:rFonts w:cs="Times New Roman"/>
        </w:rPr>
        <w:t>interoceptive</w:t>
      </w:r>
      <w:proofErr w:type="spellEnd"/>
      <w:r w:rsidR="00D16D9A">
        <w:rPr>
          <w:rFonts w:cs="Times New Roman"/>
        </w:rPr>
        <w:t xml:space="preserve"> signals and thus more </w:t>
      </w:r>
      <w:r w:rsidR="003A55E7">
        <w:rPr>
          <w:rFonts w:cs="Times New Roman"/>
        </w:rPr>
        <w:t>attuned to</w:t>
      </w:r>
      <w:r w:rsidR="00D16D9A">
        <w:rPr>
          <w:rFonts w:cs="Times New Roman"/>
        </w:rPr>
        <w:t xml:space="preserve"> the true potency</w:t>
      </w:r>
      <w:r w:rsidR="003A55E7">
        <w:rPr>
          <w:rFonts w:cs="Times New Roman"/>
        </w:rPr>
        <w:t xml:space="preserve"> of the drug than a person who obtains their drug from a pharmacy or hospital dispensary. Thus according to the model placebo effects would be stronger in clinical settings. The</w:t>
      </w:r>
      <w:r w:rsidR="000438AC">
        <w:rPr>
          <w:rFonts w:cs="Times New Roman"/>
        </w:rPr>
        <w:t xml:space="preserve"> prediction of this model is that the ambiguity of the sensory domain and the plausibility of the placebo will determine the strength of the placebo effect.</w:t>
      </w:r>
      <w:r w:rsidR="001E68A4">
        <w:rPr>
          <w:rFonts w:cs="Times New Roman"/>
        </w:rPr>
        <w:t xml:space="preserve"> </w:t>
      </w:r>
    </w:p>
    <w:p w14:paraId="7213C4EB" w14:textId="77777777" w:rsidR="00525315" w:rsidRDefault="00525315" w:rsidP="0079253D">
      <w:pPr>
        <w:contextualSpacing/>
        <w:rPr>
          <w:rFonts w:cs="Times New Roman"/>
        </w:rPr>
      </w:pPr>
    </w:p>
    <w:p w14:paraId="50930F8B" w14:textId="239A67DD" w:rsidR="0068227B" w:rsidRDefault="000F5DE7" w:rsidP="005174E5">
      <w:pPr>
        <w:pStyle w:val="Heading3"/>
      </w:pPr>
      <w:bookmarkStart w:id="27" w:name="_Toc322079021"/>
      <w:r>
        <w:t>Misattribution</w:t>
      </w:r>
      <w:bookmarkEnd w:id="27"/>
      <w:r w:rsidR="00063158">
        <w:t xml:space="preserve"> </w:t>
      </w:r>
    </w:p>
    <w:p w14:paraId="28C4EB6F" w14:textId="08F81C29" w:rsidR="009468E8" w:rsidRDefault="00124C23" w:rsidP="00EE1052">
      <w:pPr>
        <w:ind w:firstLine="284"/>
      </w:pPr>
      <w:r>
        <w:t xml:space="preserve">Theories of misattribution are closely related to the Bayesian theories of </w:t>
      </w:r>
      <w:r w:rsidR="007B6C3F">
        <w:t xml:space="preserve">perceptual shift outlined above in that </w:t>
      </w:r>
      <w:r w:rsidR="005174E5">
        <w:t xml:space="preserve">processes </w:t>
      </w:r>
      <w:proofErr w:type="gramStart"/>
      <w:r w:rsidR="007B6C3F">
        <w:t xml:space="preserve">are </w:t>
      </w:r>
      <w:r w:rsidR="005174E5">
        <w:t xml:space="preserve">thought to be </w:t>
      </w:r>
      <w:r w:rsidR="009F35C3">
        <w:t>controlled</w:t>
      </w:r>
      <w:proofErr w:type="gramEnd"/>
      <w:r w:rsidR="009F35C3">
        <w:t xml:space="preserve"> </w:t>
      </w:r>
      <w:r w:rsidR="005174E5">
        <w:t>by attention.</w:t>
      </w:r>
      <w:r>
        <w:t xml:space="preserve"> Another way of expressing </w:t>
      </w:r>
      <w:r w:rsidR="000F5DE7" w:rsidRPr="005810D9">
        <w:t>misattribution as a source of placebo effects might be ‘symptomatic over</w:t>
      </w:r>
      <w:r w:rsidR="00DC1C3B" w:rsidRPr="005810D9">
        <w:t xml:space="preserve">lap’.  </w:t>
      </w:r>
      <w:r w:rsidR="009F20A7">
        <w:t>In simple</w:t>
      </w:r>
      <w:r w:rsidR="00651110">
        <w:t xml:space="preserve"> terms</w:t>
      </w:r>
      <w:r w:rsidR="00F63F89">
        <w:t xml:space="preserve"> this is mistakenly attributing the cause of </w:t>
      </w:r>
      <w:r w:rsidR="005C1681">
        <w:t xml:space="preserve">a change in </w:t>
      </w:r>
      <w:r w:rsidR="00F63F89">
        <w:t xml:space="preserve">one’s symptoms </w:t>
      </w:r>
      <w:r w:rsidR="006B4A3D">
        <w:t>to one</w:t>
      </w:r>
      <w:r w:rsidR="009F20A7">
        <w:t xml:space="preserve"> source when </w:t>
      </w:r>
      <w:r w:rsidR="00F63F89">
        <w:t xml:space="preserve">in fact </w:t>
      </w:r>
      <w:r w:rsidR="009F20A7">
        <w:t xml:space="preserve">it </w:t>
      </w:r>
      <w:r w:rsidR="00F63F89">
        <w:t xml:space="preserve">comes from another. </w:t>
      </w:r>
      <w:r w:rsidR="00AA656E">
        <w:t>M</w:t>
      </w:r>
      <w:r w:rsidR="00560F1A" w:rsidRPr="005810D9">
        <w:t>isattribution</w:t>
      </w:r>
      <w:r w:rsidR="00DC1C3B" w:rsidRPr="005810D9">
        <w:t xml:space="preserve"> occurs when the </w:t>
      </w:r>
      <w:r w:rsidR="00526A3E" w:rsidRPr="005810D9">
        <w:t>symptom profile of t</w:t>
      </w:r>
      <w:r w:rsidR="00362901" w:rsidRPr="005810D9">
        <w:t>he active drug, for which the placebo is mistaken, overlap with symptoms caused either by another agent</w:t>
      </w:r>
      <w:r w:rsidR="00F63F89">
        <w:t xml:space="preserve"> that would have occurred irrespective of the administration of the placebo </w:t>
      </w:r>
      <w:r w:rsidR="00362901" w:rsidRPr="005810D9">
        <w:t xml:space="preserve">such as a drug or virus or infection or bacteria, </w:t>
      </w:r>
      <w:r w:rsidR="00362901" w:rsidRPr="005C1681">
        <w:rPr>
          <w:i/>
        </w:rPr>
        <w:t>or</w:t>
      </w:r>
      <w:r w:rsidR="00362901" w:rsidRPr="005810D9">
        <w:t xml:space="preserve"> with incidental</w:t>
      </w:r>
      <w:r w:rsidR="001F5787">
        <w:t>, nonspecific,</w:t>
      </w:r>
      <w:r w:rsidR="00362901" w:rsidRPr="005810D9">
        <w:t xml:space="preserve"> </w:t>
      </w:r>
      <w:r w:rsidR="00F05F41">
        <w:t xml:space="preserve">and ambiguous </w:t>
      </w:r>
      <w:r w:rsidR="00362901" w:rsidRPr="005810D9">
        <w:t>symptoms that occur regularly in everyday life</w:t>
      </w:r>
      <w:r w:rsidR="00B711B7">
        <w:t xml:space="preserve"> </w:t>
      </w:r>
      <w:r w:rsidR="00B711B7">
        <w:fldChar w:fldCharType="begin"/>
      </w:r>
      <w:r w:rsidR="00B711B7">
        <w:instrText xml:space="preserve"> ADDIN EN.CITE &lt;EndNote&gt;&lt;Cite ExcludeAuth="1" ExcludeYear="1"&gt;&lt;Author&gt;Ross&lt;/Author&gt;&lt;Year&gt;1981&lt;/Year&gt;&lt;RecNum&gt;391&lt;/RecNum&gt;&lt;record&gt;&lt;rec-number&gt;391&lt;/rec-number&gt;&lt;foreign-keys&gt;&lt;key app="EN" db-id="prea0s5zudef24eddtmptt5tdwwa5t55wssp" timestamp="1459487685"&gt;391&lt;/key&gt;&lt;/foreign-keys&gt;&lt;ref-type name="Journal Article"&gt;17&lt;/ref-type&gt;&lt;contributors&gt;&lt;authors&gt;&lt;author&gt;Ross, Michael&lt;/author&gt;&lt;author&gt;Olson, James M&lt;/author&gt;&lt;/authors&gt;&lt;/contributors&gt;&lt;titles&gt;&lt;title&gt;An expectancy-attribution model of the effects of placebos&lt;/title&gt;&lt;secondary-title&gt;Psychological review&lt;/secondary-title&gt;&lt;/titles&gt;&lt;periodical&gt;&lt;full-title&gt;Psychological review&lt;/full-title&gt;&lt;/periodical&gt;&lt;pages&gt;408&lt;/pages&gt;&lt;volume&gt;88&lt;/volume&gt;&lt;number&gt;5&lt;/number&gt;&lt;dates&gt;&lt;year&gt;1981&lt;/year&gt;&lt;/dates&gt;&lt;isbn&gt;1939-1471&lt;/isbn&gt;&lt;urls&gt;&lt;/urls&gt;&lt;/record&gt;&lt;/Cite&gt;&lt;/EndNote&gt;</w:instrText>
      </w:r>
      <w:r w:rsidR="00B711B7">
        <w:fldChar w:fldCharType="end"/>
      </w:r>
      <w:r w:rsidR="00B711B7">
        <w:t xml:space="preserve">(for reviews see Ross &amp; Olson, 1981, and </w:t>
      </w:r>
      <w:proofErr w:type="spellStart"/>
      <w:r w:rsidR="00B711B7">
        <w:t>Barsky</w:t>
      </w:r>
      <w:proofErr w:type="spellEnd"/>
      <w:r w:rsidR="00B711B7">
        <w:t xml:space="preserve">, </w:t>
      </w:r>
      <w:proofErr w:type="spellStart"/>
      <w:r w:rsidR="00B711B7">
        <w:t>Saintfort</w:t>
      </w:r>
      <w:proofErr w:type="spellEnd"/>
      <w:r w:rsidR="00B711B7">
        <w:t xml:space="preserve">, Rogers, &amp; </w:t>
      </w:r>
      <w:proofErr w:type="spellStart"/>
      <w:r w:rsidR="00B711B7">
        <w:t>Borus</w:t>
      </w:r>
      <w:proofErr w:type="spellEnd"/>
      <w:r w:rsidR="00B711B7">
        <w:t>, 2002)</w:t>
      </w:r>
      <w:r w:rsidR="00362901" w:rsidRPr="005810D9">
        <w:t xml:space="preserve">, such as headache, fatigue, </w:t>
      </w:r>
      <w:r w:rsidR="00DF59F7">
        <w:t xml:space="preserve">insomnia, </w:t>
      </w:r>
      <w:r w:rsidR="009468E8">
        <w:t>anxiety</w:t>
      </w:r>
      <w:r w:rsidR="00D95500">
        <w:t xml:space="preserve">, </w:t>
      </w:r>
      <w:r w:rsidR="009468E8">
        <w:t xml:space="preserve">depression </w:t>
      </w:r>
      <w:r w:rsidR="00241C1D">
        <w:t xml:space="preserve">nausea, diarrhea, </w:t>
      </w:r>
      <w:r w:rsidR="00D95500">
        <w:t xml:space="preserve">and dizziness </w:t>
      </w:r>
      <w:r w:rsidR="00D95500">
        <w:fldChar w:fldCharType="begin"/>
      </w:r>
      <w:r w:rsidR="00D95500">
        <w:instrText xml:space="preserve"> ADDIN EN.CITE &lt;EndNote&gt;&lt;Cite&gt;&lt;Author&gt;Khosla&lt;/Author&gt;&lt;Year&gt;1992&lt;/Year&gt;&lt;RecNum&gt;403&lt;/RecNum&gt;&lt;DisplayText&gt;(Khosla, Bajaj, Sharma, &amp;amp; Mishra, 1992; Reidenberg, Lowenthal, &amp;amp; Sacks, 1968)&lt;/DisplayText&gt;&lt;record&gt;&lt;rec-number&gt;403&lt;/rec-number&gt;&lt;foreign-keys&gt;&lt;key app="EN" db-id="prea0s5zudef24eddtmptt5tdwwa5t55wssp" timestamp="1459743959"&gt;403&lt;/key&gt;&lt;/foreign-keys&gt;&lt;ref-type name="Journal Article"&gt;17&lt;/ref-type&gt;&lt;contributors&gt;&lt;authors&gt;&lt;author&gt;Khosla, PP&lt;/author&gt;&lt;author&gt;Bajaj, VK&lt;/author&gt;&lt;author&gt;Sharma, G&lt;/author&gt;&lt;author&gt;Mishra, KC&lt;/author&gt;&lt;/authors&gt;&lt;/contributors&gt;&lt;titles&gt;&lt;title&gt;Background noise in healthy volunteers-a consideration in adverse drug reaction studies&lt;/title&gt;&lt;secondary-title&gt;Indian journal of physiology and pharmacology&lt;/secondary-title&gt;&lt;/titles&gt;&lt;periodical&gt;&lt;full-title&gt;Indian journal of physiology and pharmacology&lt;/full-title&gt;&lt;/periodical&gt;&lt;pages&gt;259-259&lt;/pages&gt;&lt;volume&gt;36&lt;/volume&gt;&lt;dates&gt;&lt;year&gt;1992&lt;/year&gt;&lt;/dates&gt;&lt;isbn&gt;0019-5499&lt;/isbn&gt;&lt;urls&gt;&lt;/urls&gt;&lt;/record&gt;&lt;/Cite&gt;&lt;Cite&gt;&lt;Author&gt;Reidenberg&lt;/Author&gt;&lt;Year&gt;1968&lt;/Year&gt;&lt;RecNum&gt;402&lt;/RecNum&gt;&lt;record&gt;&lt;rec-number&gt;402&lt;/rec-number&gt;&lt;foreign-keys&gt;&lt;key app="EN" db-id="prea0s5zudef24eddtmptt5tdwwa5t55wssp" timestamp="1459743846"&gt;402&lt;/key&gt;&lt;/foreign-keys&gt;&lt;ref-type name="Journal Article"&gt;17&lt;/ref-type&gt;&lt;contributors&gt;&lt;authors&gt;&lt;author&gt;Reidenberg, Marcus M&lt;/author&gt;&lt;author&gt;Lowenthal, David T&lt;/author&gt;&lt;author&gt;Sacks, R&lt;/author&gt;&lt;/authors&gt;&lt;/contributors&gt;&lt;titles&gt;&lt;title&gt;Adverse nondrug reactions&lt;/title&gt;&lt;secondary-title&gt;New England Journal of Medicine&lt;/secondary-title&gt;&lt;/titles&gt;&lt;periodical&gt;&lt;full-title&gt;New England Journal of Medicine&lt;/full-title&gt;&lt;/periodical&gt;&lt;pages&gt;678-679&lt;/pages&gt;&lt;volume&gt;279&lt;/volume&gt;&lt;number&gt;13&lt;/number&gt;&lt;dates&gt;&lt;year&gt;1968&lt;/year&gt;&lt;/dates&gt;&lt;isbn&gt;0028-4793&lt;/isbn&gt;&lt;urls&gt;&lt;/urls&gt;&lt;/record&gt;&lt;/Cite&gt;&lt;/EndNote&gt;</w:instrText>
      </w:r>
      <w:r w:rsidR="00D95500">
        <w:fldChar w:fldCharType="separate"/>
      </w:r>
      <w:r w:rsidR="00D95500">
        <w:rPr>
          <w:noProof/>
        </w:rPr>
        <w:t>(Khosla, Bajaj, Sharma, &amp; Mishra, 1992; Reidenberg, Lowenthal, &amp; Sacks, 1968)</w:t>
      </w:r>
      <w:r w:rsidR="00D95500">
        <w:fldChar w:fldCharType="end"/>
      </w:r>
      <w:r w:rsidR="00FA12F2">
        <w:rPr>
          <w:rStyle w:val="FootnoteReference"/>
        </w:rPr>
        <w:footnoteReference w:id="2"/>
      </w:r>
      <w:r w:rsidR="00362901" w:rsidRPr="005810D9">
        <w:t xml:space="preserve">. </w:t>
      </w:r>
    </w:p>
    <w:p w14:paraId="04D4CB6F" w14:textId="5CAF3B00" w:rsidR="00F153E2" w:rsidRDefault="009468E8" w:rsidP="00763560">
      <w:pPr>
        <w:ind w:firstLine="284"/>
      </w:pPr>
      <w:r>
        <w:t xml:space="preserve">There are two possible mechanisms by which misattribution may work to </w:t>
      </w:r>
      <w:r w:rsidR="000864DF">
        <w:t xml:space="preserve">alter </w:t>
      </w:r>
      <w:r>
        <w:t xml:space="preserve">symptoms. The first is </w:t>
      </w:r>
      <w:r w:rsidR="000864DF">
        <w:t xml:space="preserve">a direct effect of expectancy. This occurs </w:t>
      </w:r>
      <w:r>
        <w:t xml:space="preserve">when the expected effects of the treatment or stimuli cause a change in mental </w:t>
      </w:r>
      <w:proofErr w:type="gramStart"/>
      <w:r>
        <w:t>state which</w:t>
      </w:r>
      <w:proofErr w:type="gramEnd"/>
      <w:r>
        <w:t xml:space="preserve"> </w:t>
      </w:r>
      <w:r>
        <w:rPr>
          <w:i/>
        </w:rPr>
        <w:t xml:space="preserve">directly </w:t>
      </w:r>
      <w:r>
        <w:t xml:space="preserve">alters one of the variables that are thought to be influenced by the treatment itself. For example </w:t>
      </w:r>
      <w:r w:rsidR="000864DF">
        <w:t xml:space="preserve">expecting relief from depression or anxiety by taking an SSRI could easily make someone less sad or anxious. </w:t>
      </w:r>
      <w:r w:rsidR="00763560">
        <w:t xml:space="preserve">Similarly expecting insomnia could cause sleep difficulties. </w:t>
      </w:r>
      <w:r w:rsidR="000864DF">
        <w:t xml:space="preserve">The </w:t>
      </w:r>
      <w:r w:rsidR="00763560">
        <w:t>affective</w:t>
      </w:r>
      <w:r w:rsidR="000864DF">
        <w:t xml:space="preserve"> processing system is largely agnostic to causation—depression and anxiety and their relief feel the same irrespective of what caused them—therefore if the symptom profile of the treatment overlap with symptoms caused by </w:t>
      </w:r>
      <w:r w:rsidR="000864DF">
        <w:rPr>
          <w:i/>
        </w:rPr>
        <w:t>expectation of the effects of the treatment</w:t>
      </w:r>
      <w:r w:rsidR="000864DF">
        <w:t xml:space="preserve"> they will </w:t>
      </w:r>
      <w:r w:rsidR="00763560">
        <w:t xml:space="preserve">be easily conflated, both by participants and researchers. </w:t>
      </w:r>
      <w:r w:rsidR="000F7D56" w:rsidRPr="005810D9">
        <w:t xml:space="preserve">Misattribution </w:t>
      </w:r>
      <w:r w:rsidR="00763560">
        <w:t xml:space="preserve">of this sort </w:t>
      </w:r>
      <w:r w:rsidR="000F7D56" w:rsidRPr="005810D9">
        <w:t xml:space="preserve">is thought to be </w:t>
      </w:r>
      <w:r w:rsidR="00763560">
        <w:t>responsible</w:t>
      </w:r>
      <w:r w:rsidR="000F7D56" w:rsidRPr="005810D9">
        <w:t xml:space="preserve"> for the increase in incidence of reported headaches and sleep disturbance near </w:t>
      </w:r>
      <w:proofErr w:type="spellStart"/>
      <w:r w:rsidR="000F7D56" w:rsidRPr="005810D9">
        <w:t>windfarms</w:t>
      </w:r>
      <w:proofErr w:type="spellEnd"/>
      <w:r w:rsidR="000F7D56" w:rsidRPr="005810D9">
        <w:t xml:space="preserve"> </w:t>
      </w:r>
      <w:r w:rsidR="000F7D56" w:rsidRPr="005810D9">
        <w:fldChar w:fldCharType="begin"/>
      </w:r>
      <w:r w:rsidR="000F7D56"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0F7D56" w:rsidRPr="005810D9">
        <w:fldChar w:fldCharType="separate"/>
      </w:r>
      <w:r w:rsidR="000F7D56" w:rsidRPr="005810D9">
        <w:rPr>
          <w:noProof/>
        </w:rPr>
        <w:t>(Pedersen, 2011)</w:t>
      </w:r>
      <w:r w:rsidR="000F7D56" w:rsidRPr="005810D9">
        <w:fldChar w:fldCharType="end"/>
      </w:r>
      <w:r w:rsidR="00740DFC">
        <w:t xml:space="preserve">, </w:t>
      </w:r>
      <w:r w:rsidR="00763560">
        <w:t>much of</w:t>
      </w:r>
      <w:r>
        <w:t xml:space="preserve"> the </w:t>
      </w:r>
      <w:r w:rsidR="00763560">
        <w:t>effects of a</w:t>
      </w:r>
      <w:r w:rsidR="00FB6879">
        <w:t>ntidepressants</w:t>
      </w:r>
      <w:r w:rsidR="009047C4">
        <w:t xml:space="preserve"> </w: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 </w:instrText>
      </w:r>
      <w:r w:rsidR="009047C4">
        <w:fldChar w:fldCharType="begin">
          <w:fldData xml:space="preserve">PEVuZE5vdGU+PENpdGU+PEF1dGhvcj5LaXJzY2g8L0F1dGhvcj48WWVhcj4yMDE0PC9ZZWFyPjxS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</w:fldData>
        </w:fldChar>
      </w:r>
      <w:r w:rsidR="009047C4">
        <w:instrText xml:space="preserve"> ADDIN EN.CITE.DATA </w:instrText>
      </w:r>
      <w:r w:rsidR="009047C4">
        <w:fldChar w:fldCharType="end"/>
      </w:r>
      <w:r w:rsidR="009047C4">
        <w:fldChar w:fldCharType="separate"/>
      </w:r>
      <w:r w:rsidR="009047C4">
        <w:rPr>
          <w:noProof/>
        </w:rPr>
        <w:t>(Kirsch, 2014)</w:t>
      </w:r>
      <w:r w:rsidR="009047C4">
        <w:fldChar w:fldCharType="end"/>
      </w:r>
      <w:r w:rsidR="00740DFC">
        <w:t>.</w:t>
      </w:r>
    </w:p>
    <w:p w14:paraId="6A8BEB06" w14:textId="59156414" w:rsidR="00196BD6" w:rsidRDefault="00F153E2" w:rsidP="00196BD6">
      <w:pPr>
        <w:ind w:firstLine="284"/>
      </w:pPr>
      <w:r>
        <w:t xml:space="preserve">The second form of misattribution works via </w:t>
      </w:r>
      <w:r w:rsidR="00E773B3">
        <w:t>a variant</w:t>
      </w:r>
      <w:r w:rsidR="003670D2">
        <w:t xml:space="preserve"> of the perceptual shift</w:t>
      </w:r>
      <w:r>
        <w:t xml:space="preserve"> mentioned in the previous section. </w:t>
      </w:r>
      <w:r w:rsidR="003670D2" w:rsidRPr="005810D9">
        <w:t xml:space="preserve">Because the individual receiving the placebo is anticipating </w:t>
      </w:r>
      <w:r w:rsidR="003670D2">
        <w:t>a change in certain</w:t>
      </w:r>
      <w:r w:rsidR="003670D2" w:rsidRPr="005810D9">
        <w:t xml:space="preserve"> symptoms</w:t>
      </w:r>
      <w:r w:rsidR="003670D2">
        <w:t xml:space="preserve">, a confirmation bias is created, </w:t>
      </w:r>
      <w:r w:rsidR="003670D2" w:rsidRPr="005810D9">
        <w:t xml:space="preserve">whereby </w:t>
      </w:r>
      <w:r w:rsidR="003670D2">
        <w:t xml:space="preserve">changes in </w:t>
      </w:r>
      <w:r w:rsidR="003670D2" w:rsidRPr="005810D9">
        <w:t>symptoms that overlap with the expected effects of the drug</w:t>
      </w:r>
      <w:r w:rsidR="003670D2">
        <w:t xml:space="preserve">, </w:t>
      </w:r>
      <w:r w:rsidR="003670D2" w:rsidRPr="005810D9">
        <w:t>even if the</w:t>
      </w:r>
      <w:r w:rsidR="003670D2">
        <w:t>y are caused by another source,</w:t>
      </w:r>
      <w:r w:rsidR="003670D2" w:rsidRPr="005810D9">
        <w:t xml:space="preserve"> are rendered more salient and thus become more likely to be </w:t>
      </w:r>
      <w:r w:rsidR="003670D2">
        <w:t xml:space="preserve">noticed and/or </w:t>
      </w:r>
      <w:r w:rsidR="003670D2" w:rsidRPr="005810D9">
        <w:t>reported than they would be had the individual not received the placebo</w:t>
      </w:r>
      <w:r w:rsidR="003670D2">
        <w:t xml:space="preserve"> </w:t>
      </w:r>
      <w:r w:rsidR="003670D2">
        <w:fldChar w:fldCharType="begin"/>
      </w:r>
      <w:r w:rsidR="003670D2">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3670D2">
        <w:fldChar w:fldCharType="separate"/>
      </w:r>
      <w:r w:rsidR="003670D2">
        <w:rPr>
          <w:noProof/>
        </w:rPr>
        <w:t>(Green, 1964)</w:t>
      </w:r>
      <w:r w:rsidR="003670D2">
        <w:fldChar w:fldCharType="end"/>
      </w:r>
      <w:r w:rsidR="003670D2" w:rsidRPr="005810D9">
        <w:t xml:space="preserve">. </w:t>
      </w:r>
      <w:r w:rsidR="00196BD6">
        <w:t xml:space="preserve">It is thought that there are three processes by which this occurs. The first is that if no instruction is given to individuals given the placebo about what effects to expect, as is typical in many clinical trials, it creates a state of </w:t>
      </w:r>
      <w:proofErr w:type="gramStart"/>
      <w:r w:rsidR="00196BD6">
        <w:t>uncertainty which</w:t>
      </w:r>
      <w:proofErr w:type="gramEnd"/>
      <w:r w:rsidR="00196BD6">
        <w:t xml:space="preserve"> leads to an </w:t>
      </w:r>
      <w:r w:rsidR="00196BD6">
        <w:rPr>
          <w:i/>
        </w:rPr>
        <w:t>increased</w:t>
      </w:r>
      <w:r w:rsidR="00196BD6">
        <w:t xml:space="preserve"> scrutiny of bodily sensation. Secondly this increased focus on </w:t>
      </w:r>
      <w:proofErr w:type="spellStart"/>
      <w:r w:rsidR="00196BD6">
        <w:t>interoceptive</w:t>
      </w:r>
      <w:proofErr w:type="spellEnd"/>
      <w:r w:rsidR="00196BD6">
        <w:t xml:space="preserve"> cues leads to mild and infrequent bodily sensations becoming more noticeable. Lastly the perceived sensations and any cognitive appraisals based on them (e.g. ‘I am sick’) induce negative emotions such as fear that in turn amplify the bodily sensations via processes that will be discussed below in the section ‘Mediation’ </w:t>
      </w:r>
      <w:r w:rsidR="00196BD6">
        <w:fldChar w:fldCharType="begin"/>
      </w:r>
      <w:r w:rsidR="00196BD6">
        <w:instrText xml:space="preserve"> ADDIN EN.CITE &lt;EndNote&gt;&lt;Cite&gt;&lt;Author&gt;Barsky&lt;/Author&gt;&lt;Year&gt;1988&lt;/Year&gt;&lt;RecNum&gt;405&lt;/RecNum&gt;&lt;DisplayText&gt;(A. J. Barsky, Goodson, Lane, &amp;amp; Cleary, 1988)&lt;/DisplayText&gt;&lt;record&gt;&lt;rec-number&gt;405&lt;/rec-number&gt;&lt;foreign-keys&gt;&lt;key app="EN" db-id="prea0s5zudef24eddtmptt5tdwwa5t55wssp" timestamp="1459813308"&gt;405&lt;/key&gt;&lt;/foreign-keys&gt;&lt;ref-type name="Journal Article"&gt;17&lt;/ref-type&gt;&lt;contributors&gt;&lt;authors&gt;&lt;author&gt;Barsky, A. J.&lt;/author&gt;&lt;author&gt;Goodson, J. D.&lt;/author&gt;&lt;author&gt;Lane, R. S.&lt;/author&gt;&lt;author&gt;Cleary, P. D.&lt;/author&gt;&lt;/authors&gt;&lt;/contributors&gt;&lt;titles&gt;&lt;title&gt;The amplification of somatic symptoms&lt;/title&gt;&lt;secondary-title&gt;Psychosomatic Medicine&lt;/secondary-title&gt;&lt;/titles&gt;&lt;periodical&gt;&lt;full-title&gt;Psychosomatic medicine&lt;/full-title&gt;&lt;/periodical&gt;&lt;pages&gt;510-519&lt;/pages&gt;&lt;volume&gt;50&lt;/volume&gt;&lt;number&gt;5&lt;/number&gt;&lt;keywords&gt;&lt;keyword&gt;Somatoform Disorders - psychology&lt;/keyword&gt;&lt;keyword&gt;Respiratory Tract Infections - psychology&lt;/keyword&gt;&lt;/keywords&gt;&lt;dates&gt;&lt;year&gt;1988&lt;/year&gt;&lt;/dates&gt;&lt;pub-location&gt;UNITED STATES&lt;/pub-location&gt;&lt;isbn&gt;0033-3174&lt;/isbn&gt;&lt;urls&gt;&lt;related-urls&gt;&lt;url&g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lt;/url&gt;&lt;/related-urls&gt;&lt;/urls&gt;&lt;/record&gt;&lt;/Cite&gt;&lt;/EndNote&gt;</w:instrText>
      </w:r>
      <w:r w:rsidR="00196BD6">
        <w:fldChar w:fldCharType="separate"/>
      </w:r>
      <w:r w:rsidR="00196BD6">
        <w:rPr>
          <w:noProof/>
        </w:rPr>
        <w:t>(A. J. Barsky, Goodson, Lane, &amp; Cleary, 1988)</w:t>
      </w:r>
      <w:r w:rsidR="00196BD6">
        <w:fldChar w:fldCharType="end"/>
      </w:r>
      <w:r w:rsidR="00196BD6">
        <w:t xml:space="preserve">. These processes are collectively known as somatosensory amplification; which is the amplification of bodily sensations caused by increased attention to </w:t>
      </w:r>
      <w:proofErr w:type="spellStart"/>
      <w:r w:rsidR="00196BD6">
        <w:t>interoceptive</w:t>
      </w:r>
      <w:proofErr w:type="spellEnd"/>
      <w:r w:rsidR="00196BD6">
        <w:t xml:space="preserve"> cues. Another way of describing </w:t>
      </w:r>
      <w:proofErr w:type="gramStart"/>
      <w:r w:rsidR="00196BD6">
        <w:t>this phenomena</w:t>
      </w:r>
      <w:proofErr w:type="gramEnd"/>
      <w:r w:rsidR="00196BD6">
        <w:t xml:space="preserve"> is that expecting symptoms creates a perceptual bias which, via increased scrutiny of bodily symptoms, lowers the threshold for </w:t>
      </w:r>
      <w:r w:rsidR="00E773B3">
        <w:t>perceiving</w:t>
      </w:r>
      <w:r w:rsidR="00196BD6">
        <w:t>, and thus reporting,</w:t>
      </w:r>
      <w:r w:rsidR="00A922D5">
        <w:t xml:space="preserve"> bodily </w:t>
      </w:r>
      <w:r w:rsidR="00196BD6">
        <w:t xml:space="preserve">symptoms.  The extent to which this process occurs is influenced by personality characteristics of the individual such as hypochondriasis </w:t>
      </w:r>
      <w:r w:rsidR="00196BD6">
        <w:fldChar w:fldCharType="begin"/>
      </w:r>
      <w:r w:rsidR="00196BD6">
        <w:instrText xml:space="preserve"> ADDIN EN.CITE &lt;EndNote&gt;&lt;Cite&gt;&lt;Author&gt;Barsky&lt;/Author&gt;&lt;Year&gt;1990&lt;/Year&gt;&lt;RecNum&gt;407&lt;/RecNum&gt;&lt;DisplayText&gt;(Arthur J Barsky, Wyshak, &amp;amp; Klerman, 1990)&lt;/DisplayText&gt;&lt;record&gt;&lt;rec-number&gt;407&lt;/rec-number&gt;&lt;foreign-keys&gt;&lt;key app="EN" db-id="prea0s5zudef24eddtmptt5tdwwa5t55wssp" timestamp="1459822905"&gt;407&lt;/key&gt;&lt;/foreign-keys&gt;&lt;ref-type name="Journal Article"&gt;17&lt;/ref-type&gt;&lt;contributors&gt;&lt;authors&gt;&lt;author&gt;Barsky, Arthur J&lt;/author&gt;&lt;author&gt;Wyshak, Grace&lt;/author&gt;&lt;author&gt;Klerman, Gerald L&lt;/author&gt;&lt;/authors&gt;&lt;/contributors&gt;&lt;titles&gt;&lt;title&gt;The somatosensory amplification scale and its relationship to hypochondriasis&lt;/title&gt;&lt;secondary-title&gt;Journal of psychiatric research&lt;/secondary-title&gt;&lt;/titles&gt;&lt;periodical&gt;&lt;full-title&gt;Journal of psychiatric research&lt;/full-title&gt;&lt;/periodical&gt;&lt;pages&gt;323-334&lt;/pages&gt;&lt;volume&gt;24&lt;/volume&gt;&lt;number&gt;4&lt;/number&gt;&lt;dates&gt;&lt;year&gt;1990&lt;/year&gt;&lt;/dates&gt;&lt;isbn&gt;0022-3956&lt;/isbn&gt;&lt;urls&gt;&lt;/urls&gt;&lt;/record&gt;&lt;/Cite&gt;&lt;/EndNote&gt;</w:instrText>
      </w:r>
      <w:r w:rsidR="00196BD6">
        <w:fldChar w:fldCharType="separate"/>
      </w:r>
      <w:r w:rsidR="00196BD6">
        <w:rPr>
          <w:noProof/>
        </w:rPr>
        <w:t>(Arthur J Barsky, Wyshak, &amp; Klerman, 1990)</w:t>
      </w:r>
      <w:r w:rsidR="00196BD6">
        <w:fldChar w:fldCharType="end"/>
      </w:r>
      <w:r w:rsidR="00196BD6">
        <w:t xml:space="preserve"> and demographic characteristics such as age, profession, and gender </w:t>
      </w:r>
      <w:r w:rsidR="00196BD6">
        <w:fldChar w:fldCharType="begin"/>
      </w:r>
      <w:r w:rsidR="00196BD6">
        <w:instrText xml:space="preserve"> ADDIN EN.CITE &lt;EndNote&gt;&lt;Cite&gt;&lt;Author&gt;Green&lt;/Author&gt;&lt;Year&gt;1964&lt;/Year&gt;&lt;RecNum&gt;404&lt;/RecNum&gt;&lt;DisplayText&gt;(Doering et al., 2015; 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Cite&gt;&lt;Author&gt;Doering&lt;/Author&gt;&lt;Year&gt;2015&lt;/Year&gt;&lt;RecNum&gt;406&lt;/RecNum&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 Green, 1964)</w:t>
      </w:r>
      <w:r w:rsidR="00196BD6">
        <w:fldChar w:fldCharType="end"/>
      </w:r>
      <w:r w:rsidR="00196BD6">
        <w:t xml:space="preserve"> but not the type of drug being taken </w:t>
      </w:r>
      <w:r w:rsidR="00196BD6">
        <w:fldChar w:fldCharType="begin"/>
      </w:r>
      <w:r w:rsidR="00196BD6">
        <w:instrText xml:space="preserve"> ADDIN EN.CITE &lt;EndNote&gt;&lt;Cite&gt;&lt;Author&gt;Doering&lt;/Author&gt;&lt;Year&gt;2015&lt;/Year&gt;&lt;RecNum&gt;406&lt;/RecNum&gt;&lt;DisplayText&gt;(Doering et al., 2015)&lt;/DisplayText&gt;&lt;record&gt;&lt;rec-number&gt;406&lt;/rec-number&gt;&lt;foreign-keys&gt;&lt;key app="EN" db-id="prea0s5zudef24eddtmptt5tdwwa5t55wssp" timestamp="1459822177"&gt;406&lt;/key&gt;&lt;/foreign-keys&gt;&lt;ref-type name="Journal Article"&gt;17&lt;/ref-type&gt;&lt;contributors&gt;&lt;authors&gt;&lt;author&gt;Doering, BK&lt;/author&gt;&lt;author&gt;Nestoriuc, Y&lt;/author&gt;&lt;author&gt;Barsky, AJ&lt;/author&gt;&lt;author&gt;Glaesmer, H&lt;/author&gt;&lt;author&gt;Brähler, E&lt;/author&gt;&lt;author&gt;Rief, W&lt;/author&gt;&lt;/authors&gt;&lt;/contributors&gt;&lt;titles&gt;&lt;title&gt;Is somatosensory amplification a risk factor for an increased report of side effects? Reference data from the German general population&lt;/title&gt;&lt;secondary-title&gt;Journal of psychosomatic research&lt;/secondary-title&gt;&lt;/titles&gt;&lt;periodical&gt;&lt;full-title&gt;Journal of psychosomatic research&lt;/full-title&gt;&lt;/periodical&gt;&lt;pages&gt;492-497&lt;/pages&gt;&lt;volume&gt;79&lt;/volume&gt;&lt;number&gt;6&lt;/number&gt;&lt;dates&gt;&lt;year&gt;2015&lt;/year&gt;&lt;/dates&gt;&lt;isbn&gt;0022-3999&lt;/isbn&gt;&lt;urls&gt;&lt;/urls&gt;&lt;/record&gt;&lt;/Cite&gt;&lt;/EndNote&gt;</w:instrText>
      </w:r>
      <w:r w:rsidR="00196BD6">
        <w:fldChar w:fldCharType="separate"/>
      </w:r>
      <w:r w:rsidR="00196BD6">
        <w:rPr>
          <w:noProof/>
        </w:rPr>
        <w:t>(Doering et al., 2015)</w:t>
      </w:r>
      <w:r w:rsidR="00196BD6">
        <w:fldChar w:fldCharType="end"/>
      </w:r>
      <w:r w:rsidR="00196BD6">
        <w:t>.</w:t>
      </w:r>
    </w:p>
    <w:p w14:paraId="4F999CC0" w14:textId="0C3AB970" w:rsidR="00C33B16" w:rsidRDefault="00F95BB0" w:rsidP="00440C4D">
      <w:pPr>
        <w:ind w:firstLine="284"/>
      </w:pPr>
      <w:r>
        <w:t xml:space="preserve">One study </w:t>
      </w:r>
      <w:r w:rsidR="001A4C76">
        <w:t>amalgamated results across multiple clinical drugs trials in order to assess</w:t>
      </w:r>
      <w:r>
        <w:t xml:space="preserve"> </w:t>
      </w:r>
      <w:r w:rsidR="001A4C76">
        <w:t xml:space="preserve">frequency and severity of reported </w:t>
      </w:r>
      <w:r>
        <w:t>symptoms</w:t>
      </w:r>
      <w:r w:rsidR="001A4C76">
        <w:t xml:space="preserve"> both</w:t>
      </w:r>
      <w:r>
        <w:t xml:space="preserve"> prior to and following administration of a course of </w:t>
      </w:r>
      <w:r w:rsidR="005E37BB">
        <w:t xml:space="preserve">non-specific </w:t>
      </w:r>
      <w:r>
        <w:t>placebos</w:t>
      </w:r>
      <w:r w:rsidR="001A4C76">
        <w:t>. Samples were</w:t>
      </w:r>
      <w:r w:rsidR="00EE1052">
        <w:t xml:space="preserve"> well subjects (prisoners and employees at a medical school), </w:t>
      </w:r>
      <w:r w:rsidR="00B977FA">
        <w:t>residents in a retirement community</w:t>
      </w:r>
      <w:r w:rsidR="001A4C76">
        <w:t>,</w:t>
      </w:r>
      <w:r w:rsidR="00EE1052">
        <w:t xml:space="preserve"> and patients in various medical practices across</w:t>
      </w:r>
      <w:r w:rsidR="00F33E40">
        <w:t xml:space="preserve"> the United States </w:t>
      </w:r>
      <w:r w:rsidR="00F33E40">
        <w:fldChar w:fldCharType="begin"/>
      </w:r>
      <w:r w:rsidR="00F33E40">
        <w:instrText xml:space="preserve"> ADDIN EN.CITE &lt;EndNote&gt;&lt;Cite&gt;&lt;Author&gt;Green&lt;/Author&gt;&lt;Year&gt;1964&lt;/Year&gt;&lt;RecNum&gt;404&lt;/RecNum&gt;&lt;DisplayText&gt;(Green, 1964)&lt;/DisplayText&gt;&lt;record&gt;&lt;rec-number&gt;404&lt;/rec-number&gt;&lt;foreign-keys&gt;&lt;key app="EN" db-id="prea0s5zudef24eddtmptt5tdwwa5t55wssp" timestamp="1459748489"&gt;404&lt;/key&gt;&lt;/foreign-keys&gt;&lt;ref-type name="Journal Article"&gt;17&lt;/ref-type&gt;&lt;contributors&gt;&lt;authors&gt;&lt;author&gt;Green, DM&lt;/author&gt;&lt;/authors&gt;&lt;/contributors&gt;&lt;titles&gt;&lt;title&gt;Pre-existing Conditions, Placebo Reactions, and Side Effects&lt;/title&gt;&lt;secondary-title&gt;Annals of Internal medicine&lt;/secondary-title&gt;&lt;/titles&gt;&lt;periodical&gt;&lt;full-title&gt;Annals of Internal medicine&lt;/full-title&gt;&lt;/periodical&gt;&lt;pages&gt;255-265&lt;/pages&gt;&lt;volume&gt;60&lt;/volume&gt;&lt;number&gt;2_Part_1&lt;/number&gt;&lt;dates&gt;&lt;year&gt;1964&lt;/year&gt;&lt;/dates&gt;&lt;isbn&gt;0003-4819&lt;/isbn&gt;&lt;urls&gt;&lt;/urls&gt;&lt;/record&gt;&lt;/Cite&gt;&lt;/EndNote&gt;</w:instrText>
      </w:r>
      <w:r w:rsidR="00F33E40">
        <w:fldChar w:fldCharType="separate"/>
      </w:r>
      <w:r w:rsidR="00F33E40">
        <w:rPr>
          <w:noProof/>
        </w:rPr>
        <w:t>(Green, 1964)</w:t>
      </w:r>
      <w:r w:rsidR="00F33E40">
        <w:fldChar w:fldCharType="end"/>
      </w:r>
      <w:r w:rsidR="00B977FA">
        <w:t xml:space="preserve">. </w:t>
      </w:r>
      <w:r w:rsidR="001A4C76">
        <w:t xml:space="preserve">Almost 4,000 participants in total were tested. </w:t>
      </w:r>
      <w:r w:rsidR="00B977FA">
        <w:t>It was found that</w:t>
      </w:r>
      <w:r w:rsidR="00EB1A0D">
        <w:t>, in the well subjects, placebo</w:t>
      </w:r>
      <w:r w:rsidR="00B977FA">
        <w:t xml:space="preserve"> tended to increase the reported incidence of </w:t>
      </w:r>
      <w:r w:rsidR="005E37BB">
        <w:t xml:space="preserve">side effects </w:t>
      </w:r>
      <w:r w:rsidR="00B977FA">
        <w:t>symptoms that pre-existed, with the level of increase being dependent on the ‘dose’ of the placebo.</w:t>
      </w:r>
      <w:r>
        <w:t xml:space="preserve"> </w:t>
      </w:r>
      <w:r w:rsidR="00EB1A0D">
        <w:t xml:space="preserve">In the aged patients, though the incidence of symptoms either remained the same or decreased, the complaints about the symptoms increased. The author reports: “In a number of instances the subjects themselves refused further treatment because of symptoms that inspection of the pretreatment records showed to have been present before the initiation of placebo therapy”. </w:t>
      </w:r>
      <w:r w:rsidR="000E09D1">
        <w:t xml:space="preserve">These observations strongly implicate attention as the factor responsible for the </w:t>
      </w:r>
      <w:r w:rsidR="00F33E40">
        <w:t xml:space="preserve">placebo-induced </w:t>
      </w:r>
      <w:r w:rsidR="000E09D1">
        <w:t>in</w:t>
      </w:r>
      <w:r w:rsidR="00F33E40">
        <w:t xml:space="preserve">crease in reported symptoms: the placebo either </w:t>
      </w:r>
      <w:r w:rsidR="005244A2">
        <w:t xml:space="preserve">caused an increase in reporting of symptoms participants were already experiencing with relative frequency, or increased the subjective </w:t>
      </w:r>
      <w:proofErr w:type="spellStart"/>
      <w:r w:rsidR="005244A2">
        <w:t>aversiveness</w:t>
      </w:r>
      <w:proofErr w:type="spellEnd"/>
      <w:r w:rsidR="005244A2">
        <w:t xml:space="preserve"> of the symptoms without increasing their incidence. The author suggests that the belief of having received medication focused the </w:t>
      </w:r>
      <w:proofErr w:type="gramStart"/>
      <w:r w:rsidR="005244A2">
        <w:t>participants</w:t>
      </w:r>
      <w:proofErr w:type="gramEnd"/>
      <w:r w:rsidR="005244A2">
        <w:t xml:space="preserve"> attention so that “some complaints given little or no attention are magnified to a degree where they become regarded as ‘side effects’ of the medication being given” (p. 264). </w:t>
      </w:r>
      <w:r w:rsidR="00F33E40">
        <w:t>Furthermore the</w:t>
      </w:r>
      <w:r w:rsidR="000E09D1">
        <w:t xml:space="preserve"> fact that patients were studied before and after placebo and also eliminates mere observation by researchers and physicians as being responsible for the increase in reported symptoms.</w:t>
      </w:r>
      <w:r w:rsidR="00F33E40">
        <w:t xml:space="preserve"> </w:t>
      </w:r>
      <w:r>
        <w:t xml:space="preserve"> </w:t>
      </w:r>
    </w:p>
    <w:p w14:paraId="17D50011" w14:textId="128373B4" w:rsidR="00063158" w:rsidRDefault="002D0471" w:rsidP="002D0471">
      <w:pPr>
        <w:ind w:firstLine="284"/>
      </w:pPr>
      <w:r>
        <w:t xml:space="preserve">It is important to note that perceptual shift and misattribution explanations of placebo effects are based on the assumption that the placebo does not cause a change in incidence or severity of the actual symptoms, but merely increases the likelihood of their being reported. Both </w:t>
      </w:r>
      <w:r w:rsidR="00175DD3">
        <w:t xml:space="preserve">processes </w:t>
      </w:r>
      <w:proofErr w:type="gramStart"/>
      <w:r w:rsidR="00BC1112">
        <w:t>are thought to be mediated</w:t>
      </w:r>
      <w:proofErr w:type="gramEnd"/>
      <w:r w:rsidR="00BC1112">
        <w:t xml:space="preserve"> by attention, prior beliefs</w:t>
      </w:r>
      <w:r w:rsidR="00F62A85">
        <w:t>,</w:t>
      </w:r>
      <w:r w:rsidR="00BC1112">
        <w:t xml:space="preserve"> and the interaction between the </w:t>
      </w:r>
      <w:r w:rsidR="00DE5305">
        <w:t xml:space="preserve">two. </w:t>
      </w:r>
      <w:r w:rsidR="00BC1112">
        <w:t>While expectancy-induced neurobiological mimicry of the pharmacological profile of the expected</w:t>
      </w:r>
      <w:r w:rsidR="00243A07">
        <w:t xml:space="preserve"> drug has</w:t>
      </w:r>
      <w:r w:rsidR="00BC1112">
        <w:t xml:space="preserve"> been discovered in placebo pain research, it is questionable whether such mechanisms will be discovered for the myriad of placebo effects in other sensory modalities. </w:t>
      </w:r>
      <w:r w:rsidR="001418B1">
        <w:t>Nociception—placebo a</w:t>
      </w:r>
      <w:r w:rsidR="00243A07">
        <w:t xml:space="preserve">nalgesia and </w:t>
      </w:r>
      <w:proofErr w:type="spellStart"/>
      <w:r w:rsidR="00243A07">
        <w:t>hyper</w:t>
      </w:r>
      <w:r w:rsidR="00BC1112">
        <w:t>algesia</w:t>
      </w:r>
      <w:proofErr w:type="spellEnd"/>
      <w:r w:rsidR="001418B1">
        <w:t>— is</w:t>
      </w:r>
      <w:r w:rsidR="00BC1112">
        <w:t xml:space="preserve"> </w:t>
      </w:r>
      <w:r w:rsidR="001418B1">
        <w:t xml:space="preserve">the sensory modality that has been </w:t>
      </w:r>
      <w:r w:rsidR="00BC1112">
        <w:t xml:space="preserve">by far the most </w:t>
      </w:r>
      <w:r w:rsidR="001418B1">
        <w:t>researched. S</w:t>
      </w:r>
      <w:r w:rsidR="00BC1112">
        <w:t>o it may be that the lack of discovery of equivalent processes to endorphin-mediated placebo analgesia and chole</w:t>
      </w:r>
      <w:r w:rsidR="00243A07">
        <w:t xml:space="preserve">cystokinin-mediated placebo </w:t>
      </w:r>
      <w:proofErr w:type="spellStart"/>
      <w:r w:rsidR="00243A07">
        <w:t>hyper</w:t>
      </w:r>
      <w:r w:rsidR="00BC1112">
        <w:t>algesia</w:t>
      </w:r>
      <w:proofErr w:type="spellEnd"/>
      <w:r w:rsidR="00BC1112">
        <w:t xml:space="preserve"> is a result of lack of adequate funding. However until </w:t>
      </w:r>
      <w:r w:rsidR="00DA4C15">
        <w:t xml:space="preserve">that funding is forthcoming, the </w:t>
      </w:r>
      <w:proofErr w:type="spellStart"/>
      <w:r w:rsidR="00DA4C15">
        <w:t>attentional</w:t>
      </w:r>
      <w:proofErr w:type="spellEnd"/>
      <w:r w:rsidR="00DA4C15">
        <w:t xml:space="preserve"> theories of placebo effects remain the most viable explanations</w:t>
      </w:r>
      <w:r w:rsidR="001418B1">
        <w:t>, over and above intentional deception,</w:t>
      </w:r>
      <w:r w:rsidR="00DA4C15">
        <w:t xml:space="preserve"> for the </w:t>
      </w:r>
      <w:r w:rsidR="001418B1">
        <w:t xml:space="preserve">findings of placebo effects across multiple sensory </w:t>
      </w:r>
      <w:commentRangeStart w:id="28"/>
      <w:r w:rsidR="001418B1">
        <w:t>domains</w:t>
      </w:r>
      <w:commentRangeEnd w:id="28"/>
      <w:r w:rsidR="001972BD">
        <w:rPr>
          <w:rStyle w:val="CommentReference"/>
        </w:rPr>
        <w:commentReference w:id="28"/>
      </w:r>
      <w:r w:rsidR="001418B1">
        <w:t>.</w:t>
      </w:r>
    </w:p>
    <w:p w14:paraId="43E8C70B" w14:textId="08B0FD3E" w:rsidR="00440C4D" w:rsidRDefault="00440C4D" w:rsidP="00440C4D">
      <w:pPr>
        <w:ind w:firstLine="284"/>
      </w:pPr>
      <w:commentRangeStart w:id="29"/>
      <w:r>
        <w:t xml:space="preserve">If on the other hand placebos are administered with deceptive instruction, </w:t>
      </w:r>
      <w:commentRangeStart w:id="30"/>
      <w:r>
        <w:t>according</w:t>
      </w:r>
      <w:commentRangeEnd w:id="30"/>
      <w:r>
        <w:rPr>
          <w:rStyle w:val="CommentReference"/>
        </w:rPr>
        <w:commentReference w:id="30"/>
      </w:r>
      <w:r>
        <w:t xml:space="preserve"> to the theory, certainty would be higher and thus less attention paid to bodily cues. Therefore, if the instructed effects of the drug were positive, it may result in reduction of reported symptoms </w:t>
      </w:r>
      <w:r>
        <w:fldChar w:fldCharType="begin"/>
      </w:r>
      <w:r w:rsidR="009047C4">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fldChar w:fldCharType="separate"/>
      </w:r>
      <w:r w:rsidR="009047C4">
        <w:rPr>
          <w:noProof/>
        </w:rPr>
        <w:t>(Kirsch &amp; Weixel, 1988)</w:t>
      </w:r>
      <w:r>
        <w:fldChar w:fldCharType="end"/>
      </w:r>
      <w:commentRangeEnd w:id="29"/>
      <w:r>
        <w:rPr>
          <w:rStyle w:val="CommentReference"/>
        </w:rPr>
        <w:commentReference w:id="29"/>
      </w:r>
      <w:r>
        <w:t xml:space="preserve">. </w:t>
      </w:r>
    </w:p>
    <w:p w14:paraId="7A5F3474" w14:textId="77777777" w:rsidR="0064488F" w:rsidRDefault="0064488F" w:rsidP="0068227B"/>
    <w:p w14:paraId="444A64DE" w14:textId="488D6C41" w:rsidR="0068227B" w:rsidRDefault="0068227B" w:rsidP="009B2F6F">
      <w:pPr>
        <w:pStyle w:val="Heading3"/>
      </w:pPr>
      <w:bookmarkStart w:id="31" w:name="_Toc322079022"/>
      <w:r>
        <w:t>Mediation</w:t>
      </w:r>
      <w:bookmarkEnd w:id="31"/>
    </w:p>
    <w:p w14:paraId="26E5A17C" w14:textId="103B035E" w:rsidR="00103B12" w:rsidRDefault="0064488F" w:rsidP="00103B12">
      <w:pPr>
        <w:ind w:firstLine="284"/>
      </w:pPr>
      <w:r>
        <w:t>Mediation refers to the fact t</w:t>
      </w:r>
      <w:r w:rsidR="004C6C84">
        <w:t>hat some placebo responses</w:t>
      </w:r>
      <w:r w:rsidR="007B5E2C">
        <w:t xml:space="preserve"> may be </w:t>
      </w:r>
      <w:r w:rsidR="00616924">
        <w:t>mediated by change in</w:t>
      </w:r>
      <w:r w:rsidR="001156F2">
        <w:t xml:space="preserve"> a third variable. </w:t>
      </w:r>
      <w:r w:rsidR="00103B12">
        <w:t xml:space="preserve">The most plausible mediating variables </w:t>
      </w:r>
      <w:r w:rsidR="004C6C84">
        <w:t>put forward</w:t>
      </w:r>
      <w:r w:rsidR="00103B12">
        <w:t xml:space="preserve"> as being responsi</w:t>
      </w:r>
      <w:r w:rsidR="004C6C84">
        <w:t>ble for observed placebo responses</w:t>
      </w:r>
      <w:r w:rsidR="00103B12">
        <w:t xml:space="preserve"> are emotional change and behavior change</w:t>
      </w:r>
      <w:r w:rsidR="004C6C84">
        <w:t>.</w:t>
      </w:r>
    </w:p>
    <w:p w14:paraId="71250597" w14:textId="0E55E20A" w:rsidR="00103B12" w:rsidRDefault="00103B12" w:rsidP="0016703B">
      <w:pPr>
        <w:ind w:firstLine="284"/>
      </w:pPr>
      <w:r>
        <w:t xml:space="preserve">There </w:t>
      </w:r>
      <w:r w:rsidR="001156F2">
        <w:t xml:space="preserve">is evidence that anxiety increases the subjective experience of pain </w:t>
      </w:r>
      <w:r w:rsidR="001156F2">
        <w:fldChar w:fldCharType="begin"/>
      </w:r>
      <w:r w:rsidR="001156F2">
        <w:instrText xml:space="preserve"> ADDIN EN.CITE &lt;EndNote&gt;&lt;Cite&gt;&lt;Author&gt;Evans&lt;/Author&gt;&lt;Year&gt;1974&lt;/Year&gt;&lt;RecNum&gt;312&lt;/RecNum&gt;&lt;DisplayText&gt;(Evans, 1974)&lt;/DisplayText&gt;&lt;record&gt;&lt;rec-number&gt;312&lt;/rec-number&gt;&lt;foreign-keys&gt;&lt;key app="EN" db-id="prea0s5zudef24eddtmptt5tdwwa5t55wssp" timestamp="1457045283"&gt;312&lt;/key&gt;&lt;/foreign-keys&gt;&lt;ref-type name="Journal Article"&gt;17&lt;/ref-type&gt;&lt;contributors&gt;&lt;authors&gt;&lt;author&gt;Evans, Frederick J&lt;/author&gt;&lt;/authors&gt;&lt;/contributors&gt;&lt;titles&gt;&lt;title&gt;The placebo response in pain reduction&lt;/title&gt;&lt;secondary-title&gt;Adv Neurol&lt;/secondary-title&gt;&lt;/titles&gt;&lt;periodical&gt;&lt;full-title&gt;Adv Neurol&lt;/full-title&gt;&lt;/periodical&gt;&lt;pages&gt;289-296&lt;/pages&gt;&lt;volume&gt;4&lt;/volume&gt;&lt;dates&gt;&lt;year&gt;1974&lt;/year&gt;&lt;/dates&gt;&lt;urls&gt;&lt;/urls&gt;&lt;/record&gt;&lt;/Cite&gt;&lt;/EndNote&gt;</w:instrText>
      </w:r>
      <w:r w:rsidR="001156F2">
        <w:fldChar w:fldCharType="separate"/>
      </w:r>
      <w:r w:rsidR="001156F2">
        <w:rPr>
          <w:noProof/>
        </w:rPr>
        <w:t>(Evans, 1974)</w:t>
      </w:r>
      <w:r w:rsidR="001156F2">
        <w:fldChar w:fldCharType="end"/>
      </w:r>
      <w:r w:rsidR="001156F2">
        <w:t xml:space="preserve">. Patient improvement following administration of a placebo </w:t>
      </w:r>
      <w:r w:rsidR="00EE0716">
        <w:t xml:space="preserve">analgesic </w:t>
      </w:r>
      <w:r w:rsidR="001156F2">
        <w:t xml:space="preserve">may </w:t>
      </w:r>
      <w:r w:rsidR="00EE0716">
        <w:t>therefore be brought about indirectly</w:t>
      </w:r>
      <w:r w:rsidR="001156F2">
        <w:t xml:space="preserve"> by the fact that the patient expects to feel better and that this causes their anxiety to be reduced</w:t>
      </w:r>
      <w:r w:rsidR="00EE0716">
        <w:t>, which in turn causes their subjective experience of pain to be reduced</w:t>
      </w:r>
      <w:r>
        <w:t xml:space="preserve"> </w:t>
      </w:r>
      <w:r>
        <w:fldChar w:fldCharType="begin"/>
      </w:r>
      <w:r>
        <w:instrText xml:space="preserve"> ADDIN EN.CITE &lt;EndNote&gt;&lt;Cite&gt;&lt;Author&gt;Staats&lt;/Author&gt;&lt;Year&gt;1998&lt;/Year&gt;&lt;RecNum&gt;408&lt;/RecNum&gt;&lt;DisplayText&gt;(Benedetti &amp;amp; Amanzio, 1997; Staats, Hekmat, &amp;amp; Staats, 1998)&lt;/DisplayText&gt;&lt;record&gt;&lt;rec-number&gt;408&lt;/rec-number&gt;&lt;foreign-keys&gt;&lt;key app="EN" db-id="prea0s5zudef24eddtmptt5tdwwa5t55wssp" timestamp="1459828505"&gt;408&lt;/key&gt;&lt;/foreign-keys&gt;&lt;ref-type name="Journal Article"&gt;17&lt;/ref-type&gt;&lt;contributors&gt;&lt;authors&gt;&lt;author&gt;Staats, Peter&lt;/author&gt;&lt;author&gt;Hekmat, Hamid&lt;/author&gt;&lt;author&gt;Staats, Arthur&lt;/author&gt;&lt;/authors&gt;&lt;/contributors&gt;&lt;titles&gt;&lt;title&gt;Suggestion/placebo effects on pain: negative as well as positive&lt;/title&gt;&lt;secondary-title&gt;Journal of pain and symptom management&lt;/secondary-title&gt;&lt;/titles&gt;&lt;periodical&gt;&lt;full-title&gt;Journal of pain and symptom management&lt;/full-title&gt;&lt;/periodical&gt;&lt;pages&gt;235-243&lt;/pages&gt;&lt;volume&gt;15&lt;/volume&gt;&lt;number&gt;4&lt;/number&gt;&lt;dates&gt;&lt;year&gt;1998&lt;/year&gt;&lt;/dates&gt;&lt;isbn&gt;0885-3924&lt;/isbn&gt;&lt;urls&gt;&lt;/urls&gt;&lt;/record&gt;&lt;/Cite&gt;&lt;Cite&gt;&lt;Author&gt;Benedetti&lt;/Author&gt;&lt;Year&gt;1997&lt;/Year&gt;&lt;RecNum&gt;409&lt;/RecNum&gt;&lt;record&gt;&lt;rec-number&gt;409&lt;/rec-number&gt;&lt;foreign-keys&gt;&lt;key app="EN" db-id="prea0s5zudef24eddtmptt5tdwwa5t55wssp" timestamp="1459828611"&gt;409&lt;/key&gt;&lt;/foreign-keys&gt;&lt;ref-type name="Journal Article"&gt;17&lt;/ref-type&gt;&lt;contributors&gt;&lt;authors&gt;&lt;author&gt;Benedetti, Fabrizio&lt;/author&gt;&lt;author&gt;Amanzio, Martina&lt;/author&gt;&lt;/authors&gt;&lt;/contributors&gt;&lt;titles&gt;&lt;title&gt;The neurobiology of placebo analgesia: from endogenous opioids to cholecystokinin&lt;/title&gt;&lt;secondary-title&gt;Progress in neurobiology&lt;/secondary-title&gt;&lt;/titles&gt;&lt;periodical&gt;&lt;full-title&gt;Progress in neurobiology&lt;/full-title&gt;&lt;/periodical&gt;&lt;pages&gt;109-125&lt;/pages&gt;&lt;volume&gt;52&lt;/volume&gt;&lt;number&gt;2&lt;/number&gt;&lt;dates&gt;&lt;year&gt;1997&lt;/year&gt;&lt;/dates&gt;&lt;isbn&gt;0301-0082&lt;/isbn&gt;&lt;urls&gt;&lt;/urls&gt;&lt;/record&gt;&lt;/Cite&gt;&lt;/EndNote&gt;</w:instrText>
      </w:r>
      <w:r>
        <w:fldChar w:fldCharType="separate"/>
      </w:r>
      <w:r>
        <w:rPr>
          <w:noProof/>
        </w:rPr>
        <w:t>(Benedetti &amp; Amanzio, 1997; Staats, Hekmat, &amp; Staats, 1998)</w:t>
      </w:r>
      <w:r>
        <w:fldChar w:fldCharType="end"/>
      </w:r>
      <w:r>
        <w:t xml:space="preserve">. </w:t>
      </w:r>
      <w:r w:rsidR="00417B4C">
        <w:t xml:space="preserve">The same rationale applies for increases in anxiety and placebo </w:t>
      </w:r>
      <w:proofErr w:type="spellStart"/>
      <w:r w:rsidR="00417B4C" w:rsidRPr="005A4D9F">
        <w:rPr>
          <w:i/>
        </w:rPr>
        <w:t>hyper</w:t>
      </w:r>
      <w:r w:rsidR="00417B4C">
        <w:t>algesia</w:t>
      </w:r>
      <w:proofErr w:type="spellEnd"/>
      <w:r w:rsidR="00417B4C">
        <w:t xml:space="preserve">. A second way that emotional change might bring about placebo effects is through </w:t>
      </w:r>
      <w:proofErr w:type="spellStart"/>
      <w:r w:rsidR="000B3318">
        <w:t>somatis</w:t>
      </w:r>
      <w:r w:rsidR="00417B4C">
        <w:t>ation</w:t>
      </w:r>
      <w:proofErr w:type="spellEnd"/>
      <w:r w:rsidR="000B3318">
        <w:t xml:space="preserve">. </w:t>
      </w:r>
      <w:proofErr w:type="spellStart"/>
      <w:r w:rsidR="000B3318">
        <w:t>Somatisation</w:t>
      </w:r>
      <w:proofErr w:type="spellEnd"/>
      <w:r w:rsidR="000B3318">
        <w:t xml:space="preserve"> refers to the process whereby </w:t>
      </w:r>
      <w:r w:rsidR="00417B4C">
        <w:t xml:space="preserve">objectively measurable </w:t>
      </w:r>
      <w:r w:rsidR="000B3318">
        <w:t xml:space="preserve">changes in </w:t>
      </w:r>
      <w:r w:rsidR="00417B4C">
        <w:t xml:space="preserve">bodily effects such as compromised immune system function </w:t>
      </w:r>
      <w:r w:rsidR="007E41C4">
        <w:fldChar w:fldCharType="begin"/>
      </w:r>
      <w:r w:rsidR="005D19E0">
        <w:instrText xml:space="preserve"> ADDIN EN.CITE &lt;EndNote&gt;&lt;Cite&gt;&lt;Author&gt;Maier&lt;/Author&gt;&lt;Year&gt;1994&lt;/Year&gt;&lt;RecNum&gt;411&lt;/RecNum&gt;&lt;DisplayText&gt;(Maier, Watkins, &amp;amp; Fleshner, 1994)&lt;/DisplayText&gt;&lt;record&gt;&lt;rec-number&gt;411&lt;/rec-number&gt;&lt;foreign-keys&gt;&lt;key app="EN" db-id="prea0s5zudef24eddtmptt5tdwwa5t55wssp" timestamp="1459834096"&gt;411&lt;/key&gt;&lt;/foreign-keys&gt;&lt;ref-type name="Journal Article"&gt;17&lt;/ref-type&gt;&lt;contributors&gt;&lt;authors&gt;&lt;author&gt;Maier, Steven F&lt;/author&gt;&lt;author&gt;Watkins, Linda R&lt;/author&gt;&lt;author&gt;Fleshner, Monika&lt;/author&gt;&lt;/authors&gt;&lt;/contributors&gt;&lt;titles&gt;&lt;title&gt;Psychoneuroimmunology: The interface between behavior, brain, and immunity&lt;/title&gt;&lt;secondary-title&gt;American psychologist&lt;/secondary-title&gt;&lt;/titles&gt;&lt;periodical&gt;&lt;full-title&gt;American psychologist&lt;/full-title&gt;&lt;/periodical&gt;&lt;pages&gt;1004&lt;/pages&gt;&lt;volume&gt;49&lt;/volume&gt;&lt;number&gt;12&lt;/number&gt;&lt;dates&gt;&lt;year&gt;1994&lt;/year&gt;&lt;/dates&gt;&lt;isbn&gt;1935-990X&lt;/isbn&gt;&lt;urls&gt;&lt;related-urls&gt;&lt;url&gt;http://ovidsp.tx.ovid.com/ovftpdfs/FPDDNCMCJAAKLK00/fs046/ovft/live/gv023/00000487/00000487-199412000-00002.pdf&lt;/url&gt;&lt;/related-urls&gt;&lt;/urls&gt;&lt;/record&gt;&lt;/Cite&gt;&lt;/EndNote&gt;</w:instrText>
      </w:r>
      <w:r w:rsidR="007E41C4">
        <w:fldChar w:fldCharType="separate"/>
      </w:r>
      <w:r w:rsidR="007E41C4">
        <w:rPr>
          <w:noProof/>
        </w:rPr>
        <w:t>(Maier, Watkins, &amp; Fleshner, 1994)</w:t>
      </w:r>
      <w:r w:rsidR="007E41C4">
        <w:fldChar w:fldCharType="end"/>
      </w:r>
      <w:r w:rsidR="005D19E0">
        <w:t xml:space="preserve"> </w:t>
      </w:r>
      <w:r w:rsidR="000B3318">
        <w:t xml:space="preserve">are </w:t>
      </w:r>
      <w:r w:rsidR="00417B4C">
        <w:t xml:space="preserve">brought about </w:t>
      </w:r>
      <w:r w:rsidR="00417B4C">
        <w:rPr>
          <w:i/>
        </w:rPr>
        <w:t xml:space="preserve">directly </w:t>
      </w:r>
      <w:r w:rsidR="000B3318">
        <w:t xml:space="preserve">by changes in </w:t>
      </w:r>
      <w:r w:rsidR="00417B4C">
        <w:t>mental states such as stress, anxiety and depression.</w:t>
      </w:r>
      <w:r w:rsidR="000B3318">
        <w:t xml:space="preserve"> Therefore the administration of a placebo might cause expectation of pain </w:t>
      </w:r>
      <w:proofErr w:type="gramStart"/>
      <w:r w:rsidR="000B3318">
        <w:t>relief which</w:t>
      </w:r>
      <w:proofErr w:type="gramEnd"/>
      <w:r w:rsidR="000B3318">
        <w:t xml:space="preserve"> reduces anxiety. The reduced anxiety causes an improvement in immune system </w:t>
      </w:r>
      <w:proofErr w:type="gramStart"/>
      <w:r w:rsidR="000B3318">
        <w:t>function which</w:t>
      </w:r>
      <w:proofErr w:type="gramEnd"/>
      <w:r w:rsidR="000B3318">
        <w:t xml:space="preserve"> aids the healing process and reduces pain.</w:t>
      </w:r>
    </w:p>
    <w:p w14:paraId="25440B3C" w14:textId="783AD13D" w:rsidR="00103B12" w:rsidRDefault="005D19E0" w:rsidP="00CA250A">
      <w:pPr>
        <w:ind w:firstLine="284"/>
      </w:pPr>
      <w:r>
        <w:t xml:space="preserve">The problem with the theory that placebo effects are merely ‘downstream’ results of changes in emotional state in response to expected future treatment effects is that: (1) global emotional changes cannot account for </w:t>
      </w:r>
      <w:proofErr w:type="spellStart"/>
      <w:r>
        <w:t>localised</w:t>
      </w:r>
      <w:proofErr w:type="spellEnd"/>
      <w:r>
        <w:t xml:space="preserve"> placebo analgesia in one location on the skin but not another </w:t>
      </w:r>
      <w:r>
        <w:fldChar w:fldCharType="begin"/>
      </w:r>
      <w:r w:rsidR="001C4890">
        <w:instrText xml:space="preserve"> ADDIN EN.CITE &lt;EndNote&gt;&lt;Cite&gt;&lt;Author&gt;Montgomery&lt;/Author&gt;&lt;Year&gt;1996&lt;/Year&gt;&lt;RecNum&gt;334&lt;/RecNum&gt;&lt;DisplayText&gt;(Benedetti et al., 1999; Montgomery &amp;amp; Kirsch, 1996)&lt;/DisplayText&gt;&lt;record&gt;&lt;rec-number&gt;334&lt;/rec-number&gt;&lt;foreign-keys&gt;&lt;key app="EN" db-id="prea0s5zudef24eddtmptt5tdwwa5t55wssp" timestamp="1457999413"&gt;334&lt;/key&gt;&lt;/foreign-keys&gt;&lt;ref-type name="Journal Article"&gt;17&lt;/ref-type&gt;&lt;contributors&gt;&lt;authors&gt;&lt;author&gt;Montgomery, Guy H.&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Cite&gt;&lt;Author&gt;Benedetti&lt;/Author&gt;&lt;Year&gt;1999&lt;/Year&gt;&lt;RecNum&gt;398&lt;/RecNum&gt;&lt;record&gt;&lt;rec-number&gt;398&lt;/rec-number&gt;&lt;foreign-keys&gt;&lt;key app="EN" db-id="prea0s5zudef24eddtmptt5tdwwa5t55wssp" timestamp="1459496702"&gt;398&lt;/key&gt;&lt;/foreign-keys&gt;&lt;ref-type name="Journal Article"&gt;17&lt;/ref-type&gt;&lt;contributors&gt;&lt;authors&gt;&lt;author&gt;Benedetti, Fabrizio&lt;/author&gt;&lt;author&gt;Arduino, Claudia&lt;/author&gt;&lt;author&gt;Amanzio, Martina&lt;/author&gt;&lt;/authors&gt;&lt;/contributors&gt;&lt;titles&gt;&lt;title&gt;Somatotopic activation of opioid systems by target-directed expectations of analgesia&lt;/title&gt;&lt;secondary-title&gt;The Journal of neuroscience&lt;/secondary-title&gt;&lt;/titles&gt;&lt;periodical&gt;&lt;full-title&gt;The Journal of Neuroscience&lt;/full-title&gt;&lt;/periodical&gt;&lt;pages&gt;3639-3648&lt;/pages&gt;&lt;volume&gt;19&lt;/volume&gt;&lt;number&gt;9&lt;/number&gt;&lt;dates&gt;&lt;year&gt;1999&lt;/year&gt;&lt;/dates&gt;&lt;isbn&gt;0270-6474&lt;/isbn&gt;&lt;urls&gt;&lt;/urls&gt;&lt;/record&gt;&lt;/Cite&gt;&lt;/EndNote&gt;</w:instrText>
      </w:r>
      <w:r>
        <w:fldChar w:fldCharType="separate"/>
      </w:r>
      <w:r w:rsidR="001C4890">
        <w:rPr>
          <w:noProof/>
        </w:rPr>
        <w:t>(Benedetti et al., 1999; Montgomery &amp; Kirsch, 1996)</w:t>
      </w:r>
      <w:r>
        <w:fldChar w:fldCharType="end"/>
      </w:r>
      <w:r w:rsidR="001C4890">
        <w:t xml:space="preserve">, (2) the theory cannot account for the simultaneous experience of positive and negative placebo effects </w:t>
      </w:r>
      <w:r w:rsidR="00ED3FF5">
        <w:fldChar w:fldCharType="begin"/>
      </w:r>
      <w:r w:rsidR="000C69D5">
        <w:instrText xml:space="preserve"> ADDIN EN.CITE &lt;EndNote&gt;&lt;Cite&gt;&lt;Author&gt;Faasse&lt;/Author&gt;&lt;Year&gt;2013&lt;/Year&gt;&lt;RecNum&gt;413&lt;/RecNum&gt;&lt;DisplayText&gt;(Faasse et al., 2013)&lt;/DisplayText&gt;&lt;record&gt;&lt;rec-number&gt;413&lt;/rec-number&gt;&lt;foreign-keys&gt;&lt;key app="EN" db-id="prea0s5zudef24eddtmptt5tdwwa5t55wssp" timestamp="1459900792"&gt;413&lt;/key&gt;&lt;/foreign-keys&gt;&lt;ref-type name="Journal Article"&gt;17&lt;/ref-type&gt;&lt;contributors&gt;&lt;authors&gt;&lt;author&gt;Faasse, Kate&lt;/author&gt;&lt;author&gt;Cundy, Tim&lt;/author&gt;&lt;author&gt;Gamble, Greg&lt;/author&gt;&lt;author&gt;Petrie, Keith J&lt;/author&gt;&lt;/authors&gt;&lt;/contributors&gt;&lt;titles&gt;&lt;title&gt;The effect of an apparent change to a branded or generic medication on drug effectiveness and side effects&lt;/title&gt;&lt;secondary-title&gt;Psychosomatic medicine&lt;/secondary-title&gt;&lt;/titles&gt;&lt;periodical&gt;&lt;full-title&gt;Psychosomatic medicine&lt;/full-title&gt;&lt;/periodical&gt;&lt;pages&gt;90-96&lt;/pages&gt;&lt;volume&gt;75&lt;/volume&gt;&lt;number&gt;1&lt;/number&gt;&lt;dates&gt;&lt;year&gt;2013&lt;/year&gt;&lt;/dates&gt;&lt;isbn&gt;0033-3174&lt;/isbn&gt;&lt;urls&gt;&lt;/urls&gt;&lt;/record&gt;&lt;/Cite&gt;&lt;/EndNote&gt;</w:instrText>
      </w:r>
      <w:r w:rsidR="00ED3FF5">
        <w:fldChar w:fldCharType="separate"/>
      </w:r>
      <w:r w:rsidR="000C69D5">
        <w:rPr>
          <w:noProof/>
        </w:rPr>
        <w:t>(Faasse et al., 2013)</w:t>
      </w:r>
      <w:r w:rsidR="00ED3FF5">
        <w:fldChar w:fldCharType="end"/>
      </w:r>
      <w:r w:rsidR="00ED3FF5">
        <w:t xml:space="preserve"> </w:t>
      </w:r>
      <w:r w:rsidR="001C4890">
        <w:t>because this would entail simultaneousl</w:t>
      </w:r>
      <w:r w:rsidR="009E06C6">
        <w:t xml:space="preserve">y feeling high and low anxiety, (3) the theory cannot account for positive placebo effects in healthy individuals whose immune system is presumably at ceiling levels of function and therefore could not be responsible for any </w:t>
      </w:r>
      <w:r w:rsidR="009E06C6" w:rsidRPr="009E06C6">
        <w:rPr>
          <w:i/>
        </w:rPr>
        <w:t>changes</w:t>
      </w:r>
      <w:r w:rsidR="009E06C6">
        <w:t xml:space="preserve"> in systems whose improvement could be induced by improvement in immune system (e.g. pain). </w:t>
      </w:r>
      <w:r w:rsidR="00DF0FBF">
        <w:t>However the mere observation that</w:t>
      </w:r>
      <w:r w:rsidR="005E05B6">
        <w:t xml:space="preserve"> mediation by emotion is not responsible for all placeb</w:t>
      </w:r>
      <w:r w:rsidR="00DF0FBF">
        <w:t>o effects does not necessarily mean</w:t>
      </w:r>
      <w:r w:rsidR="005E05B6">
        <w:t xml:space="preserve"> that it is not involved in some.</w:t>
      </w:r>
      <w:r w:rsidR="005D7568">
        <w:t xml:space="preserve"> Evidence </w:t>
      </w:r>
      <w:proofErr w:type="gramStart"/>
      <w:r w:rsidR="005D7568">
        <w:t>suggest</w:t>
      </w:r>
      <w:proofErr w:type="gramEnd"/>
      <w:r w:rsidR="005D7568">
        <w:t xml:space="preserve"> a</w:t>
      </w:r>
      <w:r w:rsidR="009468E8">
        <w:t xml:space="preserve"> place for emotions as mediator</w:t>
      </w:r>
      <w:r w:rsidR="005D7568">
        <w:t xml:space="preserve"> </w:t>
      </w:r>
      <w:r w:rsidR="009468E8">
        <w:t xml:space="preserve">of </w:t>
      </w:r>
      <w:r w:rsidR="005D7568">
        <w:t xml:space="preserve">some placebo effects. Certainly placebo effects for </w:t>
      </w:r>
      <w:r w:rsidR="009468E8">
        <w:t xml:space="preserve">affective variables such as anxiety, </w:t>
      </w:r>
      <w:r w:rsidR="005D7568">
        <w:t>irritability</w:t>
      </w:r>
      <w:r w:rsidR="009468E8">
        <w:t xml:space="preserve">, and tension could easily be directly caused by expectations of symptoms relief. In fact </w:t>
      </w:r>
      <w:proofErr w:type="gramStart"/>
      <w:r w:rsidR="009468E8">
        <w:t>it is thought by some that</w:t>
      </w:r>
      <w:proofErr w:type="gramEnd"/>
      <w:r w:rsidR="009468E8">
        <w:t xml:space="preserve"> the response to anti-depressant or anti-anxiety medication is </w:t>
      </w:r>
      <w:r w:rsidR="009468E8">
        <w:rPr>
          <w:i/>
        </w:rPr>
        <w:t>mostly</w:t>
      </w:r>
      <w:r w:rsidR="009468E8">
        <w:t xml:space="preserve"> cau</w:t>
      </w:r>
      <w:r w:rsidR="00CA250A">
        <w:t>sed by the improvement in mood c</w:t>
      </w:r>
      <w:r w:rsidR="009468E8">
        <w:t xml:space="preserve">aused by anticipation of getting better. </w:t>
      </w:r>
    </w:p>
    <w:p w14:paraId="589B008D" w14:textId="009B689D" w:rsidR="000F5DE7" w:rsidRDefault="00EE0716" w:rsidP="001E2182">
      <w:pPr>
        <w:ind w:firstLine="284"/>
      </w:pPr>
      <w:r>
        <w:t xml:space="preserve">Another mediating factor is when the placebo causes </w:t>
      </w:r>
      <w:proofErr w:type="spellStart"/>
      <w:r>
        <w:t>behavio</w:t>
      </w:r>
      <w:r w:rsidR="00CA250A">
        <w:t>u</w:t>
      </w:r>
      <w:r>
        <w:t>r</w:t>
      </w:r>
      <w:proofErr w:type="spellEnd"/>
      <w:r>
        <w:t xml:space="preserve"> to change and this </w:t>
      </w:r>
      <w:proofErr w:type="spellStart"/>
      <w:r w:rsidR="008E2A5E">
        <w:t>behavio</w:t>
      </w:r>
      <w:r w:rsidR="00CA250A">
        <w:t>u</w:t>
      </w:r>
      <w:r w:rsidR="008E2A5E">
        <w:t>r</w:t>
      </w:r>
      <w:proofErr w:type="spellEnd"/>
      <w:r w:rsidR="008E2A5E">
        <w:t xml:space="preserve"> </w:t>
      </w:r>
      <w:r>
        <w:t xml:space="preserve">brings about change </w:t>
      </w:r>
      <w:r w:rsidR="00572B4F">
        <w:t>in the relevant domain.</w:t>
      </w:r>
      <w:r w:rsidR="008E2A5E">
        <w:t xml:space="preserve"> For example a belief that one will recover from an illness could improve mood and </w:t>
      </w:r>
      <w:r w:rsidR="00BD229A">
        <w:t>initiate</w:t>
      </w:r>
      <w:r w:rsidR="008E2A5E">
        <w:t xml:space="preserve"> socializing. Increased social support and decreased loneliness could lead to lower stress and depression, which improves immune function and causes an improvement in health. </w:t>
      </w:r>
      <w:r w:rsidR="00BD229A">
        <w:t xml:space="preserve">Another example is that anticipated improvement </w:t>
      </w:r>
      <w:r w:rsidR="00E776A4">
        <w:t>in depressive or anxiety symptoms following administration of a placebo SSRI</w:t>
      </w:r>
      <w:r w:rsidR="00BD229A">
        <w:t xml:space="preserve"> </w:t>
      </w:r>
      <w:r w:rsidR="00E776A4">
        <w:t>could in</w:t>
      </w:r>
      <w:r w:rsidR="00BD229A">
        <w:t xml:space="preserve">itiate </w:t>
      </w:r>
      <w:proofErr w:type="gramStart"/>
      <w:r w:rsidR="00BD229A">
        <w:t xml:space="preserve">exercise </w:t>
      </w:r>
      <w:r w:rsidR="008337B0">
        <w:t>which</w:t>
      </w:r>
      <w:proofErr w:type="gramEnd"/>
      <w:r w:rsidR="008337B0">
        <w:t xml:space="preserve"> causes an improvement in immune function and then overall health. These are both</w:t>
      </w:r>
      <w:r w:rsidR="00E776A4">
        <w:t xml:space="preserve"> example</w:t>
      </w:r>
      <w:r w:rsidR="008337B0">
        <w:t>s</w:t>
      </w:r>
      <w:r w:rsidR="00E776A4">
        <w:t xml:space="preserve"> of how expectancy, emotional change</w:t>
      </w:r>
      <w:r w:rsidR="008337B0">
        <w:t>,</w:t>
      </w:r>
      <w:r w:rsidR="00E776A4">
        <w:t xml:space="preserve"> and </w:t>
      </w:r>
      <w:proofErr w:type="spellStart"/>
      <w:r w:rsidR="00E776A4">
        <w:t>behaviour</w:t>
      </w:r>
      <w:proofErr w:type="spellEnd"/>
      <w:r w:rsidR="00AC02DF">
        <w:t xml:space="preserve"> change might combine to cause in improvement in objectively measurable symptoms following administration of a placebo </w: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 </w:instrText>
      </w:r>
      <w:r w:rsidR="00E776A4">
        <w:fldChar w:fldCharType="begin">
          <w:fldData xml:space="preserve">PEVuZE5vdGU+PENpdGU+PEF1dGhvcj5TdGV3YXJ0LVdpbGxpYW1zPC9BdXRob3I+PFllYXI+MjAw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</w:fldData>
        </w:fldChar>
      </w:r>
      <w:r w:rsidR="00E776A4">
        <w:instrText xml:space="preserve"> ADDIN EN.CITE.DATA </w:instrText>
      </w:r>
      <w:r w:rsidR="00E776A4">
        <w:fldChar w:fldCharType="end"/>
      </w:r>
      <w:r w:rsidR="00E776A4">
        <w:fldChar w:fldCharType="separate"/>
      </w:r>
      <w:r w:rsidR="00E776A4">
        <w:rPr>
          <w:noProof/>
        </w:rPr>
        <w:t>(Stewart-Williams, 2004)</w:t>
      </w:r>
      <w:r w:rsidR="00E776A4">
        <w:fldChar w:fldCharType="end"/>
      </w:r>
      <w:r w:rsidR="00E776A4">
        <w:t>.</w:t>
      </w:r>
      <w:r w:rsidR="00740DFC">
        <w:t xml:space="preserve"> </w:t>
      </w:r>
    </w:p>
    <w:p w14:paraId="241A808A" w14:textId="3289C457" w:rsidR="00740DFC" w:rsidRDefault="00740DFC" w:rsidP="001E2182">
      <w:pPr>
        <w:ind w:firstLine="284"/>
      </w:pPr>
      <w:proofErr w:type="gramStart"/>
      <w:r>
        <w:t>The effects of mediating variables can easily be misattributed to the direct effects of the treatment</w:t>
      </w:r>
      <w:r w:rsidR="00372D0B">
        <w:t xml:space="preserve"> by </w:t>
      </w:r>
      <w:r w:rsidR="00307EF1">
        <w:t>participants</w:t>
      </w:r>
      <w:proofErr w:type="gramEnd"/>
      <w:r w:rsidR="00307EF1">
        <w:t xml:space="preserve"> </w:t>
      </w:r>
      <w:r w:rsidR="00372D0B">
        <w:t>(</w:t>
      </w:r>
      <w:r w:rsidR="00307EF1">
        <w:t>and</w:t>
      </w:r>
      <w:r>
        <w:t xml:space="preserve"> researchers</w:t>
      </w:r>
      <w:r w:rsidR="00372D0B">
        <w:t>)</w:t>
      </w:r>
      <w:r>
        <w:t xml:space="preserve">, especially if </w:t>
      </w:r>
      <w:r w:rsidR="003357CF">
        <w:t>the expected effects of the treatment</w:t>
      </w:r>
      <w:r>
        <w:t>/placebo match those elicited by the mediating variables.</w:t>
      </w:r>
      <w:r w:rsidR="00372D0B">
        <w:t xml:space="preserve"> This misattribution then confirms appraisals on the part of participants of having received the treatment, which then </w:t>
      </w:r>
      <w:r w:rsidR="003357CF">
        <w:t xml:space="preserve">elicit the type of somatosensory amplification and perceptual shift effects discussed in the previous section. </w:t>
      </w:r>
    </w:p>
    <w:p w14:paraId="1FA5EC9C" w14:textId="56A9C65A" w:rsidR="00673CD7" w:rsidRDefault="00673CD7" w:rsidP="00673CD7"/>
    <w:p w14:paraId="434B3E11" w14:textId="37C3F4CA" w:rsidR="00673CD7" w:rsidRDefault="00BF5EA9" w:rsidP="00BF5EA9">
      <w:pPr>
        <w:pStyle w:val="Heading2"/>
      </w:pPr>
      <w:bookmarkStart w:id="32" w:name="_Toc322079023"/>
      <w:r>
        <w:t>Problems of Definition:</w:t>
      </w:r>
      <w:r w:rsidR="00673CD7">
        <w:t xml:space="preserve"> Dualism and ‘Real’ Change</w:t>
      </w:r>
      <w:bookmarkEnd w:id="32"/>
    </w:p>
    <w:p w14:paraId="3898DD8E" w14:textId="1F7B39C0" w:rsidR="00673CD7" w:rsidRDefault="00014A37" w:rsidP="00014A37">
      <w:pPr>
        <w:widowControl w:val="0"/>
        <w:autoSpaceDE w:val="0"/>
        <w:autoSpaceDN w:val="0"/>
        <w:adjustRightInd w:val="0"/>
        <w:ind w:firstLine="284"/>
        <w:rPr>
          <w:rFonts w:cs="Times New Roman"/>
        </w:rPr>
      </w:pPr>
      <w:r>
        <w:rPr>
          <w:rFonts w:cs="Times New Roman"/>
        </w:rPr>
        <w:t xml:space="preserve">The sources of disagreement concerning the likely mechanism behind </w:t>
      </w:r>
      <w:commentRangeStart w:id="33"/>
      <w:r>
        <w:rPr>
          <w:rFonts w:cs="Times New Roman"/>
        </w:rPr>
        <w:t>placebo</w:t>
      </w:r>
      <w:commentRangeEnd w:id="33"/>
      <w:r w:rsidR="00C248FD">
        <w:rPr>
          <w:rStyle w:val="CommentReference"/>
        </w:rPr>
        <w:commentReference w:id="33"/>
      </w:r>
      <w:r>
        <w:rPr>
          <w:rFonts w:cs="Times New Roman"/>
        </w:rPr>
        <w:t xml:space="preserve"> effects </w:t>
      </w:r>
      <w:r w:rsidR="00250BFA">
        <w:rPr>
          <w:rFonts w:cs="Times New Roman"/>
        </w:rPr>
        <w:t xml:space="preserve">for subjective variables are based on lack of a clear definition of the criteria for </w:t>
      </w:r>
      <w:r w:rsidR="00315D19">
        <w:rPr>
          <w:rFonts w:cs="Times New Roman"/>
        </w:rPr>
        <w:t>what constitutes ‘</w:t>
      </w:r>
      <w:r w:rsidR="00250BFA">
        <w:rPr>
          <w:rFonts w:cs="Times New Roman"/>
        </w:rPr>
        <w:t>real</w:t>
      </w:r>
      <w:r w:rsidR="00315D19">
        <w:rPr>
          <w:rFonts w:cs="Times New Roman"/>
        </w:rPr>
        <w:t>’</w:t>
      </w:r>
      <w:r w:rsidR="00250BFA">
        <w:rPr>
          <w:rFonts w:cs="Times New Roman"/>
        </w:rPr>
        <w:t xml:space="preserve"> change. In medical research there is a clear division between physiological variables (changes in blood pressure, heart rate, immune function, tissue damage </w:t>
      </w:r>
      <w:proofErr w:type="spellStart"/>
      <w:r w:rsidR="00250BFA">
        <w:rPr>
          <w:rFonts w:cs="Times New Roman"/>
        </w:rPr>
        <w:t>etc</w:t>
      </w:r>
      <w:proofErr w:type="spellEnd"/>
      <w:r w:rsidR="00250BFA">
        <w:rPr>
          <w:rFonts w:cs="Times New Roman"/>
        </w:rPr>
        <w:t xml:space="preserve">), which can be observed directly, and psychological variables, which cannot. Thus in medical research there is some notional difference between objective and subjective symptoms, between ‘real’ symptoms and bias. In psychology however there is no such clear division. </w:t>
      </w:r>
      <w:r w:rsidR="00CC3A03">
        <w:rPr>
          <w:rFonts w:cs="Times New Roman"/>
        </w:rPr>
        <w:t xml:space="preserve">Psychological variables’ existence can only ever be inferred. While there are some objectively measurable variables whose movements are known to correlate with </w:t>
      </w:r>
      <w:r w:rsidR="00497010">
        <w:rPr>
          <w:rFonts w:cs="Times New Roman"/>
        </w:rPr>
        <w:t xml:space="preserve">the latent </w:t>
      </w:r>
      <w:r w:rsidR="00CC3A03">
        <w:rPr>
          <w:rFonts w:cs="Times New Roman"/>
        </w:rPr>
        <w:t>psychological states (e.g. blood pressure, heart rate</w:t>
      </w:r>
      <w:r w:rsidR="00696A34">
        <w:rPr>
          <w:rFonts w:cs="Times New Roman"/>
        </w:rPr>
        <w:t>, heart-rate variability, changes in cerebral blood flow</w:t>
      </w:r>
      <w:r w:rsidR="00C00CFD">
        <w:rPr>
          <w:rFonts w:cs="Times New Roman"/>
        </w:rPr>
        <w:t>, changes in electrical activity</w:t>
      </w:r>
      <w:r w:rsidR="00CC3A03">
        <w:rPr>
          <w:rFonts w:cs="Times New Roman"/>
        </w:rPr>
        <w:t>)</w:t>
      </w:r>
      <w:r w:rsidR="00C00CFD">
        <w:rPr>
          <w:rFonts w:cs="Times New Roman"/>
        </w:rPr>
        <w:t xml:space="preserve"> the precision of these measurements is still quite poor and often change in these variables can be potentially caused by multiple sources. Moreover</w:t>
      </w:r>
      <w:r w:rsidR="00CC3A03">
        <w:rPr>
          <w:rFonts w:cs="Times New Roman"/>
        </w:rPr>
        <w:t xml:space="preserve"> </w:t>
      </w:r>
      <w:r w:rsidR="00C00CFD">
        <w:rPr>
          <w:rFonts w:cs="Times New Roman"/>
        </w:rPr>
        <w:t xml:space="preserve">even at their most precise </w:t>
      </w:r>
      <w:r w:rsidR="00CC3A03">
        <w:rPr>
          <w:rFonts w:cs="Times New Roman"/>
        </w:rPr>
        <w:t xml:space="preserve">these </w:t>
      </w:r>
      <w:r w:rsidR="00C00CFD">
        <w:rPr>
          <w:rFonts w:cs="Times New Roman"/>
        </w:rPr>
        <w:t xml:space="preserve">measures </w:t>
      </w:r>
      <w:r w:rsidR="00CC3A03">
        <w:rPr>
          <w:rFonts w:cs="Times New Roman"/>
        </w:rPr>
        <w:t xml:space="preserve">can only ever be indirect </w:t>
      </w:r>
      <w:r w:rsidR="00C00CFD">
        <w:rPr>
          <w:rFonts w:cs="Times New Roman"/>
        </w:rPr>
        <w:t>representations</w:t>
      </w:r>
      <w:r w:rsidR="002013D9">
        <w:rPr>
          <w:rFonts w:cs="Times New Roman"/>
        </w:rPr>
        <w:t xml:space="preserve"> of the</w:t>
      </w:r>
      <w:r w:rsidR="00C00CFD">
        <w:rPr>
          <w:rFonts w:cs="Times New Roman"/>
        </w:rPr>
        <w:t xml:space="preserve"> underlying mental states. Thus the </w:t>
      </w:r>
      <w:r w:rsidR="00497010">
        <w:rPr>
          <w:rFonts w:cs="Times New Roman"/>
        </w:rPr>
        <w:t xml:space="preserve">reliability </w:t>
      </w:r>
      <w:r w:rsidR="00C00CFD">
        <w:rPr>
          <w:rFonts w:cs="Times New Roman"/>
        </w:rPr>
        <w:t xml:space="preserve">of objective measurements of psychological variables </w:t>
      </w:r>
      <w:r w:rsidR="00497010">
        <w:rPr>
          <w:rFonts w:cs="Times New Roman"/>
        </w:rPr>
        <w:t xml:space="preserve">is open to question. </w:t>
      </w:r>
      <w:r w:rsidR="00CC3A03">
        <w:rPr>
          <w:rFonts w:cs="Times New Roman"/>
        </w:rPr>
        <w:t>Despite this fact</w:t>
      </w:r>
      <w:r w:rsidR="00497010">
        <w:rPr>
          <w:rFonts w:cs="Times New Roman"/>
        </w:rPr>
        <w:t>, in</w:t>
      </w:r>
      <w:r w:rsidR="00673CD7">
        <w:rPr>
          <w:rFonts w:cs="Times New Roman"/>
        </w:rPr>
        <w:t xml:space="preserve"> placebo research</w:t>
      </w:r>
      <w:r w:rsidR="00CC3A03">
        <w:rPr>
          <w:rFonts w:cs="Times New Roman"/>
        </w:rPr>
        <w:t xml:space="preserve"> and theory</w:t>
      </w:r>
      <w:r w:rsidR="00673CD7">
        <w:rPr>
          <w:rFonts w:cs="Times New Roman"/>
        </w:rPr>
        <w:t xml:space="preserve"> there is a tendency to demarcate placebo responses into two categories: change in responding brought about by </w:t>
      </w:r>
      <w:r w:rsidR="00696A34">
        <w:rPr>
          <w:rFonts w:cs="Times New Roman"/>
        </w:rPr>
        <w:t>‘</w:t>
      </w:r>
      <w:r w:rsidR="00673CD7">
        <w:rPr>
          <w:rFonts w:cs="Times New Roman"/>
        </w:rPr>
        <w:t>real</w:t>
      </w:r>
      <w:r w:rsidR="00696A34">
        <w:rPr>
          <w:rFonts w:cs="Times New Roman"/>
        </w:rPr>
        <w:t>’</w:t>
      </w:r>
      <w:r w:rsidR="00673CD7">
        <w:rPr>
          <w:rFonts w:cs="Times New Roman"/>
        </w:rPr>
        <w:t xml:space="preserve">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w:t>
      </w:r>
      <w:proofErr w:type="spellStart"/>
      <w:r w:rsidR="00673CD7">
        <w:rPr>
          <w:rFonts w:cs="Times New Roman"/>
        </w:rPr>
        <w:t>favour</w:t>
      </w:r>
      <w:proofErr w:type="spellEnd"/>
      <w:r w:rsidR="00673CD7">
        <w:rPr>
          <w:rFonts w:cs="Times New Roman"/>
        </w:rPr>
        <w:t xml:space="preserve"> one form of placebo response over another is ironic given the routine observation in the first paragraph of most placebo </w:t>
      </w:r>
      <w:proofErr w:type="gramStart"/>
      <w:r w:rsidR="00673CD7">
        <w:rPr>
          <w:rFonts w:cs="Times New Roman"/>
        </w:rPr>
        <w:t>manuscripts, that</w:t>
      </w:r>
      <w:proofErr w:type="gramEnd"/>
      <w:r w:rsidR="00673CD7">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sidR="00673CD7">
        <w:rPr>
          <w:rFonts w:cs="Times New Roman"/>
        </w:rPr>
        <w:t>implication of this non-dualist approach according to Kirsch are</w:t>
      </w:r>
      <w:proofErr w:type="gramEnd"/>
      <w:r w:rsidR="00673CD7">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2E4825C8"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w:t>
      </w:r>
      <w:proofErr w:type="gramStart"/>
      <w:r>
        <w:rPr>
          <w:rFonts w:cs="Times New Roman"/>
        </w:rPr>
        <w:t xml:space="preserve">Direct change in </w:t>
      </w:r>
      <w:r w:rsidR="000D3DBF">
        <w:rPr>
          <w:rFonts w:cs="Times New Roman"/>
        </w:rPr>
        <w:t xml:space="preserve">the </w:t>
      </w:r>
      <w:r>
        <w:rPr>
          <w:rFonts w:cs="Times New Roman"/>
        </w:rPr>
        <w:t>source of pain or fatigue</w:t>
      </w:r>
      <w:proofErr w:type="gramEnd"/>
      <w:r>
        <w:rPr>
          <w:rFonts w:cs="Times New Roman"/>
        </w:rPr>
        <w:t xml:space="preserve">, </w:t>
      </w:r>
      <w:r w:rsidR="000D3DBF">
        <w:rPr>
          <w:rFonts w:cs="Times New Roman"/>
        </w:rPr>
        <w:t xml:space="preserve">(i.e. change unmediated by behavior which contributes to acceleration of healing or reduction of fatigue), </w:t>
      </w:r>
      <w:proofErr w:type="gramStart"/>
      <w:r>
        <w:rPr>
          <w:rFonts w:cs="Times New Roman"/>
        </w:rPr>
        <w:t>by thought</w:t>
      </w:r>
      <w:r w:rsidR="000D3DBF">
        <w:rPr>
          <w:rFonts w:cs="Times New Roman"/>
        </w:rPr>
        <w:t xml:space="preserve"> alone</w:t>
      </w:r>
      <w:r>
        <w:rPr>
          <w:rFonts w:cs="Times New Roman"/>
        </w:rPr>
        <w:t xml:space="preserve"> is unlikely</w:t>
      </w:r>
      <w:proofErr w:type="gramEnd"/>
      <w:r>
        <w:rPr>
          <w:rFonts w:cs="Times New Roman"/>
        </w:rPr>
        <w:t xml:space="preserve">. Direct change in signal via thought alone is more likely. </w:t>
      </w:r>
      <w:r w:rsidR="000D3DBF">
        <w:rPr>
          <w:rFonts w:cs="Times New Roman"/>
        </w:rPr>
        <w:t>According to the two principle theories discussed above, c</w:t>
      </w:r>
      <w:r>
        <w:rPr>
          <w:rFonts w:cs="Times New Roman"/>
        </w:rPr>
        <w:t xml:space="preserve">hange in signal can happen mechanistically via the release of chemicals that act on pain signals (i.e. opiates) </w:t>
      </w:r>
      <w:r>
        <w:rPr>
          <w:rFonts w:cs="Times New Roman"/>
          <w:i/>
        </w:rPr>
        <w:t>or</w:t>
      </w:r>
      <w:r>
        <w:rPr>
          <w:rFonts w:cs="Times New Roman"/>
        </w:rPr>
        <w:t xml:space="preserve"> it can co</w:t>
      </w:r>
      <w:r w:rsidR="000D3DBF">
        <w:rPr>
          <w:rFonts w:cs="Times New Roman"/>
        </w:rPr>
        <w:t xml:space="preserve">me about via perceptual change brought about by </w:t>
      </w:r>
      <w:r w:rsidR="00150546">
        <w:rPr>
          <w:rFonts w:cs="Times New Roman"/>
        </w:rPr>
        <w:t xml:space="preserve">attention-mediated </w:t>
      </w:r>
      <w:r w:rsidR="000D3DBF">
        <w:rPr>
          <w:rFonts w:cs="Times New Roman"/>
        </w:rPr>
        <w:t>inferential</w:t>
      </w:r>
      <w:r w:rsidR="00150546">
        <w:rPr>
          <w:rFonts w:cs="Times New Roman"/>
        </w:rPr>
        <w:t xml:space="preserve"> processes</w:t>
      </w:r>
      <w:r>
        <w:rPr>
          <w:rFonts w:cs="Times New Roman"/>
        </w:rPr>
        <w:t xml:space="preserve">.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r w:rsidR="003F05C0">
        <w:rPr>
          <w:rFonts w:cs="Times New Roman"/>
        </w:rPr>
        <w:t xml:space="preserve"> </w:t>
      </w:r>
    </w:p>
    <w:p w14:paraId="3B72EF18" w14:textId="77777777" w:rsidR="00673CD7" w:rsidRPr="00673CD7" w:rsidRDefault="00673CD7" w:rsidP="00673CD7"/>
    <w:p w14:paraId="5D9EE76A" w14:textId="77777777" w:rsidR="006A4843" w:rsidRDefault="006A4843" w:rsidP="006A4843">
      <w:pPr>
        <w:pStyle w:val="Heading2"/>
      </w:pPr>
      <w:bookmarkStart w:id="34" w:name="_Toc322079024"/>
      <w:r>
        <w:t>Summary</w:t>
      </w:r>
      <w:bookmarkEnd w:id="34"/>
    </w:p>
    <w:p w14:paraId="2203E55C" w14:textId="5B67B8A0" w:rsidR="00F82B4F" w:rsidRDefault="00595030" w:rsidP="00595030">
      <w:pPr>
        <w:widowControl w:val="0"/>
        <w:autoSpaceDE w:val="0"/>
        <w:autoSpaceDN w:val="0"/>
        <w:adjustRightInd w:val="0"/>
        <w:ind w:firstLine="284"/>
        <w:rPr>
          <w:rFonts w:cs="Times New Roman"/>
          <w:lang w:val="en-AU"/>
        </w:rPr>
      </w:pPr>
      <w:r>
        <w:rPr>
          <w:rFonts w:cs="Times New Roman"/>
          <w:lang w:val="en-AU"/>
        </w:rPr>
        <w:t xml:space="preserve">The placebo effect is a complex psychophysiological phenomenon. </w:t>
      </w:r>
      <w:r w:rsidR="00F82B4F">
        <w:rPr>
          <w:rFonts w:cs="Times New Roman"/>
          <w:lang w:val="en-AU"/>
        </w:rPr>
        <w:t xml:space="preserve">In all likelihood placebo effects come from many different sources, some of which have been discussed. The preeminent theory is that placebo effects are caused by the expectancies individuals hold concerning the likely effects of the treatment they have been given. These expectancies can be induced by verbal instruction alone or via a conditioning procedure or by both instruction and conditioning. The precise mechanisms by which simple beliefs are able to induce change in different subjective symptoms </w:t>
      </w:r>
      <w:proofErr w:type="gramStart"/>
      <w:r w:rsidR="00F82B4F">
        <w:rPr>
          <w:rFonts w:cs="Times New Roman"/>
          <w:lang w:val="en-AU"/>
        </w:rPr>
        <w:t>is</w:t>
      </w:r>
      <w:proofErr w:type="gramEnd"/>
      <w:r w:rsidR="00F82B4F">
        <w:rPr>
          <w:rFonts w:cs="Times New Roman"/>
          <w:lang w:val="en-AU"/>
        </w:rPr>
        <w:t xml:space="preserve"> still unclear. Some like Irving Kirsch </w:t>
      </w:r>
      <w:proofErr w:type="gramStart"/>
      <w:r w:rsidR="00F82B4F">
        <w:rPr>
          <w:rFonts w:cs="Times New Roman"/>
          <w:lang w:val="en-AU"/>
        </w:rPr>
        <w:t>suggest</w:t>
      </w:r>
      <w:proofErr w:type="gramEnd"/>
      <w:r w:rsidR="00F82B4F">
        <w:rPr>
          <w:rFonts w:cs="Times New Roman"/>
          <w:lang w:val="en-AU"/>
        </w:rPr>
        <w:t xml:space="preserve"> that expectancies are able to directly influence the systems involved in the placebo response, however these theories do not propose any definitive mechanism by which this might occur. There are also neurobiological theories asserting that placebo effects are caused by a neurophysiological response that mimics the effect of the drug for which the placebo is mistaken. There are also theories that suggest that placebo effects represent some sort of response bias</w:t>
      </w:r>
      <w:proofErr w:type="gramStart"/>
      <w:r w:rsidR="00F82B4F">
        <w:rPr>
          <w:rFonts w:cs="Times New Roman"/>
          <w:lang w:val="en-AU"/>
        </w:rPr>
        <w:t>: either</w:t>
      </w:r>
      <w:proofErr w:type="gramEnd"/>
      <w:r w:rsidR="00F82B4F">
        <w:rPr>
          <w:rFonts w:cs="Times New Roman"/>
          <w:lang w:val="en-AU"/>
        </w:rPr>
        <w:t xml:space="preserve"> intentional deception, perceptual shift, misattribution or mediation. </w:t>
      </w:r>
      <w:r w:rsidR="00603358">
        <w:rPr>
          <w:rFonts w:cs="Times New Roman"/>
          <w:lang w:val="en-AU"/>
        </w:rPr>
        <w:t xml:space="preserve">Irrespective of whether they result from objectively observable physiological changes or from response bias, all placebo responses come about because of changes in expectancies. </w:t>
      </w:r>
      <w:r w:rsidR="00F82B4F">
        <w:rPr>
          <w:rFonts w:cs="Times New Roman"/>
          <w:lang w:val="en-AU"/>
        </w:rPr>
        <w:t xml:space="preserve">The placebo effect is a complex psychophysiological phenomenon. While some placebo responses may be intentional deception on the part of participants it is unlikely that this accounts for the full range of placebo phenomenon. Whether it be subjective or objectively measurable effects it is clear that placebo effects are elicited primarily by expectancies, learned over time and repeated observations, that certain treatments will elicit certain effects. However precisely what mechanisms are responsible for placebo effects is still uncertain. </w:t>
      </w:r>
      <w:r>
        <w:rPr>
          <w:rFonts w:cs="Times New Roman"/>
          <w:lang w:val="en-AU"/>
        </w:rPr>
        <w:t>What is certain is that the debate over why and how placebo effects occur will continue to preoccupy researchers in the medical and life sciences for many years to come.</w:t>
      </w:r>
    </w:p>
    <w:p w14:paraId="495D6FF4" w14:textId="77777777" w:rsidR="00A26388" w:rsidRPr="00C129FD" w:rsidRDefault="00A26388" w:rsidP="00403550">
      <w:pPr>
        <w:widowControl w:val="0"/>
        <w:autoSpaceDE w:val="0"/>
        <w:autoSpaceDN w:val="0"/>
        <w:adjustRightInd w:val="0"/>
        <w:rPr>
          <w:rFonts w:cs="Times New Roman"/>
          <w:b/>
        </w:rPr>
      </w:pPr>
    </w:p>
    <w:p w14:paraId="25611450" w14:textId="58616BA2" w:rsidR="00295274" w:rsidRDefault="00BA407C" w:rsidP="00BA407C">
      <w:pPr>
        <w:pStyle w:val="Heading1"/>
      </w:pPr>
      <w:bookmarkStart w:id="35" w:name="_Toc322079025"/>
      <w:r>
        <w:t>Chapter 2: The Role of Expectancies in Drug Withdrawal</w:t>
      </w:r>
      <w:bookmarkEnd w:id="35"/>
    </w:p>
    <w:p w14:paraId="36F6A934" w14:textId="39B5E7DC" w:rsidR="00B5629F" w:rsidRPr="00B5629F" w:rsidRDefault="00B42C75" w:rsidP="00B5629F">
      <w:proofErr w:type="spellStart"/>
      <w:r>
        <w:t>Nocebo</w:t>
      </w:r>
      <w:proofErr w:type="spellEnd"/>
      <w:r>
        <w:t xml:space="preserve"> effects section.</w:t>
      </w:r>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w:t>
      </w:r>
      <w:proofErr w:type="spellStart"/>
      <w:r w:rsidRPr="00C129FD">
        <w:rPr>
          <w:rFonts w:cs="Times New Roman"/>
        </w:rPr>
        <w:t>Carscadden</w:t>
      </w:r>
      <w:proofErr w:type="spellEnd"/>
      <w:r w:rsidRPr="00C129FD">
        <w:rPr>
          <w:rFonts w:cs="Times New Roman"/>
        </w:rPr>
        <w:t>, &amp; Vogel-</w:t>
      </w:r>
      <w:proofErr w:type="spellStart"/>
      <w:r w:rsidRPr="00C129FD">
        <w:rPr>
          <w:rFonts w:cs="Times New Roman"/>
        </w:rPr>
        <w:t>Sprott</w:t>
      </w:r>
      <w:proofErr w:type="spellEnd"/>
      <w:r w:rsidRPr="00C129FD">
        <w:rPr>
          <w:rFonts w:cs="Times New Roman"/>
        </w:rPr>
        <w:t xml:space="preserve">, 1998), THC (Kirk, Doty, &amp; </w:t>
      </w:r>
      <w:proofErr w:type="spellStart"/>
      <w:r w:rsidRPr="00C129FD">
        <w:rPr>
          <w:rFonts w:cs="Times New Roman"/>
        </w:rPr>
        <w:t>deWit</w:t>
      </w:r>
      <w:proofErr w:type="spellEnd"/>
      <w:r w:rsidRPr="00C129FD">
        <w:rPr>
          <w:rFonts w:cs="Times New Roman"/>
        </w:rPr>
        <w:t>, 1998), Caffeine (</w:t>
      </w:r>
      <w:proofErr w:type="spellStart"/>
      <w:r w:rsidRPr="00C129FD">
        <w:rPr>
          <w:rFonts w:cs="Times New Roman"/>
        </w:rPr>
        <w:t>Lotshaw</w:t>
      </w:r>
      <w:proofErr w:type="spellEnd"/>
      <w:r w:rsidRPr="00C129FD">
        <w:rPr>
          <w:rFonts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w:t>
      </w:r>
      <w:proofErr w:type="spellStart"/>
      <w:r w:rsidR="00393CBB" w:rsidRPr="00C129FD">
        <w:rPr>
          <w:rFonts w:cs="Times New Roman"/>
        </w:rPr>
        <w:t>neuroadaptive</w:t>
      </w:r>
      <w:proofErr w:type="spellEnd"/>
      <w:r w:rsidR="00393CBB" w:rsidRPr="00C129FD">
        <w:rPr>
          <w:rFonts w:cs="Times New Roman"/>
        </w:rPr>
        <w:t xml:space="preser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 xml:space="preserve">such as </w:t>
      </w:r>
      <w:proofErr w:type="spellStart"/>
      <w:r w:rsidR="002C7136" w:rsidRPr="00C129FD">
        <w:rPr>
          <w:rFonts w:cs="Times New Roman"/>
        </w:rPr>
        <w:t>Actinomycin</w:t>
      </w:r>
      <w:proofErr w:type="spellEnd"/>
      <w:r w:rsidR="002C7136" w:rsidRPr="00C129FD">
        <w:rPr>
          <w:rFonts w:cs="Times New Roman"/>
        </w:rPr>
        <w:t xml:space="preserve">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w:t>
      </w:r>
      <w:proofErr w:type="spellStart"/>
      <w:r w:rsidR="003A6182" w:rsidRPr="00C129FD">
        <w:rPr>
          <w:rFonts w:cs="Times New Roman"/>
        </w:rPr>
        <w:t>Baptista</w:t>
      </w:r>
      <w:proofErr w:type="spellEnd"/>
      <w:r w:rsidR="003A6182" w:rsidRPr="00C129FD">
        <w:rPr>
          <w:rFonts w:cs="Times New Roman"/>
        </w:rPr>
        <w:t>,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6" w:name="_Toc322079026"/>
      <w:r w:rsidRPr="00C129FD">
        <w:t>Drug Withdrawals</w:t>
      </w:r>
      <w:bookmarkEnd w:id="36"/>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 xml:space="preserve">(West &amp; </w:t>
      </w:r>
      <w:proofErr w:type="spellStart"/>
      <w:r w:rsidR="00FD3F98" w:rsidRPr="00C129FD">
        <w:rPr>
          <w:rFonts w:cs="Times New Roman"/>
        </w:rPr>
        <w:t>Gossop</w:t>
      </w:r>
      <w:proofErr w:type="spellEnd"/>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xml:space="preserve">; Martin et al. 1963; Maurer &amp; Vogel, 1967; Goldberg &amp; Schuster, 1969; </w:t>
      </w:r>
      <w:proofErr w:type="spellStart"/>
      <w:r w:rsidR="00FD3F98" w:rsidRPr="00C129FD">
        <w:rPr>
          <w:rFonts w:cs="Times New Roman"/>
        </w:rPr>
        <w:t>Gawin</w:t>
      </w:r>
      <w:proofErr w:type="spellEnd"/>
      <w:r w:rsidR="00FD3F98" w:rsidRPr="00C129FD">
        <w:rPr>
          <w:rFonts w:cs="Times New Roman"/>
        </w:rPr>
        <w:t xml:space="preserve"> &amp; </w:t>
      </w:r>
      <w:proofErr w:type="spellStart"/>
      <w:r w:rsidR="00FD3F98" w:rsidRPr="00C129FD">
        <w:rPr>
          <w:rFonts w:cs="Times New Roman"/>
        </w:rPr>
        <w:t>Kleber</w:t>
      </w:r>
      <w:proofErr w:type="spellEnd"/>
      <w:r w:rsidR="00FD3F98" w:rsidRPr="00C129FD">
        <w:rPr>
          <w:rFonts w:cs="Times New Roman"/>
        </w:rPr>
        <w:t>, 1986; O’Brien et al. 1992</w:t>
      </w:r>
      <w:r w:rsidR="00CD1ED7" w:rsidRPr="00C129FD">
        <w:rPr>
          <w:rFonts w:cs="Times New Roman"/>
        </w:rPr>
        <w:t xml:space="preserve">). In fact addicts report these withdrawal symptoms as more distressing than physical withdrawal symptoms (Cohen, </w:t>
      </w:r>
      <w:proofErr w:type="spellStart"/>
      <w:r w:rsidR="00CD1ED7" w:rsidRPr="00C129FD">
        <w:rPr>
          <w:rFonts w:cs="Times New Roman"/>
        </w:rPr>
        <w:t>Klett</w:t>
      </w:r>
      <w:proofErr w:type="spellEnd"/>
      <w:r w:rsidR="00CD1ED7" w:rsidRPr="00C129FD">
        <w:rPr>
          <w:rFonts w:cs="Times New Roman"/>
        </w:rPr>
        <w:t xml:space="preserve">,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w:t>
      </w:r>
      <w:proofErr w:type="spellStart"/>
      <w:r w:rsidR="009439BD" w:rsidRPr="00C129FD">
        <w:rPr>
          <w:rFonts w:cs="Times New Roman"/>
        </w:rPr>
        <w:t>Elal</w:t>
      </w:r>
      <w:proofErr w:type="spellEnd"/>
      <w:r w:rsidR="009439BD" w:rsidRPr="00C129FD">
        <w:rPr>
          <w:rFonts w:cs="Times New Roman"/>
        </w:rPr>
        <w:t>-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w:t>
      </w:r>
      <w:proofErr w:type="spellStart"/>
      <w:r w:rsidR="00C736CE" w:rsidRPr="00C129FD">
        <w:rPr>
          <w:rFonts w:cs="Times New Roman"/>
        </w:rPr>
        <w:t>Mothersill</w:t>
      </w:r>
      <w:proofErr w:type="spellEnd"/>
      <w:r w:rsidR="00C736CE" w:rsidRPr="00C129FD">
        <w:rPr>
          <w:rFonts w:cs="Times New Roman"/>
        </w:rPr>
        <w:t>,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w:t>
      </w:r>
      <w:proofErr w:type="spellStart"/>
      <w:r w:rsidR="00C736CE" w:rsidRPr="00C129FD">
        <w:rPr>
          <w:rFonts w:cs="Times New Roman"/>
        </w:rPr>
        <w:t>Annis</w:t>
      </w:r>
      <w:proofErr w:type="spellEnd"/>
      <w:r w:rsidR="00C736CE" w:rsidRPr="00C129FD">
        <w:rPr>
          <w:rFonts w:cs="Times New Roman"/>
        </w:rPr>
        <w:t xml:space="preserve"> &amp; Davis, 1988)</w:t>
      </w:r>
      <w:r w:rsidR="00D238EE" w:rsidRPr="00C129FD">
        <w:rPr>
          <w:rFonts w:cs="Times New Roman"/>
        </w:rPr>
        <w:t xml:space="preserve">, and perceived costs and benefits of change </w:t>
      </w:r>
      <w:r w:rsidR="00C736CE" w:rsidRPr="00C129FD">
        <w:rPr>
          <w:rFonts w:cs="Times New Roman"/>
        </w:rPr>
        <w:t xml:space="preserve">(Hall, </w:t>
      </w:r>
      <w:proofErr w:type="spellStart"/>
      <w:r w:rsidR="00C736CE" w:rsidRPr="00C129FD">
        <w:rPr>
          <w:rFonts w:cs="Times New Roman"/>
        </w:rPr>
        <w:t>Rugg</w:t>
      </w:r>
      <w:proofErr w:type="spellEnd"/>
      <w:r w:rsidR="00C736CE" w:rsidRPr="00C129FD">
        <w:rPr>
          <w:rFonts w:cs="Times New Roman"/>
        </w:rPr>
        <w:t xml:space="preserve">, </w:t>
      </w:r>
      <w:proofErr w:type="spellStart"/>
      <w:r w:rsidR="00C736CE" w:rsidRPr="00C129FD">
        <w:rPr>
          <w:rFonts w:cs="Times New Roman"/>
        </w:rPr>
        <w:t>Tunstall</w:t>
      </w:r>
      <w:proofErr w:type="spellEnd"/>
      <w:r w:rsidR="00C736CE" w:rsidRPr="00C129FD">
        <w:rPr>
          <w:rFonts w:cs="Times New Roman"/>
        </w:rPr>
        <w:t xml:space="preserve">,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w:t>
      </w:r>
      <w:proofErr w:type="spellStart"/>
      <w:r w:rsidR="00EA36D2" w:rsidRPr="00C129FD">
        <w:rPr>
          <w:rFonts w:cs="Times New Roman"/>
        </w:rPr>
        <w:t>Benfari</w:t>
      </w:r>
      <w:proofErr w:type="spellEnd"/>
      <w:r w:rsidR="00EA36D2" w:rsidRPr="00C129FD">
        <w:rPr>
          <w:rFonts w:cs="Times New Roman"/>
        </w:rPr>
        <w:t xml:space="preserve"> &amp; </w:t>
      </w:r>
      <w:proofErr w:type="spellStart"/>
      <w:r w:rsidR="00EA36D2" w:rsidRPr="00C129FD">
        <w:rPr>
          <w:rFonts w:cs="Times New Roman"/>
        </w:rPr>
        <w:t>Eaker</w:t>
      </w:r>
      <w:proofErr w:type="spellEnd"/>
      <w:r w:rsidR="00EA36D2" w:rsidRPr="00C129FD">
        <w:rPr>
          <w:rFonts w:cs="Times New Roman"/>
        </w:rPr>
        <w:t>,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7" w:name="_Toc322079027"/>
      <w:r w:rsidRPr="00C129FD">
        <w:t>Expectancy and Withdrawals</w:t>
      </w:r>
      <w:bookmarkEnd w:id="37"/>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w:t>
      </w:r>
      <w:proofErr w:type="spellStart"/>
      <w:r w:rsidRPr="00C129FD">
        <w:rPr>
          <w:rFonts w:cs="Times New Roman"/>
          <w:color w:val="FF0000"/>
        </w:rPr>
        <w:t>Reidenberg</w:t>
      </w:r>
      <w:proofErr w:type="spellEnd"/>
      <w:r w:rsidRPr="00C129FD">
        <w:rPr>
          <w:rFonts w:cs="Times New Roman"/>
          <w:color w:val="FF0000"/>
        </w:rPr>
        <w:t xml:space="preserve"> &amp; </w:t>
      </w:r>
      <w:proofErr w:type="spellStart"/>
      <w:r w:rsidRPr="00C129FD">
        <w:rPr>
          <w:rFonts w:cs="Times New Roman"/>
          <w:color w:val="FF0000"/>
        </w:rPr>
        <w:t>Lowenthal</w:t>
      </w:r>
      <w:proofErr w:type="spellEnd"/>
      <w:r w:rsidRPr="00C129FD">
        <w:rPr>
          <w:rFonts w:cs="Times New Roman"/>
          <w:color w:val="FF0000"/>
        </w:rPr>
        <w:t xml:space="preserve">, 1968; </w:t>
      </w:r>
      <w:proofErr w:type="spellStart"/>
      <w:r w:rsidRPr="00C129FD">
        <w:rPr>
          <w:rFonts w:cs="Times New Roman"/>
          <w:color w:val="FF0000"/>
        </w:rPr>
        <w:t>Khosla</w:t>
      </w:r>
      <w:proofErr w:type="spellEnd"/>
      <w:r w:rsidRPr="00C129FD">
        <w:rPr>
          <w:rFonts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 xml:space="preserve">Solomon and </w:t>
      </w:r>
      <w:proofErr w:type="spellStart"/>
      <w:r w:rsidRPr="00C129FD">
        <w:rPr>
          <w:rFonts w:cs="Times New Roman"/>
        </w:rPr>
        <w:t>Corbit</w:t>
      </w:r>
      <w:proofErr w:type="spellEnd"/>
      <w:r w:rsidRPr="00C129FD">
        <w:rPr>
          <w:rFonts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cs="Times New Roman"/>
        </w:rPr>
        <w:t>Pavlovian</w:t>
      </w:r>
      <w:proofErr w:type="spellEnd"/>
      <w:r w:rsidRPr="00C129FD">
        <w:rPr>
          <w:rFonts w:cs="Times New Roman"/>
        </w:rPr>
        <w:t xml:space="preserve">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proofErr w:type="spellStart"/>
      <w:r w:rsidRPr="00C129FD">
        <w:rPr>
          <w:rFonts w:cs="Times New Roman"/>
        </w:rPr>
        <w:t>Kleber</w:t>
      </w:r>
      <w:proofErr w:type="spellEnd"/>
      <w:r w:rsidRPr="00C129FD">
        <w:rPr>
          <w:rFonts w:cs="Times New Roman"/>
        </w:rPr>
        <w:t xml:space="preserve"> 1981 (as cited in Phillips, </w:t>
      </w:r>
      <w:proofErr w:type="spellStart"/>
      <w:r w:rsidRPr="00C129FD">
        <w:rPr>
          <w:rFonts w:cs="Times New Roman"/>
        </w:rPr>
        <w:t>Gossop</w:t>
      </w:r>
      <w:proofErr w:type="spellEnd"/>
      <w:r w:rsidRPr="00C129FD">
        <w:rPr>
          <w:rFonts w:cs="Times New Roman"/>
        </w:rPr>
        <w:t>,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w:t>
      </w:r>
      <w:proofErr w:type="spellStart"/>
      <w:r w:rsidRPr="00C129FD">
        <w:rPr>
          <w:rFonts w:cs="Times New Roman"/>
        </w:rPr>
        <w:t>behavioural</w:t>
      </w:r>
      <w:proofErr w:type="spellEnd"/>
      <w:r w:rsidRPr="00C129FD">
        <w:rPr>
          <w:rFonts w:cs="Times New Roman"/>
        </w:rPr>
        <w:t xml:space="preserve">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proofErr w:type="spellStart"/>
      <w:r w:rsidR="008E264B" w:rsidRPr="00C129FD">
        <w:rPr>
          <w:rFonts w:cs="Times New Roman"/>
        </w:rPr>
        <w:t>Sprott’s</w:t>
      </w:r>
      <w:proofErr w:type="spellEnd"/>
      <w:r w:rsidR="008E264B" w:rsidRPr="00C129FD">
        <w:rPr>
          <w:rFonts w:cs="Times New Roman"/>
        </w:rPr>
        <w:t xml:space="preserve">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 xml:space="preserve">vokes a </w:t>
      </w:r>
      <w:proofErr w:type="spellStart"/>
      <w:r w:rsidR="009509D5" w:rsidRPr="00C129FD">
        <w:rPr>
          <w:rFonts w:cs="Times New Roman"/>
        </w:rPr>
        <w:t>behavioural</w:t>
      </w:r>
      <w:proofErr w:type="spellEnd"/>
      <w:r w:rsidR="009509D5" w:rsidRPr="00C129FD">
        <w:rPr>
          <w:rFonts w:cs="Times New Roman"/>
        </w:rPr>
        <w:t xml:space="preserve">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w:t>
      </w:r>
      <w:proofErr w:type="spellStart"/>
      <w:r w:rsidR="00606C86" w:rsidRPr="00C129FD">
        <w:rPr>
          <w:rFonts w:cs="Times New Roman"/>
        </w:rPr>
        <w:t>behavioural</w:t>
      </w:r>
      <w:proofErr w:type="spellEnd"/>
      <w:r w:rsidR="00606C86" w:rsidRPr="00C129FD">
        <w:rPr>
          <w:rFonts w:cs="Times New Roman"/>
        </w:rPr>
        <w:t xml:space="preserve"> response to the </w:t>
      </w:r>
      <w:commentRangeStart w:id="38"/>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8"/>
      <w:r w:rsidR="00F87912" w:rsidRPr="00C129FD">
        <w:rPr>
          <w:rStyle w:val="CommentReference"/>
          <w:rFonts w:cs="Times New Roman"/>
        </w:rPr>
        <w:commentReference w:id="38"/>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w:t>
      </w:r>
      <w:proofErr w:type="spellStart"/>
      <w:r w:rsidR="00F87912" w:rsidRPr="00C129FD">
        <w:rPr>
          <w:rFonts w:cs="Times New Roman"/>
        </w:rPr>
        <w:t>behaviour</w:t>
      </w:r>
      <w:proofErr w:type="spellEnd"/>
      <w:r w:rsidR="00F87912" w:rsidRPr="00C129FD">
        <w:rPr>
          <w:rFonts w:cs="Times New Roman"/>
        </w:rPr>
        <w:t xml:space="preserve">.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 xml:space="preserve">: </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 xml:space="preserve">If it is this chain of stimulus and their expected consequences that sustains drug-seeking </w:t>
      </w:r>
      <w:proofErr w:type="spellStart"/>
      <w:r w:rsidR="00C73C86" w:rsidRPr="00C129FD">
        <w:rPr>
          <w:rFonts w:cs="Times New Roman"/>
        </w:rPr>
        <w:t>behaviour</w:t>
      </w:r>
      <w:proofErr w:type="spellEnd"/>
      <w:r w:rsidR="00C73C86" w:rsidRPr="00C129FD">
        <w:rPr>
          <w:rFonts w:cs="Times New Roman"/>
        </w:rPr>
        <w:t xml:space="preserve"> then it is possible that a</w:t>
      </w:r>
      <w:r w:rsidR="001E70C7" w:rsidRPr="00C129FD">
        <w:rPr>
          <w:rFonts w:cs="Times New Roman"/>
        </w:rPr>
        <w:t xml:space="preserve">ltering either the valence </w:t>
      </w:r>
      <w:r w:rsidR="008E6FAC" w:rsidRPr="00C129FD">
        <w:rPr>
          <w:rFonts w:cs="Times New Roman"/>
        </w:rPr>
        <w:t>of steps (</w:t>
      </w:r>
      <w:proofErr w:type="spellStart"/>
      <w:r w:rsidR="008E6FAC" w:rsidRPr="00C129FD">
        <w:rPr>
          <w:rFonts w:cs="Times New Roman"/>
        </w:rPr>
        <w:t>eg</w:t>
      </w:r>
      <w:proofErr w:type="spellEnd"/>
      <w:r w:rsidR="008E6FAC" w:rsidRPr="00C129FD">
        <w:rPr>
          <w:rFonts w:cs="Times New Roman"/>
        </w:rPr>
        <w:t xml:space="preserve">.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w:t>
      </w:r>
      <w:proofErr w:type="spellStart"/>
      <w:r w:rsidR="008E6FAC" w:rsidRPr="00C129FD">
        <w:rPr>
          <w:rFonts w:cs="Times New Roman"/>
        </w:rPr>
        <w:t>eg</w:t>
      </w:r>
      <w:proofErr w:type="spellEnd"/>
      <w:r w:rsidR="008E6FAC" w:rsidRPr="00C129FD">
        <w:rPr>
          <w:rFonts w:cs="Times New Roman"/>
        </w:rPr>
        <w:t xml:space="preserve">. if an alternative method of coping with withdrawals, other than obtaining the drug, became available) could conceivably lead to a change in the </w:t>
      </w:r>
      <w:proofErr w:type="spellStart"/>
      <w:r w:rsidR="008E6FAC" w:rsidRPr="00C129FD">
        <w:rPr>
          <w:rFonts w:cs="Times New Roman"/>
        </w:rPr>
        <w:t>behaviour</w:t>
      </w:r>
      <w:proofErr w:type="spellEnd"/>
      <w:r w:rsidR="008E6FAC" w:rsidRPr="00C129FD">
        <w:rPr>
          <w:rFonts w:cs="Times New Roman"/>
        </w:rPr>
        <w:t xml:space="preserve">.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w:t>
      </w:r>
      <w:proofErr w:type="spellStart"/>
      <w:r w:rsidRPr="00C129FD">
        <w:rPr>
          <w:rFonts w:cs="Times New Roman"/>
        </w:rPr>
        <w:t>S</w:t>
      </w:r>
      <w:r w:rsidRPr="00C129FD">
        <w:rPr>
          <w:rFonts w:cs="Times New Roman"/>
          <w:vertAlign w:val="subscript"/>
        </w:rPr>
        <w:t>d</w:t>
      </w:r>
      <w:proofErr w:type="spellEnd"/>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w:t>
      </w:r>
      <w:proofErr w:type="spellStart"/>
      <w:r w:rsidR="002B01C9" w:rsidRPr="00C129FD">
        <w:rPr>
          <w:rFonts w:cs="Times New Roman"/>
        </w:rPr>
        <w:t>S</w:t>
      </w:r>
      <w:r w:rsidR="002B01C9" w:rsidRPr="00C129FD">
        <w:rPr>
          <w:rFonts w:cs="Times New Roman"/>
          <w:vertAlign w:val="subscript"/>
        </w:rPr>
        <w:t>d</w:t>
      </w:r>
      <w:proofErr w:type="spellEnd"/>
      <w:r w:rsidR="002B01C9" w:rsidRPr="00C129FD">
        <w:rPr>
          <w:rFonts w:cs="Times New Roman"/>
        </w:rPr>
        <w:t xml:space="preserve">), but also the </w:t>
      </w:r>
      <w:proofErr w:type="spellStart"/>
      <w:r w:rsidR="002B01C9" w:rsidRPr="00C129FD">
        <w:rPr>
          <w:rFonts w:cs="Times New Roman"/>
        </w:rPr>
        <w:t>behavioural</w:t>
      </w:r>
      <w:proofErr w:type="spellEnd"/>
      <w:r w:rsidR="002B01C9" w:rsidRPr="00C129FD">
        <w:rPr>
          <w:rFonts w:cs="Times New Roman"/>
        </w:rPr>
        <w:t xml:space="preserve">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 xml:space="preserve">Schema theory (see </w:t>
      </w:r>
      <w:proofErr w:type="spellStart"/>
      <w:r w:rsidRPr="00C129FD">
        <w:rPr>
          <w:rFonts w:cs="Times New Roman"/>
          <w:color w:val="FF0000"/>
        </w:rPr>
        <w:t>pdf</w:t>
      </w:r>
      <w:proofErr w:type="spellEnd"/>
      <w:r w:rsidRPr="00C129FD">
        <w:rPr>
          <w:rFonts w:cs="Times New Roman"/>
          <w:color w:val="FF0000"/>
        </w:rPr>
        <w:t xml:space="preserve">  ‘Expectancy and side effects in cancer patients’ in ‘</w:t>
      </w:r>
      <w:proofErr w:type="spellStart"/>
      <w:r w:rsidRPr="00C129FD">
        <w:rPr>
          <w:rFonts w:cs="Times New Roman"/>
          <w:color w:val="FF0000"/>
        </w:rPr>
        <w:t>Nocebo_Side</w:t>
      </w:r>
      <w:proofErr w:type="spellEnd"/>
      <w:r w:rsidRPr="00C129FD">
        <w:rPr>
          <w:rFonts w:cs="Times New Roman"/>
          <w:color w:val="FF0000"/>
        </w:rPr>
        <w:t xml:space="preserve"> Effects’ folder)</w:t>
      </w:r>
    </w:p>
    <w:p w14:paraId="4A1AC8FC" w14:textId="479A2F31" w:rsidR="00D66DC1" w:rsidRPr="00C129FD" w:rsidRDefault="00D66DC1" w:rsidP="00252790">
      <w:pPr>
        <w:pStyle w:val="Heading2"/>
      </w:pPr>
      <w:bookmarkStart w:id="39" w:name="_Toc322079028"/>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39"/>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w:t>
      </w:r>
      <w:proofErr w:type="spellStart"/>
      <w:r w:rsidRPr="00C129FD">
        <w:rPr>
          <w:rFonts w:cs="Times New Roman"/>
          <w:color w:val="FF0000"/>
        </w:rPr>
        <w:t>McLellan</w:t>
      </w:r>
      <w:proofErr w:type="spellEnd"/>
      <w:r w:rsidRPr="00C129FD">
        <w:rPr>
          <w:rFonts w:cs="Times New Roman"/>
          <w:color w:val="FF0000"/>
        </w:rPr>
        <w:t xml:space="preserve">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cs="Times New Roman"/>
        </w:rPr>
        <w:t>Nyswander</w:t>
      </w:r>
      <w:proofErr w:type="spellEnd"/>
      <w:r w:rsidR="00D66DC1" w:rsidRPr="00C129FD">
        <w:rPr>
          <w:rFonts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cs="Times New Roman"/>
        </w:rPr>
        <w:t>Nyswander</w:t>
      </w:r>
      <w:proofErr w:type="spellEnd"/>
      <w:r w:rsidR="00D66DC1" w:rsidRPr="00C129FD">
        <w:rPr>
          <w:rFonts w:cs="Times New Roman"/>
        </w:rPr>
        <w:t xml:space="preserve">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40"/>
      <w:r w:rsidRPr="00C129FD">
        <w:rPr>
          <w:rFonts w:cs="Times New Roman"/>
        </w:rPr>
        <w:t>tolerance</w:t>
      </w:r>
      <w:commentRangeEnd w:id="40"/>
      <w:r w:rsidR="00C3365B" w:rsidRPr="00C129FD">
        <w:rPr>
          <w:rStyle w:val="CommentReference"/>
          <w:rFonts w:cs="Times New Roman"/>
        </w:rPr>
        <w:commentReference w:id="40"/>
      </w:r>
      <w:r w:rsidRPr="00C129FD">
        <w:rPr>
          <w:rFonts w:cs="Times New Roman"/>
        </w:rPr>
        <w:t xml:space="preserve"> is a homeostatic</w:t>
      </w:r>
      <w:r w:rsidR="00E40F95" w:rsidRPr="00C129FD">
        <w:rPr>
          <w:rFonts w:cs="Times New Roman"/>
        </w:rPr>
        <w:t>/</w:t>
      </w:r>
      <w:proofErr w:type="spellStart"/>
      <w:r w:rsidR="00E40F95" w:rsidRPr="00C129FD">
        <w:rPr>
          <w:rFonts w:cs="Times New Roman"/>
        </w:rPr>
        <w:t>allostatic</w:t>
      </w:r>
      <w:proofErr w:type="spellEnd"/>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w:t>
      </w:r>
      <w:proofErr w:type="spellStart"/>
      <w:r w:rsidR="00855150" w:rsidRPr="00C129FD">
        <w:rPr>
          <w:rFonts w:cs="Times New Roman"/>
          <w:color w:val="FF0000"/>
        </w:rPr>
        <w:t>recieiving</w:t>
      </w:r>
      <w:proofErr w:type="spellEnd"/>
      <w:r w:rsidR="00855150" w:rsidRPr="00C129FD">
        <w:rPr>
          <w:rFonts w:cs="Times New Roman"/>
          <w:color w:val="FF0000"/>
        </w:rPr>
        <w:t xml:space="preserve">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addicted individuals (</w:t>
      </w:r>
      <w:proofErr w:type="spellStart"/>
      <w:r w:rsidR="00246533" w:rsidRPr="00C129FD">
        <w:rPr>
          <w:rFonts w:cs="Times New Roman"/>
        </w:rPr>
        <w:t>O’brien</w:t>
      </w:r>
      <w:proofErr w:type="spellEnd"/>
      <w:r w:rsidR="00246533" w:rsidRPr="00C129FD">
        <w:rPr>
          <w:rFonts w:cs="Times New Roman"/>
        </w:rPr>
        <w:t xml:space="preserve">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w:t>
      </w:r>
      <w:proofErr w:type="spellStart"/>
      <w:r w:rsidR="00730962" w:rsidRPr="00C129FD">
        <w:rPr>
          <w:rFonts w:cs="Times New Roman"/>
        </w:rPr>
        <w:t>piloerection</w:t>
      </w:r>
      <w:proofErr w:type="spellEnd"/>
      <w:r w:rsidR="00730962" w:rsidRPr="00C129FD">
        <w:rPr>
          <w:rFonts w:cs="Times New Roman"/>
        </w:rPr>
        <w:t xml:space="preserve">,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 xml:space="preserve">nd is characterized by symptoms that are more psychological in nature: insomnia, depression, anxiety, </w:t>
      </w:r>
      <w:proofErr w:type="spellStart"/>
      <w:r w:rsidR="00990A69" w:rsidRPr="00C129FD">
        <w:rPr>
          <w:rFonts w:cs="Times New Roman"/>
        </w:rPr>
        <w:t>dysphoria</w:t>
      </w:r>
      <w:proofErr w:type="spellEnd"/>
      <w:r w:rsidR="00990A69" w:rsidRPr="00C129FD">
        <w:rPr>
          <w:rFonts w:cs="Times New Roman"/>
        </w:rPr>
        <w:t>,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w:t>
      </w:r>
      <w:proofErr w:type="spellStart"/>
      <w:r w:rsidR="00361C9A" w:rsidRPr="00C129FD">
        <w:rPr>
          <w:rFonts w:cs="Times New Roman"/>
          <w:color w:val="FF0000"/>
        </w:rPr>
        <w:t>signalling</w:t>
      </w:r>
      <w:proofErr w:type="spellEnd"/>
      <w:r w:rsidR="00361C9A" w:rsidRPr="00C129FD">
        <w:rPr>
          <w:rFonts w:cs="Times New Roman"/>
          <w:color w:val="FF0000"/>
        </w:rPr>
        <w:t xml:space="preserve">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2D1AFD" w:rsidRPr="00C247C3" w:rsidRDefault="002D1AFD"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2D1AFD" w:rsidRPr="00C247C3" w:rsidRDefault="002D1AFD"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0D3DBF" w:rsidRPr="00C247C3" w:rsidRDefault="000D3DBF"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2D1AFD" w:rsidRPr="00C247C3" w:rsidRDefault="002D1AFD"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2D1AFD" w:rsidRPr="00C247C3" w:rsidRDefault="002D1AFD"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0D3DBF" w:rsidRPr="00C247C3" w:rsidRDefault="000D3DBF"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2D1AFD" w:rsidRDefault="002D1AFD"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2D1AFD" w:rsidRDefault="002D1AFD" w:rsidP="00FD79B6">
                            <w:pPr>
                              <w:jc w:val="center"/>
                              <w:rPr>
                                <w:color w:val="000000" w:themeColor="text1"/>
                                <w:sz w:val="20"/>
                                <w:szCs w:val="20"/>
                              </w:rPr>
                            </w:pPr>
                          </w:p>
                          <w:p w14:paraId="1658F11C" w14:textId="0CF862FC" w:rsidR="002D1AFD" w:rsidRPr="00CB3AB5" w:rsidRDefault="002D1AFD"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2D1AFD" w:rsidRDefault="002D1AFD" w:rsidP="00FD79B6">
                            <w:pPr>
                              <w:jc w:val="center"/>
                              <w:rPr>
                                <w:color w:val="000000" w:themeColor="text1"/>
                                <w:sz w:val="20"/>
                                <w:szCs w:val="20"/>
                              </w:rPr>
                            </w:pPr>
                          </w:p>
                          <w:p w14:paraId="24DA7217" w14:textId="77777777" w:rsidR="002D1AFD" w:rsidRPr="00CB3AB5" w:rsidRDefault="002D1AFD"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0D3DBF" w:rsidRDefault="000D3DBF"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0D3DBF" w:rsidRDefault="000D3DBF" w:rsidP="00FD79B6">
                      <w:pPr>
                        <w:jc w:val="center"/>
                        <w:rPr>
                          <w:color w:val="000000" w:themeColor="text1"/>
                          <w:sz w:val="20"/>
                          <w:szCs w:val="20"/>
                        </w:rPr>
                      </w:pPr>
                    </w:p>
                    <w:p w14:paraId="1658F11C" w14:textId="0CF862FC" w:rsidR="000D3DBF" w:rsidRPr="00CB3AB5" w:rsidRDefault="000D3DBF"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eg.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0D3DBF" w:rsidRDefault="000D3DBF" w:rsidP="00FD79B6">
                      <w:pPr>
                        <w:jc w:val="center"/>
                        <w:rPr>
                          <w:color w:val="000000" w:themeColor="text1"/>
                          <w:sz w:val="20"/>
                          <w:szCs w:val="20"/>
                        </w:rPr>
                      </w:pPr>
                    </w:p>
                    <w:p w14:paraId="24DA7217" w14:textId="77777777" w:rsidR="000D3DBF" w:rsidRPr="00CB3AB5" w:rsidRDefault="000D3DBF"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2D1AFD" w:rsidRDefault="002D1AFD"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2D1AFD" w:rsidRDefault="002D1AFD" w:rsidP="00756A80">
                            <w:pPr>
                              <w:jc w:val="center"/>
                              <w:rPr>
                                <w:color w:val="000000" w:themeColor="text1"/>
                                <w:sz w:val="20"/>
                                <w:szCs w:val="20"/>
                              </w:rPr>
                            </w:pPr>
                          </w:p>
                          <w:p w14:paraId="0D4907B4" w14:textId="505DFDAA" w:rsidR="002D1AFD" w:rsidRPr="00CB3AB5" w:rsidRDefault="002D1AFD"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0D3DBF" w:rsidRDefault="000D3DBF"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0D3DBF" w:rsidRDefault="000D3DBF" w:rsidP="00756A80">
                      <w:pPr>
                        <w:jc w:val="center"/>
                        <w:rPr>
                          <w:color w:val="000000" w:themeColor="text1"/>
                          <w:sz w:val="20"/>
                          <w:szCs w:val="20"/>
                        </w:rPr>
                      </w:pPr>
                    </w:p>
                    <w:p w14:paraId="0D4907B4" w14:textId="505DFDAA" w:rsidR="000D3DBF" w:rsidRPr="00CB3AB5" w:rsidRDefault="000D3DBF" w:rsidP="00756A80">
                      <w:pPr>
                        <w:jc w:val="center"/>
                        <w:rPr>
                          <w:color w:val="000000" w:themeColor="text1"/>
                          <w:sz w:val="20"/>
                          <w:szCs w:val="20"/>
                        </w:rPr>
                      </w:pPr>
                      <w:r>
                        <w:rPr>
                          <w:color w:val="000000" w:themeColor="text1"/>
                          <w:sz w:val="20"/>
                          <w:szCs w:val="20"/>
                        </w:rPr>
                        <w:t xml:space="preserve">Environmental consequence of behaviour: eg.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2D1AFD" w:rsidRPr="00C247C3" w:rsidRDefault="002D1AFD">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0D3DBF" w:rsidRPr="00C247C3" w:rsidRDefault="000D3DBF">
                      <w:pPr>
                        <w:rPr>
                          <w:b/>
                        </w:rPr>
                      </w:pPr>
                      <w:r>
                        <w:rPr>
                          <w:b/>
                          <w:i/>
                        </w:rPr>
                        <w:t xml:space="preserve">Figure 1. </w:t>
                      </w:r>
                      <w:r>
                        <w:rPr>
                          <w:b/>
                        </w:rPr>
                        <w:t>Chain of Expectancies involved in Repeated Drug Taking (adapted from Fillmore and Vogel-Sprot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2D1AFD" w:rsidRPr="00C247C3" w:rsidRDefault="002D1AFD">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0D3DBF" w:rsidRPr="00C247C3" w:rsidRDefault="000D3DBF">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2D1AFD" w:rsidRPr="00C247C3" w:rsidRDefault="002D1AF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2D1AFD" w:rsidRPr="00C247C3" w:rsidRDefault="002D1AF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2D1AFD" w:rsidRPr="00C247C3" w:rsidRDefault="002D1AF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2D1AFD" w:rsidRPr="00C247C3" w:rsidRDefault="002D1AF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2D1AFD" w:rsidRPr="00C247C3" w:rsidRDefault="002D1AFD"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0D3DBF" w:rsidRPr="00C247C3" w:rsidRDefault="000D3DBF"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2D1AFD" w:rsidRDefault="002D1AFD"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2D1AFD" w:rsidRDefault="002D1AFD" w:rsidP="00756A80">
                            <w:pPr>
                              <w:jc w:val="center"/>
                              <w:rPr>
                                <w:color w:val="000000" w:themeColor="text1"/>
                                <w:sz w:val="20"/>
                                <w:szCs w:val="20"/>
                              </w:rPr>
                            </w:pPr>
                          </w:p>
                          <w:p w14:paraId="224378FA" w14:textId="530450F0" w:rsidR="002D1AFD" w:rsidRPr="004A72D2" w:rsidRDefault="002D1AFD"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0D3DBF" w:rsidRDefault="000D3DBF"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0D3DBF" w:rsidRDefault="000D3DBF" w:rsidP="00756A80">
                      <w:pPr>
                        <w:jc w:val="center"/>
                        <w:rPr>
                          <w:color w:val="000000" w:themeColor="text1"/>
                          <w:sz w:val="20"/>
                          <w:szCs w:val="20"/>
                        </w:rPr>
                      </w:pPr>
                    </w:p>
                    <w:p w14:paraId="224378FA" w14:textId="530450F0" w:rsidR="000D3DBF" w:rsidRPr="004A72D2" w:rsidRDefault="000D3DBF"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2D1AFD" w:rsidRDefault="002D1AFD"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2D1AFD" w:rsidRDefault="002D1AFD" w:rsidP="00FD79B6">
                            <w:pPr>
                              <w:jc w:val="center"/>
                              <w:rPr>
                                <w:color w:val="000000" w:themeColor="text1"/>
                                <w:sz w:val="20"/>
                                <w:szCs w:val="20"/>
                              </w:rPr>
                            </w:pPr>
                          </w:p>
                          <w:p w14:paraId="017AA07B" w14:textId="6BF4DD9E" w:rsidR="002D1AFD" w:rsidRPr="00F1339B" w:rsidRDefault="002D1AFD"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0D3DBF" w:rsidRDefault="000D3DBF"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0D3DBF" w:rsidRDefault="000D3DBF" w:rsidP="00FD79B6">
                      <w:pPr>
                        <w:jc w:val="center"/>
                        <w:rPr>
                          <w:color w:val="000000" w:themeColor="text1"/>
                          <w:sz w:val="20"/>
                          <w:szCs w:val="20"/>
                        </w:rPr>
                      </w:pPr>
                    </w:p>
                    <w:p w14:paraId="017AA07B" w14:textId="6BF4DD9E" w:rsidR="000D3DBF" w:rsidRPr="00F1339B" w:rsidRDefault="000D3DBF" w:rsidP="00FD79B6">
                      <w:pPr>
                        <w:jc w:val="center"/>
                        <w:rPr>
                          <w:color w:val="000000" w:themeColor="text1"/>
                          <w:sz w:val="20"/>
                          <w:szCs w:val="20"/>
                        </w:rPr>
                      </w:pPr>
                      <w:r>
                        <w:rPr>
                          <w:color w:val="000000" w:themeColor="text1"/>
                          <w:sz w:val="20"/>
                          <w:szCs w:val="20"/>
                        </w:rPr>
                        <w:t xml:space="preserve">Behavioural response to withdrawals: eg.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2D1AFD" w:rsidRDefault="002D1AFD"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2D1AFD" w:rsidRDefault="002D1AFD" w:rsidP="00756A80">
                            <w:pPr>
                              <w:jc w:val="center"/>
                              <w:rPr>
                                <w:color w:val="000000" w:themeColor="text1"/>
                                <w:sz w:val="20"/>
                                <w:szCs w:val="20"/>
                              </w:rPr>
                            </w:pPr>
                          </w:p>
                          <w:p w14:paraId="41A7AAD2" w14:textId="7BF7EE5B" w:rsidR="002D1AFD" w:rsidRPr="00F1339B" w:rsidRDefault="002D1AFD"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0D3DBF" w:rsidRDefault="000D3DBF"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0D3DBF" w:rsidRDefault="000D3DBF" w:rsidP="00756A80">
                      <w:pPr>
                        <w:jc w:val="center"/>
                        <w:rPr>
                          <w:color w:val="000000" w:themeColor="text1"/>
                          <w:sz w:val="20"/>
                          <w:szCs w:val="20"/>
                        </w:rPr>
                      </w:pPr>
                    </w:p>
                    <w:p w14:paraId="41A7AAD2" w14:textId="7BF7EE5B" w:rsidR="000D3DBF" w:rsidRPr="00F1339B" w:rsidRDefault="000D3DBF" w:rsidP="00756A80">
                      <w:pPr>
                        <w:jc w:val="center"/>
                        <w:rPr>
                          <w:color w:val="000000" w:themeColor="text1"/>
                          <w:sz w:val="20"/>
                          <w:szCs w:val="20"/>
                        </w:rPr>
                      </w:pPr>
                      <w:r>
                        <w:rPr>
                          <w:color w:val="000000" w:themeColor="text1"/>
                          <w:sz w:val="20"/>
                          <w:szCs w:val="20"/>
                        </w:rPr>
                        <w:t xml:space="preserve">Behavioural response to drug: eg. </w:t>
                      </w:r>
                      <w:proofErr w:type="gramStart"/>
                      <w:r>
                        <w:rPr>
                          <w:color w:val="000000" w:themeColor="text1"/>
                          <w:sz w:val="20"/>
                          <w:szCs w:val="20"/>
                        </w:rPr>
                        <w:t>arousal</w:t>
                      </w:r>
                      <w:proofErr w:type="gramEnd"/>
                      <w:r>
                        <w:rPr>
                          <w:color w:val="000000" w:themeColor="text1"/>
                          <w:sz w:val="20"/>
                          <w:szCs w:val="20"/>
                        </w:rPr>
                        <w:t>, disinhibition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2D1AFD" w:rsidRDefault="002D1AFD"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2D1AFD" w:rsidRPr="00DE45AF" w:rsidRDefault="002D1AFD" w:rsidP="00FD79B6">
                            <w:pPr>
                              <w:jc w:val="center"/>
                              <w:rPr>
                                <w:color w:val="000000" w:themeColor="text1"/>
                                <w:sz w:val="16"/>
                                <w:szCs w:val="16"/>
                              </w:rPr>
                            </w:pPr>
                          </w:p>
                          <w:p w14:paraId="20815F70" w14:textId="1A2AB12B" w:rsidR="002D1AFD" w:rsidRPr="008C46AC" w:rsidRDefault="002D1AFD"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0D3DBF" w:rsidRDefault="000D3DBF"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0D3DBF" w:rsidRPr="00DE45AF" w:rsidRDefault="000D3DBF" w:rsidP="00FD79B6">
                      <w:pPr>
                        <w:jc w:val="center"/>
                        <w:rPr>
                          <w:color w:val="000000" w:themeColor="text1"/>
                          <w:sz w:val="16"/>
                          <w:szCs w:val="16"/>
                        </w:rPr>
                      </w:pPr>
                    </w:p>
                    <w:p w14:paraId="20815F70" w14:textId="1A2AB12B" w:rsidR="000D3DBF" w:rsidRPr="008C46AC" w:rsidRDefault="000D3DBF"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2D1AFD" w:rsidRDefault="002D1AFD">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0D3DBF" w:rsidRDefault="000D3DBF">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2D1AFD" w:rsidRDefault="002D1AFD"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0D3DBF" w:rsidRDefault="000D3DBF"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2D1AFD" w:rsidRDefault="002D1AFD"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2D1AFD" w:rsidRPr="004A72D2" w:rsidRDefault="002D1AFD" w:rsidP="004A72D2">
                            <w:pPr>
                              <w:rPr>
                                <w:color w:val="000000" w:themeColor="text1"/>
                                <w:sz w:val="20"/>
                                <w:szCs w:val="20"/>
                              </w:rPr>
                            </w:pPr>
                          </w:p>
                          <w:p w14:paraId="1B31C226" w14:textId="13703DD8" w:rsidR="002D1AFD" w:rsidRPr="004A72D2" w:rsidRDefault="002D1AFD"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0D3DBF" w:rsidRDefault="000D3DBF"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0D3DBF" w:rsidRPr="004A72D2" w:rsidRDefault="000D3DBF" w:rsidP="004A72D2">
                      <w:pPr>
                        <w:rPr>
                          <w:color w:val="000000" w:themeColor="text1"/>
                          <w:sz w:val="20"/>
                          <w:szCs w:val="20"/>
                        </w:rPr>
                      </w:pPr>
                    </w:p>
                    <w:p w14:paraId="1B31C226" w14:textId="13703DD8" w:rsidR="000D3DBF" w:rsidRPr="004A72D2" w:rsidRDefault="000D3DBF"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2D1AFD" w:rsidRPr="00E81969" w:rsidRDefault="002D1AFD"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2D1AFD" w:rsidRPr="004A72D2" w:rsidRDefault="002D1AFD" w:rsidP="00472766">
                            <w:pPr>
                              <w:jc w:val="center"/>
                              <w:rPr>
                                <w:color w:val="000000" w:themeColor="text1"/>
                                <w:sz w:val="20"/>
                                <w:szCs w:val="20"/>
                              </w:rPr>
                            </w:pPr>
                          </w:p>
                          <w:p w14:paraId="008ECE37" w14:textId="0189B6AD" w:rsidR="002D1AFD" w:rsidRPr="004A72D2" w:rsidRDefault="002D1AFD"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0D3DBF" w:rsidRPr="00E81969" w:rsidRDefault="000D3DBF"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0D3DBF" w:rsidRPr="004A72D2" w:rsidRDefault="000D3DBF" w:rsidP="00472766">
                      <w:pPr>
                        <w:jc w:val="center"/>
                        <w:rPr>
                          <w:color w:val="000000" w:themeColor="text1"/>
                          <w:sz w:val="20"/>
                          <w:szCs w:val="20"/>
                        </w:rPr>
                      </w:pPr>
                    </w:p>
                    <w:p w14:paraId="008ECE37" w14:textId="0189B6AD" w:rsidR="000D3DBF" w:rsidRPr="004A72D2" w:rsidRDefault="000D3DBF"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CD00FC" w:rsidP="0029133D">
      <w:r>
        <w:rPr>
          <w:rStyle w:val="CommentReference"/>
        </w:rPr>
        <w:commentReference w:id="41"/>
      </w:r>
    </w:p>
    <w:p w14:paraId="27CF769F"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w:t>
      </w:r>
      <w:proofErr w:type="spellStart"/>
      <w:r w:rsidRPr="00C129FD">
        <w:rPr>
          <w:rFonts w:cs="Times New Roman"/>
        </w:rPr>
        <w:t>etc</w:t>
      </w:r>
      <w:proofErr w:type="spellEnd"/>
      <w:r w:rsidRPr="00C129FD">
        <w:rPr>
          <w:rFonts w:cs="Times New Roman"/>
        </w:rPr>
        <w:t xml:space="preserve">, observed when people believe they have received a drug (the left arm of the above diagram) is </w:t>
      </w:r>
      <w:r w:rsidRPr="00C129FD">
        <w:rPr>
          <w:rFonts w:cs="Times New Roman"/>
          <w:i/>
        </w:rPr>
        <w:t>not</w:t>
      </w:r>
      <w:r w:rsidRPr="00C129FD">
        <w:rPr>
          <w:rFonts w:cs="Times New Roman"/>
        </w:rPr>
        <w:t xml:space="preserve"> after all a conditioned </w:t>
      </w:r>
      <w:proofErr w:type="spellStart"/>
      <w:r w:rsidRPr="00C129FD">
        <w:rPr>
          <w:rFonts w:cs="Times New Roman"/>
        </w:rPr>
        <w:t>behavioural</w:t>
      </w:r>
      <w:proofErr w:type="spellEnd"/>
      <w:r w:rsidRPr="00C129FD">
        <w:rPr>
          <w:rFonts w:cs="Times New Roman"/>
        </w:rPr>
        <w:t xml:space="preserve">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w:t>
      </w:r>
      <w:proofErr w:type="spellStart"/>
      <w:r w:rsidRPr="00C129FD">
        <w:rPr>
          <w:rFonts w:cs="Times New Roman"/>
        </w:rPr>
        <w:t>S+</w:t>
      </w:r>
      <w:r w:rsidRPr="00C129FD">
        <w:rPr>
          <w:rFonts w:cs="Times New Roman"/>
          <w:vertAlign w:val="subscript"/>
        </w:rPr>
        <w:t>d</w:t>
      </w:r>
      <w:r w:rsidRPr="00C129FD">
        <w:rPr>
          <w:rFonts w:cs="Times New Roman"/>
        </w:rPr>
        <w:t>:R+</w:t>
      </w:r>
      <w:r w:rsidRPr="00C129FD">
        <w:rPr>
          <w:rFonts w:cs="Times New Roman"/>
          <w:vertAlign w:val="subscript"/>
        </w:rPr>
        <w:t>d</w:t>
      </w:r>
      <w:proofErr w:type="spellEnd"/>
      <w:r w:rsidRPr="00C129FD">
        <w:rPr>
          <w:rFonts w:cs="Times New Roman"/>
        </w:rPr>
        <w:t xml:space="preserve">) but a conditioned </w:t>
      </w:r>
      <w:proofErr w:type="spellStart"/>
      <w:r w:rsidRPr="00C129FD">
        <w:rPr>
          <w:rFonts w:cs="Times New Roman"/>
        </w:rPr>
        <w:t>behavioural</w:t>
      </w:r>
      <w:proofErr w:type="spellEnd"/>
      <w:r w:rsidRPr="00C129FD">
        <w:rPr>
          <w:rFonts w:cs="Times New Roman"/>
        </w:rPr>
        <w:t xml:space="preserve"> response to a stimulus (which would be represented by the chain </w:t>
      </w:r>
      <w:r w:rsidR="002A180E" w:rsidRPr="00C129FD">
        <w:rPr>
          <w:rFonts w:cs="Times New Roman"/>
        </w:rPr>
        <w:t>S+:</w:t>
      </w:r>
      <w:proofErr w:type="spellStart"/>
      <w:r w:rsidR="002A180E" w:rsidRPr="00C129FD">
        <w:rPr>
          <w:rFonts w:cs="Times New Roman"/>
        </w:rPr>
        <w:t>R+</w:t>
      </w:r>
      <w:r w:rsidR="002A180E" w:rsidRPr="00C129FD">
        <w:rPr>
          <w:rFonts w:cs="Times New Roman"/>
          <w:vertAlign w:val="subscript"/>
        </w:rPr>
        <w:t>d</w:t>
      </w:r>
      <w:proofErr w:type="spellEnd"/>
      <w:r w:rsidR="00566C47" w:rsidRPr="00C129FD">
        <w:rPr>
          <w:rFonts w:cs="Times New Roman"/>
        </w:rPr>
        <w:t>)</w:t>
      </w:r>
      <w:r w:rsidR="002A180E" w:rsidRPr="00C129FD">
        <w:rPr>
          <w:rFonts w:cs="Times New Roman"/>
        </w:rPr>
        <w:t xml:space="preserve"> where the physiological </w:t>
      </w:r>
      <w:proofErr w:type="spellStart"/>
      <w:r w:rsidR="002A180E" w:rsidRPr="00C129FD">
        <w:rPr>
          <w:rFonts w:cs="Times New Roman"/>
        </w:rPr>
        <w:t>S+</w:t>
      </w:r>
      <w:r w:rsidR="002A180E" w:rsidRPr="00C129FD">
        <w:rPr>
          <w:rFonts w:cs="Times New Roman"/>
          <w:vertAlign w:val="subscript"/>
        </w:rPr>
        <w:t>d</w:t>
      </w:r>
      <w:proofErr w:type="spellEnd"/>
      <w:r w:rsidR="002A180E" w:rsidRPr="00C129FD">
        <w:rPr>
          <w:rFonts w:cs="Times New Roman"/>
          <w:vertAlign w:val="subscript"/>
        </w:rPr>
        <w:t xml:space="preserve">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 xml:space="preserve">lachrymation, </w:t>
      </w:r>
      <w:proofErr w:type="spellStart"/>
      <w:r w:rsidR="000107AC" w:rsidRPr="00C129FD">
        <w:rPr>
          <w:rFonts w:cs="Times New Roman"/>
        </w:rPr>
        <w:t>piloerection</w:t>
      </w:r>
      <w:proofErr w:type="spellEnd"/>
      <w:r w:rsidR="000107AC" w:rsidRPr="00C129FD">
        <w:rPr>
          <w:rFonts w:cs="Times New Roman"/>
        </w:rPr>
        <w:t>,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w:t>
      </w:r>
      <w:proofErr w:type="spellStart"/>
      <w:r w:rsidR="00940FF9" w:rsidRPr="00C129FD">
        <w:rPr>
          <w:rFonts w:cs="Times New Roman"/>
          <w:color w:val="FF0000"/>
        </w:rPr>
        <w:t>eg</w:t>
      </w:r>
      <w:proofErr w:type="spellEnd"/>
      <w:r w:rsidR="00940FF9" w:rsidRPr="00C129FD">
        <w:rPr>
          <w:rFonts w:cs="Times New Roman"/>
          <w:color w:val="FF0000"/>
        </w:rPr>
        <w:t xml:space="preserve">.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 xml:space="preserve">.e. </w:t>
      </w:r>
      <w:proofErr w:type="spellStart"/>
      <w:r w:rsidR="00940FF9" w:rsidRPr="00C129FD">
        <w:rPr>
          <w:rFonts w:cs="Times New Roman"/>
          <w:color w:val="FF0000"/>
        </w:rPr>
        <w:t>behaviourial</w:t>
      </w:r>
      <w:proofErr w:type="spellEnd"/>
      <w:r w:rsidR="00940FF9" w:rsidRPr="00C129FD">
        <w:rPr>
          <w:rFonts w:cs="Times New Roman"/>
          <w:color w:val="FF0000"/>
        </w:rPr>
        <w:t xml:space="preserve">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43" w:name="_Toc322079029"/>
      <w:r w:rsidRPr="00C129FD">
        <w:t>Open/Hidden Designs</w:t>
      </w:r>
      <w:bookmarkEnd w:id="43"/>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w:t>
      </w:r>
      <w:proofErr w:type="spellStart"/>
      <w:r w:rsidR="005E4273" w:rsidRPr="00C129FD">
        <w:rPr>
          <w:rFonts w:cs="Times New Roman"/>
        </w:rPr>
        <w:t>Hróbjartsson</w:t>
      </w:r>
      <w:proofErr w:type="spellEnd"/>
      <w:r w:rsidR="005E4273" w:rsidRPr="00C129FD">
        <w:rPr>
          <w:rFonts w:cs="Times New Roman"/>
        </w:rPr>
        <w:t xml:space="preserve"> &amp; </w:t>
      </w:r>
      <w:proofErr w:type="spellStart"/>
      <w:r w:rsidR="005E4273" w:rsidRPr="00C129FD">
        <w:rPr>
          <w:rFonts w:cs="Times New Roman"/>
        </w:rPr>
        <w:t>Gøtzsche</w:t>
      </w:r>
      <w:proofErr w:type="spellEnd"/>
      <w:r w:rsidR="005E4273" w:rsidRPr="00C129FD">
        <w:rPr>
          <w:rFonts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w:t>
      </w:r>
      <w:proofErr w:type="spellStart"/>
      <w:r w:rsidRPr="00C129FD">
        <w:rPr>
          <w:rFonts w:cs="Times New Roman"/>
          <w:b/>
          <w:i/>
          <w:sz w:val="22"/>
          <w:szCs w:val="22"/>
        </w:rPr>
        <w:t>Carlino</w:t>
      </w:r>
      <w:proofErr w:type="spellEnd"/>
      <w:r w:rsidRPr="00C129FD">
        <w:rPr>
          <w:rFonts w:cs="Times New Roman"/>
          <w:b/>
          <w:i/>
          <w:sz w:val="22"/>
          <w:szCs w:val="22"/>
        </w:rPr>
        <w:t xml:space="preserve">, &amp; </w:t>
      </w:r>
      <w:proofErr w:type="spellStart"/>
      <w:r w:rsidRPr="00C129FD">
        <w:rPr>
          <w:rFonts w:cs="Times New Roman"/>
          <w:b/>
          <w:i/>
          <w:sz w:val="22"/>
          <w:szCs w:val="22"/>
        </w:rPr>
        <w:t>Pollo</w:t>
      </w:r>
      <w:proofErr w:type="spellEnd"/>
      <w:r w:rsidRPr="00C129FD">
        <w:rPr>
          <w:rFonts w:cs="Times New Roman"/>
          <w:b/>
          <w:i/>
          <w:sz w:val="22"/>
          <w:szCs w:val="22"/>
        </w:rPr>
        <w:t xml:space="preserve">,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w:t>
      </w:r>
      <w:proofErr w:type="spellStart"/>
      <w:r w:rsidR="000D4EC0" w:rsidRPr="00C129FD">
        <w:rPr>
          <w:rFonts w:cs="Times New Roman"/>
        </w:rPr>
        <w:t>vs</w:t>
      </w:r>
      <w:proofErr w:type="spellEnd"/>
      <w:r w:rsidR="000D4EC0" w:rsidRPr="00C129FD">
        <w:rPr>
          <w:rFonts w:cs="Times New Roman"/>
        </w:rPr>
        <w:t xml:space="preserve">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20">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21">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21DF36E" w:rsidR="00252790" w:rsidRDefault="00C55E8B" w:rsidP="00C55E8B">
      <w:pPr>
        <w:pStyle w:val="Heading2"/>
      </w:pPr>
      <w:bookmarkStart w:id="44" w:name="_Toc322079030"/>
      <w:r>
        <w:t>The Central Questions</w:t>
      </w:r>
      <w:bookmarkEnd w:id="44"/>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45" w:name="_Toc322079031"/>
      <w:r>
        <w:t xml:space="preserve">Caffeine as </w:t>
      </w:r>
      <w:r w:rsidR="00D66331">
        <w:t>Model of Processes of Addiction</w:t>
      </w:r>
      <w:bookmarkEnd w:id="45"/>
    </w:p>
    <w:p w14:paraId="760C82B1" w14:textId="46EE89C8" w:rsidR="006A4FA9" w:rsidRDefault="00252790" w:rsidP="006A4FA9">
      <w:pPr>
        <w:pStyle w:val="Heading2"/>
        <w:rPr>
          <w:b w:val="0"/>
        </w:rPr>
      </w:pPr>
      <w:bookmarkStart w:id="46" w:name="_Toc322079032"/>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46"/>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2ECA31D7" w14:textId="77777777" w:rsidR="00D963C5" w:rsidRDefault="00D963C5" w:rsidP="00D963C5"/>
    <w:p w14:paraId="712C078C" w14:textId="412A87DC" w:rsidR="00D963C5" w:rsidRDefault="00D963C5" w:rsidP="00D963C5">
      <w:r>
        <w:t>The goals of this series of experiments is</w:t>
      </w:r>
    </w:p>
    <w:p w14:paraId="1DACD835" w14:textId="2C186265" w:rsidR="00231624" w:rsidRDefault="00231624" w:rsidP="00231624">
      <w:pPr>
        <w:pStyle w:val="ListParagraph"/>
        <w:numPr>
          <w:ilvl w:val="0"/>
          <w:numId w:val="14"/>
        </w:numPr>
      </w:pPr>
      <w:proofErr w:type="gramStart"/>
      <w:r>
        <w:t>to</w:t>
      </w:r>
      <w:proofErr w:type="gramEnd"/>
      <w:r>
        <w:t xml:space="preserve"> investigate</w:t>
      </w:r>
      <w:r w:rsidR="00D963C5">
        <w:t xml:space="preserve"> the inferential information processing model </w:t>
      </w:r>
      <w:r w:rsidR="00AB6E72">
        <w:t>of perception</w:t>
      </w:r>
    </w:p>
    <w:p w14:paraId="7DE9E55E" w14:textId="589914A1" w:rsidR="00231624" w:rsidRDefault="00231624" w:rsidP="00231624">
      <w:pPr>
        <w:pStyle w:val="ListParagraph"/>
        <w:numPr>
          <w:ilvl w:val="0"/>
          <w:numId w:val="15"/>
        </w:numPr>
      </w:pPr>
      <w:proofErr w:type="gramStart"/>
      <w:r>
        <w:t>that</w:t>
      </w:r>
      <w:proofErr w:type="gramEnd"/>
      <w:r>
        <w:t xml:space="preserve"> placebo effects using the same deception will have varying outcomes depending on the sensory modality measured. For example we would expect the effect of deceptive instruction on pain to be less than the same instruction on affective variables such as negative mood, irritability </w:t>
      </w:r>
      <w:proofErr w:type="spellStart"/>
      <w:r>
        <w:t>etc</w:t>
      </w:r>
      <w:proofErr w:type="spellEnd"/>
      <w:r>
        <w:t xml:space="preserve"> or on cognitive variables such as motivation or sociability.</w:t>
      </w:r>
    </w:p>
    <w:p w14:paraId="4F0F6BC6" w14:textId="77264879" w:rsidR="002A69F9" w:rsidRDefault="002A69F9" w:rsidP="00231624">
      <w:pPr>
        <w:pStyle w:val="ListParagraph"/>
        <w:numPr>
          <w:ilvl w:val="0"/>
          <w:numId w:val="15"/>
        </w:numPr>
      </w:pPr>
      <w:proofErr w:type="gramStart"/>
      <w:r>
        <w:t>That</w:t>
      </w:r>
      <w:proofErr w:type="gramEnd"/>
      <w:r>
        <w:t xml:space="preserve"> placebo effects across all domains would be lower under uncertain instruction than deceptive.</w:t>
      </w:r>
    </w:p>
    <w:p w14:paraId="13725C0B" w14:textId="7F260FA5" w:rsidR="00AE71CB" w:rsidRDefault="00AE71CB" w:rsidP="00231624">
      <w:pPr>
        <w:pStyle w:val="ListParagraph"/>
        <w:numPr>
          <w:ilvl w:val="0"/>
          <w:numId w:val="15"/>
        </w:numPr>
      </w:pPr>
      <w:proofErr w:type="gramStart"/>
      <w:r>
        <w:t>that</w:t>
      </w:r>
      <w:proofErr w:type="gramEnd"/>
      <w:r>
        <w:t xml:space="preserve"> length of period of deception will correlate with likelihood of  incredulity in instruction. Over longer periods of time there is more data to overcome the credibility of the deceptive instruction about what level of various sensations to expect. </w:t>
      </w:r>
    </w:p>
    <w:p w14:paraId="72331816" w14:textId="792396E9" w:rsidR="00AE71CB" w:rsidRDefault="00AE71CB" w:rsidP="00231624">
      <w:pPr>
        <w:pStyle w:val="ListParagraph"/>
        <w:numPr>
          <w:ilvl w:val="0"/>
          <w:numId w:val="15"/>
        </w:numPr>
      </w:pPr>
      <w:r>
        <w:t>(</w:t>
      </w:r>
      <w:proofErr w:type="gramStart"/>
      <w:r>
        <w:t>thought</w:t>
      </w:r>
      <w:proofErr w:type="gramEnd"/>
      <w:r>
        <w:t xml:space="preserve"> this will not be tested) that the above correlation between length of deception and likelihood of participants’ detecting the deception will be reduced if the dose reductions are smaller</w:t>
      </w:r>
    </w:p>
    <w:p w14:paraId="65615178" w14:textId="201C2EB7" w:rsidR="00AE71CB" w:rsidRDefault="00AE71CB" w:rsidP="00231624">
      <w:pPr>
        <w:pStyle w:val="ListParagraph"/>
        <w:numPr>
          <w:ilvl w:val="0"/>
          <w:numId w:val="15"/>
        </w:numPr>
      </w:pPr>
      <w:r>
        <w:t>(</w:t>
      </w:r>
      <w:proofErr w:type="gramStart"/>
      <w:r>
        <w:t>this</w:t>
      </w:r>
      <w:proofErr w:type="gramEnd"/>
      <w:r>
        <w:t xml:space="preserve"> will also not be tested) that deceptive instruction as to dose level will be more successful using drugs with more mild withdrawal syndromes.</w:t>
      </w:r>
    </w:p>
    <w:p w14:paraId="18B9CADA" w14:textId="522FDCB6" w:rsidR="009902BC" w:rsidRPr="00D963C5" w:rsidRDefault="009902BC" w:rsidP="009902BC">
      <w:pPr>
        <w:pStyle w:val="ListParagraph"/>
        <w:numPr>
          <w:ilvl w:val="0"/>
          <w:numId w:val="14"/>
        </w:numPr>
      </w:pPr>
      <w:r>
        <w:t xml:space="preserve">Provide a model for blind tapered dose reductions to be used for gradual </w:t>
      </w:r>
      <w:r w:rsidR="00C33149">
        <w:t xml:space="preserve">reduction from other drugs. Though this will not be tested directly the prediction is that slower </w:t>
      </w:r>
      <w:r>
        <w:t>taper</w:t>
      </w:r>
      <w:r w:rsidR="00C33149">
        <w:t>s will result in</w:t>
      </w:r>
      <w:r>
        <w:t xml:space="preserve"> less physical withd</w:t>
      </w:r>
      <w:r w:rsidR="00C33149">
        <w:t xml:space="preserve">rawal signs and </w:t>
      </w:r>
      <w:r>
        <w:t xml:space="preserve">more successful blinding (with slow tapers, data will be more ambiguous and there will be more of an </w:t>
      </w:r>
      <w:proofErr w:type="spellStart"/>
      <w:r>
        <w:t>interoceptive</w:t>
      </w:r>
      <w:proofErr w:type="spellEnd"/>
      <w:r>
        <w:t xml:space="preserve"> smudging).</w:t>
      </w:r>
    </w:p>
    <w:p w14:paraId="69F6C1AA" w14:textId="77777777" w:rsidR="00252790" w:rsidRDefault="00252790" w:rsidP="00252790">
      <w:pPr>
        <w:pStyle w:val="Heading2"/>
      </w:pPr>
    </w:p>
    <w:p w14:paraId="4B466D42" w14:textId="7845C001" w:rsidR="00D66331" w:rsidRDefault="00D66331" w:rsidP="00D66331">
      <w:pPr>
        <w:pStyle w:val="Heading1"/>
      </w:pPr>
      <w:bookmarkStart w:id="47" w:name="_Toc322079033"/>
      <w:r>
        <w:t xml:space="preserve">Chapter </w:t>
      </w:r>
      <w:r w:rsidR="00BA407C">
        <w:t>3</w:t>
      </w:r>
      <w:bookmarkEnd w:id="47"/>
    </w:p>
    <w:p w14:paraId="2A8FD981" w14:textId="6B2639BA" w:rsidR="00D66331" w:rsidRPr="00D66331" w:rsidRDefault="00D66331" w:rsidP="00D66331">
      <w:pPr>
        <w:pStyle w:val="Heading2"/>
        <w:rPr>
          <w:rFonts w:cs="Times New Roman"/>
        </w:rPr>
      </w:pPr>
      <w:bookmarkStart w:id="48" w:name="_Toc322079034"/>
      <w:r w:rsidRPr="00D66331">
        <w:rPr>
          <w:rFonts w:cs="Times New Roman"/>
        </w:rPr>
        <w:t>Experiment 1</w:t>
      </w:r>
      <w:bookmarkEnd w:id="48"/>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9" w:name="_Toc322079035"/>
      <w:r>
        <w:t xml:space="preserve">Chapter </w:t>
      </w:r>
      <w:r w:rsidR="00BA407C">
        <w:t>4</w:t>
      </w:r>
      <w:bookmarkEnd w:id="49"/>
    </w:p>
    <w:p w14:paraId="5DF2A1BE" w14:textId="79170CF1" w:rsidR="00D66331" w:rsidRPr="00D66331" w:rsidRDefault="00D66331" w:rsidP="00D66331">
      <w:pPr>
        <w:pStyle w:val="Heading2"/>
      </w:pPr>
      <w:bookmarkStart w:id="50" w:name="_Toc322079036"/>
      <w:r>
        <w:t>Experiment 2</w:t>
      </w:r>
      <w:bookmarkEnd w:id="50"/>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51" w:name="_Toc322079037"/>
      <w:r>
        <w:t xml:space="preserve">Chapter </w:t>
      </w:r>
      <w:r w:rsidR="00BA407C">
        <w:t>5</w:t>
      </w:r>
      <w:bookmarkEnd w:id="51"/>
    </w:p>
    <w:p w14:paraId="6F6C068A" w14:textId="77777777" w:rsidR="008D7EF1" w:rsidRPr="008D7EF1" w:rsidRDefault="008D7EF1" w:rsidP="008D7EF1"/>
    <w:p w14:paraId="35A406AA" w14:textId="77777777" w:rsidR="002B77BD" w:rsidRPr="00C129FD" w:rsidRDefault="002B77BD" w:rsidP="00252790">
      <w:pPr>
        <w:pStyle w:val="Heading2"/>
      </w:pPr>
      <w:bookmarkStart w:id="52" w:name="_Toc322079038"/>
      <w:r w:rsidRPr="00C129FD">
        <w:t>Treatment of Addiction with Drug Replacement Regimens</w:t>
      </w:r>
      <w:bookmarkEnd w:id="52"/>
    </w:p>
    <w:p w14:paraId="5F0749B8" w14:textId="569053A9" w:rsidR="002B77BD" w:rsidRPr="00C129FD" w:rsidRDefault="002B77BD" w:rsidP="002B77BD">
      <w:pPr>
        <w:ind w:firstLine="720"/>
        <w:rPr>
          <w:rFonts w:cs="Times New Roman"/>
        </w:rPr>
      </w:pPr>
      <w:r w:rsidRPr="00C129FD">
        <w:rPr>
          <w:rFonts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cs="Times New Roman"/>
        </w:rPr>
        <w:t>behaviours</w:t>
      </w:r>
      <w:proofErr w:type="spellEnd"/>
      <w:r w:rsidRPr="00C129FD">
        <w:rPr>
          <w:rFonts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w:t>
      </w:r>
      <w:proofErr w:type="spellStart"/>
      <w:r w:rsidR="00BD4842" w:rsidRPr="00C129FD">
        <w:rPr>
          <w:rFonts w:cs="Times New Roman"/>
        </w:rPr>
        <w:t>minimise</w:t>
      </w:r>
      <w:proofErr w:type="spellEnd"/>
      <w:r w:rsidR="00BD4842" w:rsidRPr="00C129FD">
        <w:rPr>
          <w:rFonts w:cs="Times New Roman"/>
        </w:rPr>
        <w:t xml:space="preserv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proofErr w:type="spellStart"/>
      <w:r w:rsidR="009A7FCC" w:rsidRPr="00C129FD">
        <w:rPr>
          <w:rFonts w:cs="Times New Roman"/>
        </w:rPr>
        <w:t>colour</w:t>
      </w:r>
      <w:proofErr w:type="spellEnd"/>
      <w:r w:rsidR="009A7FCC" w:rsidRPr="00C129FD">
        <w:rPr>
          <w:rFonts w:cs="Times New Roman"/>
        </w:rPr>
        <w:t>/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53" w:name="_Toc322079039"/>
      <w:r w:rsidRPr="00C129FD">
        <w:t>Hypothese</w:t>
      </w:r>
      <w:r w:rsidR="008A4CCC" w:rsidRPr="00C129FD">
        <w:t>s</w:t>
      </w:r>
      <w:bookmarkEnd w:id="53"/>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54" w:name="_Toc322079040"/>
      <w:r>
        <w:t xml:space="preserve">Experiment 3: </w:t>
      </w:r>
      <w:r w:rsidR="008A4CCC" w:rsidRPr="00C129FD">
        <w:t>Proposed Drug Reduction Intervention</w:t>
      </w:r>
      <w:bookmarkEnd w:id="54"/>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w:t>
      </w:r>
      <w:proofErr w:type="spellStart"/>
      <w:r w:rsidR="007A5697" w:rsidRPr="00C129FD">
        <w:rPr>
          <w:rFonts w:cs="Times New Roman"/>
        </w:rPr>
        <w:t>Ss</w:t>
      </w:r>
      <w:proofErr w:type="spellEnd"/>
      <w:r w:rsidR="007A5697" w:rsidRPr="00C129FD">
        <w:rPr>
          <w:rFonts w:cs="Times New Roman"/>
        </w:rPr>
        <w:t xml:space="preserve">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w:t>
      </w:r>
      <w:proofErr w:type="spellStart"/>
      <w:r w:rsidR="00B02D00" w:rsidRPr="00C129FD">
        <w:rPr>
          <w:rFonts w:cs="Times New Roman"/>
        </w:rPr>
        <w:t>Ss</w:t>
      </w:r>
      <w:proofErr w:type="spellEnd"/>
      <w:r w:rsidR="00B02D00" w:rsidRPr="00C129FD">
        <w:rPr>
          <w:rFonts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w:t>
      </w:r>
      <w:proofErr w:type="spellStart"/>
      <w:r w:rsidR="00B02D00" w:rsidRPr="00C129FD">
        <w:rPr>
          <w:rFonts w:cs="Times New Roman"/>
        </w:rPr>
        <w:t>Ss</w:t>
      </w:r>
      <w:proofErr w:type="spellEnd"/>
      <w:r w:rsidR="00B02D00" w:rsidRPr="00C129FD">
        <w:rPr>
          <w:rFonts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cs="Times New Roman"/>
        </w:rPr>
        <w:t>minimise</w:t>
      </w:r>
      <w:proofErr w:type="spellEnd"/>
      <w:r w:rsidR="00DE4BE0" w:rsidRPr="00C129FD">
        <w:rPr>
          <w:rFonts w:cs="Times New Roman"/>
        </w:rPr>
        <w:t xml:space="preserv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proofErr w:type="spellStart"/>
      <w:r w:rsidR="006D6D94" w:rsidRPr="00C129FD">
        <w:rPr>
          <w:rFonts w:cs="Times New Roman"/>
        </w:rPr>
        <w:t>Ss</w:t>
      </w:r>
      <w:proofErr w:type="spellEnd"/>
      <w:r w:rsidR="006D6D94" w:rsidRPr="00C129FD">
        <w:rPr>
          <w:rFonts w:cs="Times New Roman"/>
        </w:rPr>
        <w:t xml:space="preserve">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xml:space="preserve">. The goal of this experiment is to model a possible real-world intervention that could </w:t>
      </w:r>
      <w:proofErr w:type="spellStart"/>
      <w:r w:rsidRPr="00C129FD">
        <w:rPr>
          <w:rFonts w:cs="Times New Roman"/>
        </w:rPr>
        <w:t>minimise</w:t>
      </w:r>
      <w:proofErr w:type="spellEnd"/>
      <w:r w:rsidRPr="00C129FD">
        <w:rPr>
          <w:rFonts w:cs="Times New Roman"/>
        </w:rPr>
        <w:t xml:space="preserv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xml:space="preserve">; </w:t>
      </w:r>
      <w:proofErr w:type="spellStart"/>
      <w:r w:rsidR="00D47B96" w:rsidRPr="00C129FD">
        <w:rPr>
          <w:rFonts w:cs="Times New Roman"/>
        </w:rPr>
        <w:t>Shiffman</w:t>
      </w:r>
      <w:proofErr w:type="spellEnd"/>
      <w:r w:rsidR="00D47B96" w:rsidRPr="00C129FD">
        <w:rPr>
          <w:rFonts w:cs="Times New Roman"/>
        </w:rPr>
        <w:t xml:space="preserve">, Ferguson, </w:t>
      </w:r>
      <w:proofErr w:type="spellStart"/>
      <w:r w:rsidR="00D47B96" w:rsidRPr="00C129FD">
        <w:rPr>
          <w:rFonts w:cs="Times New Roman"/>
        </w:rPr>
        <w:t>Gwaltney</w:t>
      </w:r>
      <w:proofErr w:type="spellEnd"/>
      <w:r w:rsidR="00D47B96" w:rsidRPr="00C129FD">
        <w:rPr>
          <w:rFonts w:cs="Times New Roman"/>
        </w:rPr>
        <w:t xml:space="preserve">, </w:t>
      </w:r>
      <w:proofErr w:type="spellStart"/>
      <w:r w:rsidR="00D47B96" w:rsidRPr="00C129FD">
        <w:rPr>
          <w:rFonts w:cs="Times New Roman"/>
        </w:rPr>
        <w:t>Balabanis</w:t>
      </w:r>
      <w:proofErr w:type="spellEnd"/>
      <w:r w:rsidR="00D47B96" w:rsidRPr="00C129FD">
        <w:rPr>
          <w:rFonts w:cs="Times New Roman"/>
        </w:rPr>
        <w:t xml:space="preserve">, &amp; </w:t>
      </w:r>
      <w:proofErr w:type="spellStart"/>
      <w:r w:rsidR="00D47B96" w:rsidRPr="00C129FD">
        <w:rPr>
          <w:rFonts w:cs="Times New Roman"/>
        </w:rPr>
        <w:t>Shadel</w:t>
      </w:r>
      <w:proofErr w:type="spellEnd"/>
      <w:r w:rsidR="00D47B96" w:rsidRPr="00C129FD">
        <w:rPr>
          <w:rFonts w:cs="Times New Roman"/>
        </w:rPr>
        <w:t>,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w:t>
      </w:r>
      <w:proofErr w:type="spellStart"/>
      <w:r w:rsidRPr="00C129FD">
        <w:rPr>
          <w:rFonts w:cs="Times New Roman"/>
        </w:rPr>
        <w:t>Hajek</w:t>
      </w:r>
      <w:proofErr w:type="spellEnd"/>
      <w:r w:rsidRPr="00C129FD">
        <w:rPr>
          <w:rFonts w:cs="Times New Roman"/>
        </w:rPr>
        <w:t xml:space="preserve">, &amp; Belcher, 1989; </w:t>
      </w:r>
      <w:proofErr w:type="spellStart"/>
      <w:r w:rsidRPr="00C129FD">
        <w:rPr>
          <w:rFonts w:cs="Times New Roman"/>
        </w:rPr>
        <w:t>Piasecki</w:t>
      </w:r>
      <w:proofErr w:type="spellEnd"/>
      <w:r w:rsidRPr="00C129FD">
        <w:rPr>
          <w:rFonts w:cs="Times New Roman"/>
        </w:rPr>
        <w:t xml:space="preserve"> et al., 2000; </w:t>
      </w:r>
      <w:proofErr w:type="spellStart"/>
      <w:r w:rsidRPr="00C129FD">
        <w:rPr>
          <w:rFonts w:cs="Times New Roman"/>
        </w:rPr>
        <w:t>Shiffman</w:t>
      </w:r>
      <w:proofErr w:type="spellEnd"/>
      <w:r w:rsidRPr="00C129FD">
        <w:rPr>
          <w:rFonts w:cs="Times New Roman"/>
        </w:rPr>
        <w:t xml:space="preserve"> et al., 1997a, Killen &amp; </w:t>
      </w:r>
      <w:proofErr w:type="spellStart"/>
      <w:r w:rsidRPr="00C129FD">
        <w:rPr>
          <w:rFonts w:cs="Times New Roman"/>
        </w:rPr>
        <w:t>Fortmann</w:t>
      </w:r>
      <w:proofErr w:type="spellEnd"/>
      <w:r w:rsidRPr="00C129FD">
        <w:rPr>
          <w:rFonts w:cs="Times New Roman"/>
        </w:rPr>
        <w:t xml:space="preserve"> 1997; Patten &amp; Martin, 1996). Physical withdrawal symptoms include decreased adrenaline, cortisol, heart rate, </w:t>
      </w:r>
      <w:proofErr w:type="spellStart"/>
      <w:r w:rsidRPr="00C129FD">
        <w:rPr>
          <w:rFonts w:cs="Times New Roman"/>
        </w:rPr>
        <w:t>orthostasis</w:t>
      </w:r>
      <w:proofErr w:type="spellEnd"/>
      <w:r w:rsidRPr="00C129FD">
        <w:rPr>
          <w:rFonts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cs="Times New Roman"/>
        </w:rPr>
        <w:t>Hatsukami</w:t>
      </w:r>
      <w:proofErr w:type="spellEnd"/>
      <w:r w:rsidRPr="00C129FD">
        <w:rPr>
          <w:rFonts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proofErr w:type="spellStart"/>
      <w:r w:rsidRPr="00C129FD">
        <w:rPr>
          <w:rFonts w:cs="Times New Roman"/>
        </w:rPr>
        <w:t>Juliano</w:t>
      </w:r>
      <w:proofErr w:type="spellEnd"/>
      <w:r w:rsidRPr="00C129FD">
        <w:rPr>
          <w:rFonts w:cs="Times New Roman"/>
        </w:rPr>
        <w:t xml:space="preserve"> and Brandon (2002) used a balanced placebo design to assess the effects of nicotine and instructional set on anxiety reduction in smokers given either nicotine or de-</w:t>
      </w:r>
      <w:proofErr w:type="spellStart"/>
      <w:r w:rsidRPr="00C129FD">
        <w:rPr>
          <w:rFonts w:cs="Times New Roman"/>
        </w:rPr>
        <w:t>nicotinised</w:t>
      </w:r>
      <w:proofErr w:type="spellEnd"/>
      <w:r w:rsidRPr="00C129FD">
        <w:rPr>
          <w:rFonts w:cs="Times New Roman"/>
        </w:rPr>
        <w:t xml:space="preserve">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cs="Times New Roman"/>
        </w:rPr>
        <w:t>nicotinised</w:t>
      </w:r>
      <w:proofErr w:type="spellEnd"/>
      <w:r w:rsidR="00B46F00" w:rsidRPr="00C129FD">
        <w:rPr>
          <w:rFonts w:cs="Times New Roman"/>
        </w:rPr>
        <w:t xml:space="preserve">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w:t>
      </w:r>
      <w:proofErr w:type="spellStart"/>
      <w:r w:rsidR="00C67A86" w:rsidRPr="00C129FD">
        <w:rPr>
          <w:rFonts w:cs="Times New Roman"/>
        </w:rPr>
        <w:t>Stronguin</w:t>
      </w:r>
      <w:proofErr w:type="spellEnd"/>
      <w:r w:rsidR="00C67A86" w:rsidRPr="00C129FD">
        <w:rPr>
          <w:rFonts w:cs="Times New Roman"/>
        </w:rPr>
        <w:t xml:space="preserve"> and </w:t>
      </w:r>
      <w:proofErr w:type="spellStart"/>
      <w:r w:rsidR="00C67A86" w:rsidRPr="00C129FD">
        <w:rPr>
          <w:rFonts w:cs="Times New Roman"/>
        </w:rPr>
        <w:t>Etter</w:t>
      </w:r>
      <w:proofErr w:type="spellEnd"/>
      <w:r w:rsidR="00C67A86" w:rsidRPr="00C129FD">
        <w:rPr>
          <w:rFonts w:cs="Times New Roman"/>
        </w:rPr>
        <w:t xml:space="preserve">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w:t>
      </w:r>
      <w:proofErr w:type="spellStart"/>
      <w:r w:rsidR="00A4584B" w:rsidRPr="00C129FD">
        <w:rPr>
          <w:rFonts w:cs="Times New Roman"/>
        </w:rPr>
        <w:t>Fortmann</w:t>
      </w:r>
      <w:proofErr w:type="spellEnd"/>
      <w:r w:rsidR="00A4584B" w:rsidRPr="00C129FD">
        <w:rPr>
          <w:rFonts w:cs="Times New Roman"/>
        </w:rPr>
        <w:t xml:space="preserve">,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w:t>
      </w:r>
      <w:proofErr w:type="spellStart"/>
      <w:r w:rsidR="009A43F3" w:rsidRPr="00C129FD">
        <w:rPr>
          <w:rFonts w:cs="Times New Roman"/>
        </w:rPr>
        <w:t>Marlatt</w:t>
      </w:r>
      <w:proofErr w:type="spellEnd"/>
      <w:r w:rsidR="009A43F3" w:rsidRPr="00C129FD">
        <w:rPr>
          <w:rFonts w:cs="Times New Roman"/>
        </w:rPr>
        <w:t xml:space="preserve">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22">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w:t>
      </w:r>
      <w:proofErr w:type="spellStart"/>
      <w:r w:rsidR="008D37CE" w:rsidRPr="00C129FD">
        <w:rPr>
          <w:rFonts w:cs="Times New Roman"/>
        </w:rPr>
        <w:t>Shiffman</w:t>
      </w:r>
      <w:proofErr w:type="spellEnd"/>
      <w:r w:rsidR="008D37CE" w:rsidRPr="00C129FD">
        <w:rPr>
          <w:rFonts w:cs="Times New Roman"/>
        </w:rPr>
        <w:t xml:space="preserve"> &amp; </w:t>
      </w:r>
      <w:proofErr w:type="spellStart"/>
      <w:r w:rsidR="008D37CE" w:rsidRPr="00C129FD">
        <w:rPr>
          <w:rFonts w:cs="Times New Roman"/>
        </w:rPr>
        <w:t>Jarvik</w:t>
      </w:r>
      <w:proofErr w:type="spellEnd"/>
      <w:r w:rsidR="008D37CE" w:rsidRPr="00C129FD">
        <w:rPr>
          <w:rFonts w:cs="Times New Roman"/>
        </w:rPr>
        <w:t>,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 xml:space="preserve">also </w:t>
      </w:r>
      <w:proofErr w:type="spellStart"/>
      <w:r w:rsidR="00774A87" w:rsidRPr="00C129FD">
        <w:rPr>
          <w:rFonts w:cs="Times New Roman"/>
        </w:rPr>
        <w:t>hypothesis</w:t>
      </w:r>
      <w:r w:rsidRPr="00C129FD">
        <w:rPr>
          <w:rFonts w:cs="Times New Roman"/>
        </w:rPr>
        <w:t>ed</w:t>
      </w:r>
      <w:proofErr w:type="spellEnd"/>
      <w:r w:rsidRPr="00C129FD">
        <w:rPr>
          <w:rFonts w:cs="Times New Roman"/>
        </w:rPr>
        <w:t xml:space="preserve">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cs="Times New Roman"/>
        </w:rPr>
        <w:t>Shiffmann</w:t>
      </w:r>
      <w:proofErr w:type="spellEnd"/>
      <w:r w:rsidR="00386B78" w:rsidRPr="00C129FD">
        <w:rPr>
          <w:rFonts w:cs="Times New Roman"/>
        </w:rPr>
        <w:t xml:space="preserve"> &amp; </w:t>
      </w:r>
      <w:proofErr w:type="spellStart"/>
      <w:r w:rsidR="00386B78" w:rsidRPr="00C129FD">
        <w:rPr>
          <w:rFonts w:cs="Times New Roman"/>
        </w:rPr>
        <w:t>Jarvik</w:t>
      </w:r>
      <w:proofErr w:type="spellEnd"/>
      <w:r w:rsidR="00386B78" w:rsidRPr="00C129FD">
        <w:rPr>
          <w:rFonts w:cs="Times New Roman"/>
        </w:rPr>
        <w:t>,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 xml:space="preserve">in </w:t>
      </w:r>
      <w:proofErr w:type="spellStart"/>
      <w:r w:rsidRPr="00C129FD">
        <w:rPr>
          <w:rFonts w:cs="Times New Roman"/>
        </w:rPr>
        <w:t>minimising</w:t>
      </w:r>
      <w:proofErr w:type="spellEnd"/>
      <w:r w:rsidRPr="00C129FD">
        <w:rPr>
          <w:rFonts w:cs="Times New Roman"/>
        </w:rPr>
        <w:t xml:space="preserve">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w:t>
      </w:r>
      <w:proofErr w:type="spellStart"/>
      <w:r w:rsidR="00574A10" w:rsidRPr="00C129FD">
        <w:rPr>
          <w:rFonts w:cs="Times New Roman"/>
        </w:rPr>
        <w:t>Shiffman</w:t>
      </w:r>
      <w:proofErr w:type="spellEnd"/>
      <w:r w:rsidR="00574A10" w:rsidRPr="00C129FD">
        <w:rPr>
          <w:rFonts w:cs="Times New Roman"/>
        </w:rPr>
        <w:t xml:space="preserve"> &amp; </w:t>
      </w:r>
      <w:proofErr w:type="spellStart"/>
      <w:r w:rsidR="00574A10" w:rsidRPr="00C129FD">
        <w:rPr>
          <w:rFonts w:cs="Times New Roman"/>
        </w:rPr>
        <w:t>Jarvik</w:t>
      </w:r>
      <w:proofErr w:type="spellEnd"/>
      <w:r w:rsidR="00574A10" w:rsidRPr="00C129FD">
        <w:rPr>
          <w:rFonts w:cs="Times New Roman"/>
        </w:rPr>
        <w:t>,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 xml:space="preserve">Patches of different strength, including 0-mg placebo patches, will be the same size, shape and </w:t>
      </w:r>
      <w:proofErr w:type="spellStart"/>
      <w:r w:rsidRPr="00C129FD">
        <w:rPr>
          <w:rFonts w:cs="Times New Roman"/>
        </w:rPr>
        <w:t>colour</w:t>
      </w:r>
      <w:proofErr w:type="spellEnd"/>
      <w:r w:rsidRPr="00C129FD">
        <w:rPr>
          <w:rFonts w:cs="Times New Roman"/>
        </w:rPr>
        <w:t>,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7-day titration but they will not be given any information about the timing or magnitude of dose reduction. </w:t>
      </w:r>
      <w:proofErr w:type="spellStart"/>
      <w:r w:rsidRPr="00C129FD">
        <w:rPr>
          <w:rFonts w:cs="Times New Roman"/>
        </w:rPr>
        <w:t>Ss</w:t>
      </w:r>
      <w:proofErr w:type="spellEnd"/>
      <w:r w:rsidRPr="00C129FD">
        <w:rPr>
          <w:rFonts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cs="Times New Roman"/>
        </w:rPr>
        <w:t>minimise</w:t>
      </w:r>
      <w:proofErr w:type="spellEnd"/>
      <w:r w:rsidRPr="00C129FD">
        <w:rPr>
          <w:rFonts w:cs="Times New Roman"/>
        </w:rPr>
        <w:t xml:space="preserv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proofErr w:type="spellStart"/>
      <w:r w:rsidRPr="00C129FD">
        <w:rPr>
          <w:rFonts w:cs="Times New Roman"/>
        </w:rPr>
        <w:t>Ss</w:t>
      </w:r>
      <w:proofErr w:type="spellEnd"/>
      <w:r w:rsidRPr="00C129FD">
        <w:rPr>
          <w:rFonts w:cs="Times New Roman"/>
        </w:rPr>
        <w:t xml:space="preserve">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proofErr w:type="spellStart"/>
      <w:r w:rsidRPr="00C129FD">
        <w:rPr>
          <w:rFonts w:cs="Times New Roman"/>
          <w:b/>
        </w:rPr>
        <w:t>Randomised</w:t>
      </w:r>
      <w:proofErr w:type="spellEnd"/>
      <w:r w:rsidRPr="00C129FD">
        <w:rPr>
          <w:rFonts w:cs="Times New Roman"/>
          <w:b/>
        </w:rPr>
        <w:t xml:space="preserve">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proofErr w:type="spellStart"/>
      <w:r w:rsidR="00F27223" w:rsidRPr="00C129FD">
        <w:rPr>
          <w:rFonts w:cs="Times New Roman"/>
        </w:rPr>
        <w:t>pharmacodynamic</w:t>
      </w:r>
      <w:proofErr w:type="spellEnd"/>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w:t>
      </w:r>
      <w:proofErr w:type="spellStart"/>
      <w:r w:rsidR="006D1529" w:rsidRPr="00C129FD">
        <w:rPr>
          <w:rFonts w:cs="Times New Roman"/>
        </w:rPr>
        <w:t>realise</w:t>
      </w:r>
      <w:proofErr w:type="spellEnd"/>
      <w:r w:rsidR="006D1529" w:rsidRPr="00C129FD">
        <w:rPr>
          <w:rFonts w:cs="Times New Roman"/>
        </w:rPr>
        <w:t xml:space="preserv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w:t>
      </w:r>
      <w:proofErr w:type="spellStart"/>
      <w:r w:rsidRPr="00C129FD">
        <w:rPr>
          <w:rFonts w:cs="Times New Roman"/>
        </w:rPr>
        <w:t>sydtem</w:t>
      </w:r>
      <w:proofErr w:type="spellEnd"/>
      <w:r w:rsidRPr="00C129FD">
        <w:rPr>
          <w:rFonts w:cs="Times New Roman"/>
        </w:rPr>
        <w:t xml:space="preserve"> is agnostic to cause of negative affect, therefore even after chronic withdrawal has passed, a sufficient ‘threshold charge’ of non-drug-related negative affect serves as an </w:t>
      </w:r>
      <w:proofErr w:type="spellStart"/>
      <w:r w:rsidRPr="00C129FD">
        <w:rPr>
          <w:rFonts w:cs="Times New Roman"/>
        </w:rPr>
        <w:t>interoceptive</w:t>
      </w:r>
      <w:proofErr w:type="spellEnd"/>
      <w:r w:rsidRPr="00C129FD">
        <w:rPr>
          <w:rFonts w:cs="Times New Roman"/>
        </w:rPr>
        <w:t xml:space="preser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w:t>
      </w:r>
      <w:proofErr w:type="spellStart"/>
      <w:r w:rsidRPr="00C129FD">
        <w:rPr>
          <w:rFonts w:cs="Times New Roman"/>
        </w:rPr>
        <w:t>repsonses</w:t>
      </w:r>
      <w:proofErr w:type="spellEnd"/>
      <w:r w:rsidRPr="00C129FD">
        <w:rPr>
          <w:rFonts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55" w:name="_Toc322079041"/>
      <w:r>
        <w:t>Discussion</w:t>
      </w:r>
      <w:bookmarkEnd w:id="55"/>
    </w:p>
    <w:p w14:paraId="0014168A" w14:textId="77777777" w:rsidR="002725C5" w:rsidRDefault="002725C5" w:rsidP="00F739F3"/>
    <w:p w14:paraId="1DB16A2D" w14:textId="1508A770" w:rsidR="002725C5" w:rsidRDefault="000438AC" w:rsidP="00F739F3">
      <w:proofErr w:type="gramStart"/>
      <w:r>
        <w:t>Placebo quotient (see slide 29 retreat presentation).</w:t>
      </w:r>
      <w:proofErr w:type="gramEnd"/>
      <w:r>
        <w:t xml:space="preserve"> Also worth assessing the inherent properties of each sensory modality one is studying.</w:t>
      </w:r>
    </w:p>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56" w:name="_Toc322079042"/>
      <w:r>
        <w:t>References</w:t>
      </w:r>
      <w:bookmarkEnd w:id="56"/>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480E57E8" w14:textId="77777777" w:rsidR="000D3DBF" w:rsidRPr="000D3DBF" w:rsidRDefault="00AB3E60" w:rsidP="000D3DBF">
      <w:pPr>
        <w:pStyle w:val="EndNoteBibliography"/>
        <w:ind w:left="720" w:hanging="720"/>
        <w:rPr>
          <w:noProof/>
        </w:rPr>
      </w:pPr>
      <w:r>
        <w:rPr>
          <w:i/>
        </w:rPr>
        <w:fldChar w:fldCharType="begin"/>
      </w:r>
      <w:r>
        <w:rPr>
          <w:i/>
        </w:rPr>
        <w:instrText xml:space="preserve"> ADDIN EN.REFLIST </w:instrText>
      </w:r>
      <w:r>
        <w:rPr>
          <w:i/>
        </w:rPr>
        <w:fldChar w:fldCharType="separate"/>
      </w:r>
      <w:r w:rsidR="000D3DBF" w:rsidRPr="000D3DBF">
        <w:rPr>
          <w:noProof/>
        </w:rPr>
        <w:t xml:space="preserve">Ahmed, S., Mayo, N. E., Wood-Dauphinee, S., Hanley, J. A., &amp; Cohen, S. R. (2004). Response shift influenced estimates of change in health-related quality of life poststroke. </w:t>
      </w:r>
      <w:r w:rsidR="000D3DBF" w:rsidRPr="000D3DBF">
        <w:rPr>
          <w:i/>
          <w:noProof/>
        </w:rPr>
        <w:t>Journal of clinical epidemiology, 57</w:t>
      </w:r>
      <w:r w:rsidR="000D3DBF" w:rsidRPr="000D3DBF">
        <w:rPr>
          <w:noProof/>
        </w:rPr>
        <w:t xml:space="preserve">(6), 561-570. </w:t>
      </w:r>
    </w:p>
    <w:p w14:paraId="7636B7BB" w14:textId="77777777" w:rsidR="000D3DBF" w:rsidRPr="000D3DBF" w:rsidRDefault="000D3DBF" w:rsidP="000D3DBF">
      <w:pPr>
        <w:pStyle w:val="EndNoteBibliography"/>
        <w:ind w:left="720" w:hanging="720"/>
        <w:rPr>
          <w:noProof/>
        </w:rPr>
      </w:pPr>
      <w:r w:rsidRPr="000D3DBF">
        <w:rPr>
          <w:noProof/>
        </w:rPr>
        <w:t xml:space="preserve">Allison, R. I., &amp; Uhl, K. P. (1964). Influence of beer brand identification on taste perception. </w:t>
      </w:r>
      <w:r w:rsidRPr="000D3DBF">
        <w:rPr>
          <w:i/>
          <w:noProof/>
        </w:rPr>
        <w:t>Journal of Marketing Research</w:t>
      </w:r>
      <w:r w:rsidRPr="000D3DBF">
        <w:rPr>
          <w:noProof/>
        </w:rPr>
        <w:t xml:space="preserve">, 36-39. </w:t>
      </w:r>
    </w:p>
    <w:p w14:paraId="6DACEBC0" w14:textId="71E46462" w:rsidR="000D3DBF" w:rsidRPr="000D3DBF" w:rsidRDefault="000D3DBF" w:rsidP="000D3DBF">
      <w:pPr>
        <w:pStyle w:val="EndNoteBibliography"/>
        <w:ind w:left="720" w:hanging="720"/>
        <w:rPr>
          <w:noProof/>
        </w:rPr>
      </w:pPr>
      <w:r w:rsidRPr="000D3DBF">
        <w:rPr>
          <w:noProof/>
        </w:rPr>
        <w:t xml:space="preserve">Amanzio, M., &amp; Benedetti, F. (1999). Neuropharmacological dissection of placebo analgesia: expectation-activated opioid systems versus conditioning-activated specific subsystems. </w:t>
      </w:r>
      <w:r w:rsidRPr="000D3DBF">
        <w:rPr>
          <w:i/>
          <w:noProof/>
        </w:rPr>
        <w:t>The Journal of Neuroscience, 19</w:t>
      </w:r>
      <w:r w:rsidRPr="000D3DBF">
        <w:rPr>
          <w:noProof/>
        </w:rPr>
        <w:t xml:space="preserve">(1), 484-494.  Retrieved from </w:t>
      </w:r>
      <w:hyperlink r:id="rId23" w:history="1">
        <w:r w:rsidRPr="000D3DBF">
          <w:rPr>
            <w:rStyle w:val="Hyperlink"/>
            <w:rFonts w:ascii="Times New Roman" w:hAnsi="Times New Roman"/>
            <w:noProof/>
          </w:rPr>
          <w:t>http://www.jneurosci.org/content/19/1/484.full.pdf</w:t>
        </w:r>
      </w:hyperlink>
    </w:p>
    <w:p w14:paraId="2294D0EF" w14:textId="77777777" w:rsidR="000D3DBF" w:rsidRPr="000D3DBF" w:rsidRDefault="000D3DBF" w:rsidP="000D3DBF">
      <w:pPr>
        <w:pStyle w:val="EndNoteBibliography"/>
        <w:ind w:left="720" w:hanging="720"/>
        <w:rPr>
          <w:noProof/>
        </w:rPr>
      </w:pPr>
      <w:r w:rsidRPr="000D3DBF">
        <w:rPr>
          <w:noProof/>
        </w:rPr>
        <w:t xml:space="preserve">Amanzio, M., Pollo, A., Maggi, G., &amp; Benedetti, F. (2001). Response variability to analgesics: a role for non-specific activation of endogenous opioids. </w:t>
      </w:r>
      <w:r w:rsidRPr="000D3DBF">
        <w:rPr>
          <w:i/>
          <w:noProof/>
        </w:rPr>
        <w:t>PAIN, 90</w:t>
      </w:r>
      <w:r w:rsidRPr="000D3DBF">
        <w:rPr>
          <w:noProof/>
        </w:rPr>
        <w:t>(3), 205-215. doi:10.1016/S0304-3959(00)00486-3</w:t>
      </w:r>
    </w:p>
    <w:p w14:paraId="1FB89070" w14:textId="77777777" w:rsidR="000D3DBF" w:rsidRPr="000D3DBF" w:rsidRDefault="000D3DBF" w:rsidP="000D3DBF">
      <w:pPr>
        <w:pStyle w:val="EndNoteBibliography"/>
        <w:ind w:left="720" w:hanging="720"/>
        <w:rPr>
          <w:noProof/>
        </w:rPr>
      </w:pPr>
      <w:r w:rsidRPr="000D3DBF">
        <w:rPr>
          <w:noProof/>
        </w:rPr>
        <w:t xml:space="preserve">Amin, N., Foa, E. B., &amp; Coles, M. E. (1998). Negative interpretation bias in social phobia. </w:t>
      </w:r>
      <w:r w:rsidRPr="000D3DBF">
        <w:rPr>
          <w:i/>
          <w:noProof/>
        </w:rPr>
        <w:t>Behaviour Research and Therapy, 36</w:t>
      </w:r>
      <w:r w:rsidRPr="000D3DBF">
        <w:rPr>
          <w:noProof/>
        </w:rPr>
        <w:t>(10), 945-957. doi:10.1016/S0005-7967(98)00060-6</w:t>
      </w:r>
    </w:p>
    <w:p w14:paraId="7394A8F2" w14:textId="77777777" w:rsidR="000D3DBF" w:rsidRPr="000D3DBF" w:rsidRDefault="000D3DBF" w:rsidP="000D3DBF">
      <w:pPr>
        <w:pStyle w:val="EndNoteBibliography"/>
        <w:ind w:left="720" w:hanging="720"/>
        <w:rPr>
          <w:noProof/>
        </w:rPr>
      </w:pPr>
      <w:r w:rsidRPr="000D3DBF">
        <w:rPr>
          <w:noProof/>
        </w:rPr>
        <w:t xml:space="preserve">Anderson, R. E. (1973). Consumer dissatisfaction: The effect of disconfirmed expectancy on perceived product performance. </w:t>
      </w:r>
      <w:r w:rsidRPr="000D3DBF">
        <w:rPr>
          <w:i/>
          <w:noProof/>
        </w:rPr>
        <w:t>Journal of Marketing Research</w:t>
      </w:r>
      <w:r w:rsidRPr="000D3DBF">
        <w:rPr>
          <w:noProof/>
        </w:rPr>
        <w:t xml:space="preserve">, 38-44. </w:t>
      </w:r>
    </w:p>
    <w:p w14:paraId="0D5100E3" w14:textId="77777777" w:rsidR="000D3DBF" w:rsidRPr="000D3DBF" w:rsidRDefault="000D3DBF" w:rsidP="000D3DBF">
      <w:pPr>
        <w:pStyle w:val="EndNoteBibliography"/>
        <w:ind w:left="720" w:hanging="720"/>
        <w:rPr>
          <w:noProof/>
        </w:rPr>
      </w:pPr>
      <w:r w:rsidRPr="000D3DBF">
        <w:rPr>
          <w:noProof/>
        </w:rPr>
        <w:t xml:space="preserve">Asch, S. E. (1946). Forming impressions of personality. </w:t>
      </w:r>
      <w:r w:rsidRPr="000D3DBF">
        <w:rPr>
          <w:i/>
          <w:noProof/>
        </w:rPr>
        <w:t>The Journal of Abnormal and Social Psychology, 41</w:t>
      </w:r>
      <w:r w:rsidRPr="000D3DBF">
        <w:rPr>
          <w:noProof/>
        </w:rPr>
        <w:t xml:space="preserve">(3), 258. </w:t>
      </w:r>
    </w:p>
    <w:p w14:paraId="7FF67D52" w14:textId="77777777" w:rsidR="000D3DBF" w:rsidRPr="000D3DBF" w:rsidRDefault="000D3DBF" w:rsidP="000D3DBF">
      <w:pPr>
        <w:pStyle w:val="EndNoteBibliography"/>
        <w:ind w:left="720" w:hanging="720"/>
        <w:rPr>
          <w:noProof/>
        </w:rPr>
      </w:pPr>
      <w:r w:rsidRPr="000D3DBF">
        <w:rPr>
          <w:noProof/>
        </w:rPr>
        <w:t xml:space="preserve">Aslaksen, P. M., Zwarg, M. L., Eilertsen, H.-I. H., Gorecka, M. M., &amp; Bjørkedal, E. (2015). Opposite effects of the same drug: reversal of topical analgesia by nocebo information. </w:t>
      </w:r>
      <w:r w:rsidRPr="000D3DBF">
        <w:rPr>
          <w:i/>
          <w:noProof/>
        </w:rPr>
        <w:t>PAIN, 156</w:t>
      </w:r>
      <w:r w:rsidRPr="000D3DBF">
        <w:rPr>
          <w:noProof/>
        </w:rPr>
        <w:t>(1), 39-46. doi:10.1016/j.pain.0000000000000004</w:t>
      </w:r>
    </w:p>
    <w:p w14:paraId="677749B5" w14:textId="77777777" w:rsidR="000D3DBF" w:rsidRPr="000D3DBF" w:rsidRDefault="000D3DBF" w:rsidP="000D3DBF">
      <w:pPr>
        <w:pStyle w:val="EndNoteBibliography"/>
        <w:ind w:left="720" w:hanging="720"/>
        <w:rPr>
          <w:noProof/>
        </w:rPr>
      </w:pPr>
      <w:r w:rsidRPr="000D3DBF">
        <w:rPr>
          <w:noProof/>
        </w:rPr>
        <w:t xml:space="preserve">Atlas, L. Y., Whittington, R. A., Lindquist, M. A., Wielgosz, J., Sonty, N., &amp; Wager, T. D. (2012). Dissociable influences of opiates and expectations on pain. </w:t>
      </w:r>
      <w:r w:rsidRPr="000D3DBF">
        <w:rPr>
          <w:i/>
          <w:noProof/>
        </w:rPr>
        <w:t>The Journal of Neuroscience, 32</w:t>
      </w:r>
      <w:r w:rsidRPr="000D3DBF">
        <w:rPr>
          <w:noProof/>
        </w:rPr>
        <w:t xml:space="preserve">(23), 8053-8064. </w:t>
      </w:r>
    </w:p>
    <w:p w14:paraId="47790F29" w14:textId="6429664A" w:rsidR="000D3DBF" w:rsidRPr="000D3DBF" w:rsidRDefault="000D3DBF" w:rsidP="000D3DBF">
      <w:pPr>
        <w:pStyle w:val="EndNoteBibliography"/>
        <w:ind w:left="720" w:hanging="720"/>
        <w:rPr>
          <w:noProof/>
        </w:rPr>
      </w:pPr>
      <w:r w:rsidRPr="000D3DBF">
        <w:rPr>
          <w:noProof/>
        </w:rPr>
        <w:t xml:space="preserve">Barsky, A. J., Goodson, J. D., Lane, R. S., &amp; Cleary, P. D. (1988). The amplification of somatic symptoms. </w:t>
      </w:r>
      <w:r w:rsidRPr="000D3DBF">
        <w:rPr>
          <w:i/>
          <w:noProof/>
        </w:rPr>
        <w:t>Psychosomatic medicine, 50</w:t>
      </w:r>
      <w:r w:rsidRPr="000D3DBF">
        <w:rPr>
          <w:noProof/>
        </w:rPr>
        <w:t xml:space="preserve">(5), 510-519.  Retrieved from </w:t>
      </w:r>
      <w:hyperlink r:id="rId24" w:history="1">
        <w:r w:rsidRPr="000D3DBF">
          <w:rPr>
            <w:rStyle w:val="Hyperlink"/>
            <w:rFonts w:ascii="Times New Roman" w:hAnsi="Times New Roman"/>
            <w:noProof/>
          </w:rPr>
          <w: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w:t>
        </w:r>
      </w:hyperlink>
    </w:p>
    <w:p w14:paraId="71AC6D6C" w14:textId="77777777" w:rsidR="000D3DBF" w:rsidRPr="000D3DBF" w:rsidRDefault="000D3DBF" w:rsidP="000D3DBF">
      <w:pPr>
        <w:pStyle w:val="EndNoteBibliography"/>
        <w:ind w:left="720" w:hanging="720"/>
        <w:rPr>
          <w:noProof/>
        </w:rPr>
      </w:pPr>
      <w:r w:rsidRPr="000D3DBF">
        <w:rPr>
          <w:noProof/>
        </w:rPr>
        <w:t xml:space="preserve">Barsky, A. J., Wyshak, G., &amp; Klerman, G. L. (1990). The somatosensory amplification scale and its relationship to hypochondriasis. </w:t>
      </w:r>
      <w:r w:rsidRPr="000D3DBF">
        <w:rPr>
          <w:i/>
          <w:noProof/>
        </w:rPr>
        <w:t>Journal of psychiatric research, 24</w:t>
      </w:r>
      <w:r w:rsidRPr="000D3DBF">
        <w:rPr>
          <w:noProof/>
        </w:rPr>
        <w:t xml:space="preserve">(4), 323-334. </w:t>
      </w:r>
    </w:p>
    <w:p w14:paraId="7B0090FC" w14:textId="77777777" w:rsidR="000D3DBF" w:rsidRPr="000D3DBF" w:rsidRDefault="000D3DBF" w:rsidP="000D3DBF">
      <w:pPr>
        <w:pStyle w:val="EndNoteBibliography"/>
        <w:ind w:left="720" w:hanging="720"/>
        <w:rPr>
          <w:noProof/>
        </w:rPr>
      </w:pPr>
      <w:r w:rsidRPr="000D3DBF">
        <w:rPr>
          <w:noProof/>
        </w:rPr>
        <w:t xml:space="preserve">Benedetti, F. (1996). The opposite effects of the opiate antagonist naloxone and the cholecystokinin antagonist proglumide on placebo analgesia. </w:t>
      </w:r>
      <w:r w:rsidRPr="000D3DBF">
        <w:rPr>
          <w:i/>
          <w:noProof/>
        </w:rPr>
        <w:t>PAIN, 64</w:t>
      </w:r>
      <w:r w:rsidRPr="000D3DBF">
        <w:rPr>
          <w:noProof/>
        </w:rPr>
        <w:t xml:space="preserve">(3), 535-543. </w:t>
      </w:r>
    </w:p>
    <w:p w14:paraId="364F6EF9" w14:textId="77777777" w:rsidR="000D3DBF" w:rsidRPr="000D3DBF" w:rsidRDefault="000D3DBF" w:rsidP="000D3DBF">
      <w:pPr>
        <w:pStyle w:val="EndNoteBibliography"/>
        <w:ind w:left="720" w:hanging="720"/>
        <w:rPr>
          <w:noProof/>
        </w:rPr>
      </w:pPr>
      <w:r w:rsidRPr="000D3DBF">
        <w:rPr>
          <w:noProof/>
        </w:rPr>
        <w:t xml:space="preserve">Benedetti, F., &amp; Amanzio, M. (1997). The neurobiology of placebo analgesia: from endogenous opioids to cholecystokinin. </w:t>
      </w:r>
      <w:r w:rsidRPr="000D3DBF">
        <w:rPr>
          <w:i/>
          <w:noProof/>
        </w:rPr>
        <w:t>Progress in neurobiology, 52</w:t>
      </w:r>
      <w:r w:rsidRPr="000D3DBF">
        <w:rPr>
          <w:noProof/>
        </w:rPr>
        <w:t xml:space="preserve">(2), 109-125. </w:t>
      </w:r>
    </w:p>
    <w:p w14:paraId="62B96659" w14:textId="77777777" w:rsidR="000D3DBF" w:rsidRPr="000D3DBF" w:rsidRDefault="000D3DBF" w:rsidP="000D3DBF">
      <w:pPr>
        <w:pStyle w:val="EndNoteBibliography"/>
        <w:ind w:left="720" w:hanging="720"/>
        <w:rPr>
          <w:noProof/>
        </w:rPr>
      </w:pPr>
      <w:r w:rsidRPr="000D3DBF">
        <w:rPr>
          <w:noProof/>
        </w:rPr>
        <w:t xml:space="preserve">Benedetti, F., Amanzio, M., Baldi, S., Casadio, C., Cavallo, A., Mancuso, M., . . . Maggi, G. (1998). The specific effects of prior opioid exposure on placebo analgesia and placebo respiratory depression. </w:t>
      </w:r>
      <w:r w:rsidRPr="000D3DBF">
        <w:rPr>
          <w:i/>
          <w:noProof/>
        </w:rPr>
        <w:t>PAIN, 75</w:t>
      </w:r>
      <w:r w:rsidRPr="000D3DBF">
        <w:rPr>
          <w:noProof/>
        </w:rPr>
        <w:t xml:space="preserve">(2), 313-319. </w:t>
      </w:r>
    </w:p>
    <w:p w14:paraId="56D7B5A9" w14:textId="77777777" w:rsidR="000D3DBF" w:rsidRPr="000D3DBF" w:rsidRDefault="000D3DBF" w:rsidP="000D3DBF">
      <w:pPr>
        <w:pStyle w:val="EndNoteBibliography"/>
        <w:ind w:left="720" w:hanging="720"/>
        <w:rPr>
          <w:noProof/>
        </w:rPr>
      </w:pPr>
      <w:r w:rsidRPr="000D3DBF">
        <w:rPr>
          <w:noProof/>
        </w:rPr>
        <w:t xml:space="preserve">Benedetti, F., Amanzio, M., Casadio, C., Oliaro, A., &amp; Maggi, G. (1997). Blockade of nocebo hyperalgesia by the cholecystokinin antagonist proglumide. </w:t>
      </w:r>
      <w:r w:rsidRPr="000D3DBF">
        <w:rPr>
          <w:i/>
          <w:noProof/>
        </w:rPr>
        <w:t>PAIN, 71</w:t>
      </w:r>
      <w:r w:rsidRPr="000D3DBF">
        <w:rPr>
          <w:noProof/>
        </w:rPr>
        <w:t xml:space="preserve">(2), 135-140. </w:t>
      </w:r>
    </w:p>
    <w:p w14:paraId="08B247AF" w14:textId="77777777" w:rsidR="000D3DBF" w:rsidRPr="000D3DBF" w:rsidRDefault="000D3DBF" w:rsidP="000D3DBF">
      <w:pPr>
        <w:pStyle w:val="EndNoteBibliography"/>
        <w:ind w:left="720" w:hanging="720"/>
        <w:rPr>
          <w:noProof/>
        </w:rPr>
      </w:pPr>
      <w:r w:rsidRPr="000D3DBF">
        <w:rPr>
          <w:noProof/>
        </w:rPr>
        <w:t xml:space="preserve">Benedetti, F., Amanzio, M., Rosato, R., &amp; Blanchard, C. (2011). Nonopioid placebo analgesia is mediated by CB1 cannabinoid receptors. </w:t>
      </w:r>
      <w:r w:rsidRPr="000D3DBF">
        <w:rPr>
          <w:i/>
          <w:noProof/>
        </w:rPr>
        <w:t>Nature Medicine, 17</w:t>
      </w:r>
      <w:r w:rsidRPr="000D3DBF">
        <w:rPr>
          <w:noProof/>
        </w:rPr>
        <w:t xml:space="preserve">(10), 1228-1230. </w:t>
      </w:r>
    </w:p>
    <w:p w14:paraId="7C51E376" w14:textId="77777777" w:rsidR="000D3DBF" w:rsidRPr="000D3DBF" w:rsidRDefault="000D3DBF" w:rsidP="000D3DBF">
      <w:pPr>
        <w:pStyle w:val="EndNoteBibliography"/>
        <w:ind w:left="720" w:hanging="720"/>
        <w:rPr>
          <w:noProof/>
        </w:rPr>
      </w:pPr>
      <w:r w:rsidRPr="000D3DBF">
        <w:rPr>
          <w:noProof/>
        </w:rPr>
        <w:t xml:space="preserve">Benedetti, F., Amanzio, M., Vighetti, S., &amp; Asteggiano, G. (2006). The biochemical and neuroendocrine bases of the hyperalgesic nocebo effect. </w:t>
      </w:r>
      <w:r w:rsidRPr="000D3DBF">
        <w:rPr>
          <w:i/>
          <w:noProof/>
        </w:rPr>
        <w:t>The Journal of Neuroscience, 26</w:t>
      </w:r>
      <w:r w:rsidRPr="000D3DBF">
        <w:rPr>
          <w:noProof/>
        </w:rPr>
        <w:t xml:space="preserve">(46), 12014-12022. </w:t>
      </w:r>
    </w:p>
    <w:p w14:paraId="71E608B7" w14:textId="77777777" w:rsidR="000D3DBF" w:rsidRPr="000D3DBF" w:rsidRDefault="000D3DBF" w:rsidP="000D3DBF">
      <w:pPr>
        <w:pStyle w:val="EndNoteBibliography"/>
        <w:ind w:left="720" w:hanging="720"/>
        <w:rPr>
          <w:noProof/>
        </w:rPr>
      </w:pPr>
      <w:r w:rsidRPr="000D3DBF">
        <w:rPr>
          <w:noProof/>
        </w:rPr>
        <w:t xml:space="preserve">Benedetti, F., Arduino, C., &amp; Amanzio, M. (1999). Somatotopic activation of opioid systems by target-directed expectations of analgesia. </w:t>
      </w:r>
      <w:r w:rsidRPr="000D3DBF">
        <w:rPr>
          <w:i/>
          <w:noProof/>
        </w:rPr>
        <w:t>The Journal of Neuroscience, 19</w:t>
      </w:r>
      <w:r w:rsidRPr="000D3DBF">
        <w:rPr>
          <w:noProof/>
        </w:rPr>
        <w:t xml:space="preserve">(9), 3639-3648. </w:t>
      </w:r>
    </w:p>
    <w:p w14:paraId="18A87CAA" w14:textId="77777777" w:rsidR="000D3DBF" w:rsidRPr="000D3DBF" w:rsidRDefault="000D3DBF" w:rsidP="000D3DBF">
      <w:pPr>
        <w:pStyle w:val="EndNoteBibliography"/>
        <w:ind w:left="720" w:hanging="720"/>
        <w:rPr>
          <w:noProof/>
        </w:rPr>
      </w:pPr>
      <w:r w:rsidRPr="000D3DBF">
        <w:rPr>
          <w:noProof/>
        </w:rPr>
        <w:t xml:space="preserve">Benedetti, F., Durando, J., Giudetti, L., Pampallona, A., &amp; Vighetti, S. (2015). High-altitude headache: the effects of real vs sham oxygen administration. </w:t>
      </w:r>
      <w:r w:rsidRPr="000D3DBF">
        <w:rPr>
          <w:i/>
          <w:noProof/>
        </w:rPr>
        <w:t>PAIN, 156</w:t>
      </w:r>
      <w:r w:rsidRPr="000D3DBF">
        <w:rPr>
          <w:noProof/>
        </w:rPr>
        <w:t xml:space="preserve">(11), 2326-2336. </w:t>
      </w:r>
    </w:p>
    <w:p w14:paraId="2526B1A0" w14:textId="77777777" w:rsidR="000D3DBF" w:rsidRPr="000D3DBF" w:rsidRDefault="000D3DBF" w:rsidP="000D3DBF">
      <w:pPr>
        <w:pStyle w:val="EndNoteBibliography"/>
        <w:ind w:left="720" w:hanging="720"/>
        <w:rPr>
          <w:noProof/>
        </w:rPr>
      </w:pPr>
      <w:r w:rsidRPr="000D3DBF">
        <w:rPr>
          <w:noProof/>
        </w:rPr>
        <w:t xml:space="preserve">Benedetti, F., Maggi, G., Lopiano, L., Lanotte, M., Rainero, I., Vighetti, S., &amp; Pollo, A. (2003). Open versus hidden medical treatments: The patient's knowledge about a therapy affects the therapy outcome. </w:t>
      </w:r>
      <w:r w:rsidRPr="000D3DBF">
        <w:rPr>
          <w:i/>
          <w:noProof/>
        </w:rPr>
        <w:t>Prevention &amp; Treatment, 6</w:t>
      </w:r>
      <w:r w:rsidRPr="000D3DBF">
        <w:rPr>
          <w:noProof/>
        </w:rPr>
        <w:t xml:space="preserve">(1), 1a. </w:t>
      </w:r>
    </w:p>
    <w:p w14:paraId="0CB617E0" w14:textId="77777777" w:rsidR="000D3DBF" w:rsidRPr="000D3DBF" w:rsidRDefault="000D3DBF" w:rsidP="000D3DBF">
      <w:pPr>
        <w:pStyle w:val="EndNoteBibliography"/>
        <w:ind w:left="720" w:hanging="720"/>
        <w:rPr>
          <w:noProof/>
        </w:rPr>
      </w:pPr>
      <w:r w:rsidRPr="000D3DBF">
        <w:rPr>
          <w:noProof/>
        </w:rPr>
        <w:t xml:space="preserve">Benedetti, F., Pollo, A., Lopiano, L., Lanotte, M., Vighetti, S., &amp; Rainero, I. (2003). Conscious expectation and unconscious conditioning in analgesic, motor, and hormonal placebo/nocebo responses. </w:t>
      </w:r>
      <w:r w:rsidRPr="000D3DBF">
        <w:rPr>
          <w:i/>
          <w:noProof/>
        </w:rPr>
        <w:t>The Journal of Neuroscience, 23</w:t>
      </w:r>
      <w:r w:rsidRPr="000D3DBF">
        <w:rPr>
          <w:noProof/>
        </w:rPr>
        <w:t xml:space="preserve">(10), 4315-4323. </w:t>
      </w:r>
    </w:p>
    <w:p w14:paraId="5F9B8A60" w14:textId="77777777" w:rsidR="000D3DBF" w:rsidRPr="000D3DBF" w:rsidRDefault="000D3DBF" w:rsidP="000D3DBF">
      <w:pPr>
        <w:pStyle w:val="EndNoteBibliography"/>
        <w:ind w:left="720" w:hanging="720"/>
        <w:rPr>
          <w:noProof/>
        </w:rPr>
      </w:pPr>
      <w:r w:rsidRPr="000D3DBF">
        <w:rPr>
          <w:noProof/>
        </w:rPr>
        <w:t xml:space="preserve">Bingel, U., Wanigasekera, V., Wiech, K., Mhuircheartaigh, R. N., Lee, M. C., Ploner, M., &amp; Tracey, I. (2011). The effect of treatment expectation on drug efficacy: Imaging the analgesic benefit of the opioid remifentanil. </w:t>
      </w:r>
      <w:r w:rsidRPr="000D3DBF">
        <w:rPr>
          <w:i/>
          <w:noProof/>
        </w:rPr>
        <w:t>Science Translational Medicine, 3</w:t>
      </w:r>
      <w:r w:rsidRPr="000D3DBF">
        <w:rPr>
          <w:noProof/>
        </w:rPr>
        <w:t>(70), 70ra14. doi:10.1126/scitranslmed.3001244</w:t>
      </w:r>
    </w:p>
    <w:p w14:paraId="4AAA2750" w14:textId="77777777" w:rsidR="000D3DBF" w:rsidRPr="000D3DBF" w:rsidRDefault="000D3DBF" w:rsidP="000D3DBF">
      <w:pPr>
        <w:pStyle w:val="EndNoteBibliography"/>
        <w:ind w:left="720" w:hanging="720"/>
        <w:rPr>
          <w:noProof/>
        </w:rPr>
      </w:pPr>
      <w:r w:rsidRPr="000D3DBF">
        <w:rPr>
          <w:noProof/>
        </w:rPr>
        <w:t xml:space="preserve">Boissel, J., Philippon, A., Gauthier, E., Schbath, J., &amp; Destors, J. (1986). Time course of long-term placebo therapy effects in angina pectoris. </w:t>
      </w:r>
      <w:r w:rsidRPr="000D3DBF">
        <w:rPr>
          <w:i/>
          <w:noProof/>
        </w:rPr>
        <w:t>European heart journal, 7</w:t>
      </w:r>
      <w:r w:rsidRPr="000D3DBF">
        <w:rPr>
          <w:noProof/>
        </w:rPr>
        <w:t xml:space="preserve">(12), 1030-1036. </w:t>
      </w:r>
    </w:p>
    <w:p w14:paraId="7CB5918F" w14:textId="77777777" w:rsidR="000D3DBF" w:rsidRPr="000D3DBF" w:rsidRDefault="000D3DBF" w:rsidP="000D3DBF">
      <w:pPr>
        <w:pStyle w:val="EndNoteBibliography"/>
        <w:ind w:left="720" w:hanging="720"/>
        <w:rPr>
          <w:noProof/>
        </w:rPr>
      </w:pPr>
      <w:r w:rsidRPr="000D3DBF">
        <w:rPr>
          <w:noProof/>
        </w:rPr>
        <w:t xml:space="preserve">Bolles, R. C. (1972). Reinforcement, expectancy, and learning. </w:t>
      </w:r>
      <w:r w:rsidRPr="000D3DBF">
        <w:rPr>
          <w:i/>
          <w:noProof/>
        </w:rPr>
        <w:t>Psychological review, 79</w:t>
      </w:r>
      <w:r w:rsidRPr="000D3DBF">
        <w:rPr>
          <w:noProof/>
        </w:rPr>
        <w:t xml:space="preserve">(5), 394. </w:t>
      </w:r>
    </w:p>
    <w:p w14:paraId="2435EB2C" w14:textId="77777777" w:rsidR="000D3DBF" w:rsidRPr="000D3DBF" w:rsidRDefault="000D3DBF" w:rsidP="000D3DBF">
      <w:pPr>
        <w:pStyle w:val="EndNoteBibliography"/>
        <w:ind w:left="720" w:hanging="720"/>
        <w:rPr>
          <w:noProof/>
        </w:rPr>
      </w:pPr>
      <w:r w:rsidRPr="000D3DBF">
        <w:rPr>
          <w:noProof/>
        </w:rPr>
        <w:t xml:space="preserve">Briddell, D. W., Rimm, D. C., Caddy, G. R., Krawitz, G., Sholis, D., &amp; Wunderlin, R. J. (1978). Effects of alcohol and cognitive set on sexual arousal to deviant stimuli. </w:t>
      </w:r>
      <w:r w:rsidRPr="000D3DBF">
        <w:rPr>
          <w:i/>
          <w:noProof/>
        </w:rPr>
        <w:t>Journal of Abnormal Psychology, 87</w:t>
      </w:r>
      <w:r w:rsidRPr="000D3DBF">
        <w:rPr>
          <w:noProof/>
        </w:rPr>
        <w:t xml:space="preserve">(4), 418. </w:t>
      </w:r>
    </w:p>
    <w:p w14:paraId="5B88E58F" w14:textId="77777777" w:rsidR="000D3DBF" w:rsidRPr="000D3DBF" w:rsidRDefault="000D3DBF" w:rsidP="000D3DBF">
      <w:pPr>
        <w:pStyle w:val="EndNoteBibliography"/>
        <w:ind w:left="720" w:hanging="720"/>
        <w:rPr>
          <w:noProof/>
        </w:rPr>
      </w:pPr>
      <w:r w:rsidRPr="000D3DBF">
        <w:rPr>
          <w:noProof/>
        </w:rPr>
        <w:t xml:space="preserve">Briddell, D. W., &amp; Wilson, G. T. (1976). Effects of alcohol and expectancy set on male sexual arousal. </w:t>
      </w:r>
      <w:r w:rsidRPr="000D3DBF">
        <w:rPr>
          <w:i/>
          <w:noProof/>
        </w:rPr>
        <w:t>Journal of Abnormal Psychology, 85</w:t>
      </w:r>
      <w:r w:rsidRPr="000D3DBF">
        <w:rPr>
          <w:noProof/>
        </w:rPr>
        <w:t xml:space="preserve">(2), 225. </w:t>
      </w:r>
    </w:p>
    <w:p w14:paraId="135D9497" w14:textId="77777777" w:rsidR="000D3DBF" w:rsidRPr="000D3DBF" w:rsidRDefault="000D3DBF" w:rsidP="000D3DBF">
      <w:pPr>
        <w:pStyle w:val="EndNoteBibliography"/>
        <w:ind w:left="720" w:hanging="720"/>
        <w:rPr>
          <w:noProof/>
        </w:rPr>
      </w:pPr>
      <w:r w:rsidRPr="000D3DBF">
        <w:rPr>
          <w:noProof/>
        </w:rPr>
        <w:t xml:space="preserve">Brown, C. A., Seymour, B., Boyle, Y., El-Deredy, W., &amp; Jones, A. K. (2008). Modulation of pain ratings by expectation and uncertainty: behavioral characteristics and anticipatory neural correlates. </w:t>
      </w:r>
      <w:r w:rsidRPr="000D3DBF">
        <w:rPr>
          <w:i/>
          <w:noProof/>
        </w:rPr>
        <w:t>PAIN, 135</w:t>
      </w:r>
      <w:r w:rsidRPr="000D3DBF">
        <w:rPr>
          <w:noProof/>
        </w:rPr>
        <w:t xml:space="preserve">(3), 240-250. </w:t>
      </w:r>
    </w:p>
    <w:p w14:paraId="6DF031DB" w14:textId="77777777" w:rsidR="000D3DBF" w:rsidRPr="000D3DBF" w:rsidRDefault="000D3DBF" w:rsidP="000D3DBF">
      <w:pPr>
        <w:pStyle w:val="EndNoteBibliography"/>
        <w:ind w:left="720" w:hanging="720"/>
        <w:rPr>
          <w:noProof/>
        </w:rPr>
      </w:pPr>
      <w:r w:rsidRPr="000D3DBF">
        <w:rPr>
          <w:noProof/>
        </w:rPr>
        <w:t xml:space="preserve">Brozoski, T. J., Brown, R. M., Rosvold, H., &amp; Goldman, P. S. (1979). Cognitive deficit caused by regional depletion of dopamine in prefrontal cortex of rhesus monkey. </w:t>
      </w:r>
      <w:r w:rsidRPr="000D3DBF">
        <w:rPr>
          <w:i/>
          <w:noProof/>
        </w:rPr>
        <w:t>Science, 205</w:t>
      </w:r>
      <w:r w:rsidRPr="000D3DBF">
        <w:rPr>
          <w:noProof/>
        </w:rPr>
        <w:t xml:space="preserve">(4409), 929-932. </w:t>
      </w:r>
    </w:p>
    <w:p w14:paraId="0F15DA01" w14:textId="77777777" w:rsidR="000D3DBF" w:rsidRPr="000D3DBF" w:rsidRDefault="000D3DBF" w:rsidP="000D3DBF">
      <w:pPr>
        <w:pStyle w:val="EndNoteBibliography"/>
        <w:ind w:left="720" w:hanging="720"/>
        <w:rPr>
          <w:noProof/>
        </w:rPr>
      </w:pPr>
      <w:r w:rsidRPr="000D3DBF">
        <w:rPr>
          <w:noProof/>
        </w:rPr>
        <w:t xml:space="preserve">Büchel, C., Geuter, S., Sprenger, C., &amp; Eippert, F. (2014). Placebo analgesia: a predictive coding perspective. </w:t>
      </w:r>
      <w:r w:rsidRPr="000D3DBF">
        <w:rPr>
          <w:i/>
          <w:noProof/>
        </w:rPr>
        <w:t>Neuron, 81</w:t>
      </w:r>
      <w:r w:rsidRPr="000D3DBF">
        <w:rPr>
          <w:noProof/>
        </w:rPr>
        <w:t xml:space="preserve">(6), 1223-1239. </w:t>
      </w:r>
    </w:p>
    <w:p w14:paraId="7A91E176" w14:textId="77777777" w:rsidR="000D3DBF" w:rsidRPr="000D3DBF" w:rsidRDefault="000D3DBF" w:rsidP="000D3DBF">
      <w:pPr>
        <w:pStyle w:val="EndNoteBibliography"/>
        <w:ind w:left="720" w:hanging="720"/>
        <w:rPr>
          <w:noProof/>
        </w:rPr>
      </w:pPr>
      <w:r w:rsidRPr="000D3DBF">
        <w:rPr>
          <w:noProof/>
        </w:rPr>
        <w:t xml:space="preserve">Buckalew, L., &amp; Ross, S. (1981). Relationship of perceptual characteristics to efficacy of placebos. </w:t>
      </w:r>
      <w:r w:rsidRPr="000D3DBF">
        <w:rPr>
          <w:i/>
          <w:noProof/>
        </w:rPr>
        <w:t>Psychological reports, 49</w:t>
      </w:r>
      <w:r w:rsidRPr="000D3DBF">
        <w:rPr>
          <w:noProof/>
        </w:rPr>
        <w:t xml:space="preserve">(3), 955-961. </w:t>
      </w:r>
    </w:p>
    <w:p w14:paraId="3E2D1A45" w14:textId="77777777" w:rsidR="000D3DBF" w:rsidRPr="000D3DBF" w:rsidRDefault="000D3DBF" w:rsidP="000D3DBF">
      <w:pPr>
        <w:pStyle w:val="EndNoteBibliography"/>
        <w:ind w:left="720" w:hanging="720"/>
        <w:rPr>
          <w:noProof/>
        </w:rPr>
      </w:pPr>
      <w:r w:rsidRPr="000D3DBF">
        <w:rPr>
          <w:noProof/>
        </w:rPr>
        <w:t xml:space="preserve">Butler, C., &amp; Steptoe, A. (1986). Placebo responses: an experimental study of psychophysiological processes in asthmatic volunteers. </w:t>
      </w:r>
      <w:r w:rsidRPr="000D3DBF">
        <w:rPr>
          <w:i/>
          <w:noProof/>
        </w:rPr>
        <w:t>British Journal of Clinical Psychology, 25</w:t>
      </w:r>
      <w:r w:rsidRPr="000D3DBF">
        <w:rPr>
          <w:noProof/>
        </w:rPr>
        <w:t xml:space="preserve">(3), 173-183. </w:t>
      </w:r>
    </w:p>
    <w:p w14:paraId="43A3AF09" w14:textId="77777777" w:rsidR="000D3DBF" w:rsidRPr="000D3DBF" w:rsidRDefault="000D3DBF" w:rsidP="000D3DBF">
      <w:pPr>
        <w:pStyle w:val="EndNoteBibliography"/>
        <w:ind w:left="720" w:hanging="720"/>
        <w:rPr>
          <w:noProof/>
        </w:rPr>
      </w:pPr>
      <w:r w:rsidRPr="000D3DBF">
        <w:rPr>
          <w:noProof/>
        </w:rPr>
        <w:t xml:space="preserve">Carlsmith, J. M., &amp; Aronson, E. (1963). Some hedonic consequences of the confirmation and disconfirmation of expectances. </w:t>
      </w:r>
      <w:r w:rsidRPr="000D3DBF">
        <w:rPr>
          <w:i/>
          <w:noProof/>
        </w:rPr>
        <w:t>The Journal of Abnormal and Social Psychology, 66</w:t>
      </w:r>
      <w:r w:rsidRPr="000D3DBF">
        <w:rPr>
          <w:noProof/>
        </w:rPr>
        <w:t xml:space="preserve">(2), 151. </w:t>
      </w:r>
    </w:p>
    <w:p w14:paraId="0C1799E4" w14:textId="2CDB9908" w:rsidR="000D3DBF" w:rsidRPr="000D3DBF" w:rsidRDefault="000D3DBF" w:rsidP="000D3DBF">
      <w:pPr>
        <w:pStyle w:val="EndNoteBibliography"/>
        <w:ind w:left="720" w:hanging="720"/>
        <w:rPr>
          <w:noProof/>
        </w:rPr>
      </w:pPr>
      <w:r w:rsidRPr="000D3DBF">
        <w:rPr>
          <w:noProof/>
        </w:rPr>
        <w:t xml:space="preserve">Cicala, G. A., Azorlosa, J. L., Estall, L. B., &amp; Grant, S. J. (1990). Endogenous opioids interfere with Pavlovian second-order fear conditioning. </w:t>
      </w:r>
      <w:r w:rsidRPr="000D3DBF">
        <w:rPr>
          <w:i/>
          <w:noProof/>
        </w:rPr>
        <w:t>Psychological Science, 1</w:t>
      </w:r>
      <w:r w:rsidRPr="000D3DBF">
        <w:rPr>
          <w:noProof/>
        </w:rPr>
        <w:t xml:space="preserve">(5), 312-315.  Retrieved from </w:t>
      </w:r>
      <w:hyperlink r:id="rId25" w:history="1">
        <w:r w:rsidRPr="000D3DBF">
          <w:rPr>
            <w:rStyle w:val="Hyperlink"/>
            <w:rFonts w:ascii="Times New Roman" w:hAnsi="Times New Roman"/>
            <w:noProof/>
          </w:rPr>
          <w:t>http://pss.sagepub.com/content/1/5/312.full.pdf</w:t>
        </w:r>
      </w:hyperlink>
    </w:p>
    <w:p w14:paraId="7F59027B" w14:textId="77777777" w:rsidR="000D3DBF" w:rsidRPr="000D3DBF" w:rsidRDefault="000D3DBF" w:rsidP="000D3DBF">
      <w:pPr>
        <w:pStyle w:val="EndNoteBibliography"/>
        <w:ind w:left="720" w:hanging="720"/>
        <w:rPr>
          <w:noProof/>
        </w:rPr>
      </w:pPr>
      <w:r w:rsidRPr="000D3DBF">
        <w:rPr>
          <w:noProof/>
        </w:rPr>
        <w:t xml:space="preserve">Clark, D. M., &amp; McManus, F. (2002). Information processing in social phobia. </w:t>
      </w:r>
      <w:r w:rsidRPr="000D3DBF">
        <w:rPr>
          <w:i/>
          <w:noProof/>
        </w:rPr>
        <w:t>Biological Psychiatry, 51</w:t>
      </w:r>
      <w:r w:rsidRPr="000D3DBF">
        <w:rPr>
          <w:noProof/>
        </w:rPr>
        <w:t>(1), 92-100. doi:10.1016/S0006-3223(01)01296-3</w:t>
      </w:r>
    </w:p>
    <w:p w14:paraId="5227BFB7" w14:textId="77777777" w:rsidR="000D3DBF" w:rsidRPr="000D3DBF" w:rsidRDefault="000D3DBF" w:rsidP="000D3DBF">
      <w:pPr>
        <w:pStyle w:val="EndNoteBibliography"/>
        <w:ind w:left="720" w:hanging="720"/>
        <w:rPr>
          <w:noProof/>
        </w:rPr>
      </w:pPr>
      <w:r w:rsidRPr="000D3DBF">
        <w:rPr>
          <w:noProof/>
        </w:rPr>
        <w:t xml:space="preserve">Clark, D. M., &amp; Wells, A. (1995). A cognitive model of social phobia. </w:t>
      </w:r>
      <w:r w:rsidRPr="000D3DBF">
        <w:rPr>
          <w:i/>
          <w:noProof/>
        </w:rPr>
        <w:t>Social phobia: Diagnosis, assessment, and treatment, 41</w:t>
      </w:r>
      <w:r w:rsidRPr="000D3DBF">
        <w:rPr>
          <w:noProof/>
        </w:rPr>
        <w:t xml:space="preserve">(68), 00022-00023. </w:t>
      </w:r>
    </w:p>
    <w:p w14:paraId="19A30BAA" w14:textId="77777777" w:rsidR="000D3DBF" w:rsidRPr="000D3DBF" w:rsidRDefault="000D3DBF" w:rsidP="000D3DBF">
      <w:pPr>
        <w:pStyle w:val="EndNoteBibliography"/>
        <w:ind w:left="720" w:hanging="720"/>
        <w:rPr>
          <w:noProof/>
        </w:rPr>
      </w:pPr>
      <w:r w:rsidRPr="000D3DBF">
        <w:rPr>
          <w:noProof/>
        </w:rPr>
        <w:t xml:space="preserve">Colagiuri, B., Livesey, E., &amp; Harris, J. (2011). Can expectancies produce placebo effects for implicit learning? </w:t>
      </w:r>
      <w:r w:rsidRPr="000D3DBF">
        <w:rPr>
          <w:i/>
          <w:noProof/>
        </w:rPr>
        <w:t>Psychonomic Bulletin &amp; Review, 18</w:t>
      </w:r>
      <w:r w:rsidRPr="000D3DBF">
        <w:rPr>
          <w:noProof/>
        </w:rPr>
        <w:t>(2), 399-405. doi:10.3758/s13423-010-0041-1</w:t>
      </w:r>
    </w:p>
    <w:p w14:paraId="589981E6" w14:textId="77777777" w:rsidR="000D3DBF" w:rsidRPr="000D3DBF" w:rsidRDefault="000D3DBF" w:rsidP="000D3DBF">
      <w:pPr>
        <w:pStyle w:val="EndNoteBibliography"/>
        <w:ind w:left="720" w:hanging="720"/>
        <w:rPr>
          <w:noProof/>
        </w:rPr>
      </w:pPr>
      <w:r w:rsidRPr="000D3DBF">
        <w:rPr>
          <w:noProof/>
        </w:rPr>
        <w:t xml:space="preserve">Colagiuri, B., &amp; Lovibond, P. (2013). Psychological processes that can bias responses to placebo treatment for pain. </w:t>
      </w:r>
      <w:r w:rsidRPr="000D3DBF">
        <w:rPr>
          <w:i/>
          <w:noProof/>
        </w:rPr>
        <w:t>Colloca, L, Flaten, M, Meissner, K eds</w:t>
      </w:r>
      <w:r w:rsidRPr="000D3DBF">
        <w:rPr>
          <w:noProof/>
        </w:rPr>
        <w:t xml:space="preserve">, 175-182. </w:t>
      </w:r>
    </w:p>
    <w:p w14:paraId="221F4FA1" w14:textId="77777777" w:rsidR="000D3DBF" w:rsidRPr="000D3DBF" w:rsidRDefault="000D3DBF" w:rsidP="000D3DBF">
      <w:pPr>
        <w:pStyle w:val="EndNoteBibliography"/>
        <w:ind w:left="720" w:hanging="720"/>
        <w:rPr>
          <w:noProof/>
        </w:rPr>
      </w:pPr>
      <w:r w:rsidRPr="000D3DBF">
        <w:rPr>
          <w:noProof/>
        </w:rPr>
        <w:t xml:space="preserve">Colagiuri, B., McGuinness, K., Boakes, R. A., &amp; Butow, P. N. (2012). Warning about side effects can increase their occurrence: an experimental model using placebo treatment for sleep difficulty. </w:t>
      </w:r>
      <w:r w:rsidRPr="000D3DBF">
        <w:rPr>
          <w:i/>
          <w:noProof/>
        </w:rPr>
        <w:t>Journal of psychopharmacology (Oxford, England), 26</w:t>
      </w:r>
      <w:r w:rsidRPr="000D3DBF">
        <w:rPr>
          <w:noProof/>
        </w:rPr>
        <w:t>(12), 1540-1547. doi:10.1177/0269881112458730</w:t>
      </w:r>
    </w:p>
    <w:p w14:paraId="4C614EA3" w14:textId="77777777" w:rsidR="000D3DBF" w:rsidRPr="000D3DBF" w:rsidRDefault="000D3DBF" w:rsidP="000D3DBF">
      <w:pPr>
        <w:pStyle w:val="EndNoteBibliography"/>
        <w:ind w:left="720" w:hanging="720"/>
        <w:rPr>
          <w:noProof/>
        </w:rPr>
      </w:pPr>
      <w:r w:rsidRPr="000D3DBF">
        <w:rPr>
          <w:noProof/>
        </w:rPr>
        <w:t xml:space="preserve">Collins, K., &amp; Tatum, A. (1925). A conditioned salivary reflex established by chronic morphine poisoning. </w:t>
      </w:r>
      <w:r w:rsidRPr="000D3DBF">
        <w:rPr>
          <w:i/>
          <w:noProof/>
        </w:rPr>
        <w:t>American Journal of Physiology--Legacy Content, 74</w:t>
      </w:r>
      <w:r w:rsidRPr="000D3DBF">
        <w:rPr>
          <w:noProof/>
        </w:rPr>
        <w:t xml:space="preserve">(1), 14-15. </w:t>
      </w:r>
    </w:p>
    <w:p w14:paraId="14651DE7" w14:textId="77777777" w:rsidR="000D3DBF" w:rsidRPr="000D3DBF" w:rsidRDefault="000D3DBF" w:rsidP="000D3DBF">
      <w:pPr>
        <w:pStyle w:val="EndNoteBibliography"/>
        <w:ind w:left="720" w:hanging="720"/>
        <w:rPr>
          <w:noProof/>
        </w:rPr>
      </w:pPr>
      <w:r w:rsidRPr="000D3DBF">
        <w:rPr>
          <w:noProof/>
        </w:rPr>
        <w:t xml:space="preserve">Colloca, L., Petrovic, P., Wager, T. D., Ingvar, M., &amp; Benedetti, F. (2010). How the number of learning trials affects placebo and nocebo responses. </w:t>
      </w:r>
      <w:r w:rsidRPr="000D3DBF">
        <w:rPr>
          <w:i/>
          <w:noProof/>
        </w:rPr>
        <w:t>PAIN®, 151</w:t>
      </w:r>
      <w:r w:rsidRPr="000D3DBF">
        <w:rPr>
          <w:noProof/>
        </w:rPr>
        <w:t xml:space="preserve">(2), 430-439. </w:t>
      </w:r>
    </w:p>
    <w:p w14:paraId="249C47B7" w14:textId="2BD78061" w:rsidR="000D3DBF" w:rsidRPr="000D3DBF" w:rsidRDefault="000D3DBF" w:rsidP="000D3DBF">
      <w:pPr>
        <w:pStyle w:val="EndNoteBibliography"/>
        <w:ind w:left="720" w:hanging="720"/>
        <w:rPr>
          <w:noProof/>
        </w:rPr>
      </w:pPr>
      <w:r w:rsidRPr="000D3DBF">
        <w:rPr>
          <w:noProof/>
        </w:rPr>
        <w:t xml:space="preserve">Colloca, L., Tinazzi, M., Recchia, S., Le Pera, D., Fiaschi, A., Benedetti, F., &amp; Valeriani, M. (2008). Learning potentiates neurophysiological and behavioral placebo analgesic responses. </w:t>
      </w:r>
      <w:r w:rsidRPr="000D3DBF">
        <w:rPr>
          <w:i/>
          <w:noProof/>
        </w:rPr>
        <w:t>PAIN, 139</w:t>
      </w:r>
      <w:r w:rsidRPr="000D3DBF">
        <w:rPr>
          <w:noProof/>
        </w:rPr>
        <w:t xml:space="preserve">(2), 306-314.  Retrieved from </w:t>
      </w:r>
      <w:hyperlink r:id="rId26" w:history="1">
        <w:r w:rsidRPr="000D3DBF">
          <w:rPr>
            <w:rStyle w:val="Hyperlink"/>
            <w:rFonts w:ascii="Times New Roman" w:hAnsi="Times New Roman"/>
            <w:noProof/>
          </w:rPr>
          <w:t>http://ac.els-cdn.com/S0304395908002303/1-s2.0-S0304395908002303-main.pdf?_tid=946fa7dc-9dfc-11e5-8bde-00000aab0f27&amp;acdnat=1449614565_b828cef9a9af5d0cf4ef6e6f8c2cf924</w:t>
        </w:r>
      </w:hyperlink>
    </w:p>
    <w:p w14:paraId="06CAFBAE" w14:textId="77777777" w:rsidR="000D3DBF" w:rsidRPr="000D3DBF" w:rsidRDefault="000D3DBF" w:rsidP="000D3DBF">
      <w:pPr>
        <w:pStyle w:val="EndNoteBibliography"/>
        <w:ind w:left="720" w:hanging="720"/>
        <w:rPr>
          <w:noProof/>
        </w:rPr>
      </w:pPr>
      <w:r w:rsidRPr="000D3DBF">
        <w:rPr>
          <w:noProof/>
        </w:rPr>
        <w:t xml:space="preserve">Crisler, G. (1928). The effect of withdrawal of water on the salivary conditioned reflex induced by morphine. </w:t>
      </w:r>
      <w:r w:rsidRPr="000D3DBF">
        <w:rPr>
          <w:i/>
          <w:noProof/>
        </w:rPr>
        <w:t>American Journal of Physiology--Legacy Content, 85</w:t>
      </w:r>
      <w:r w:rsidRPr="000D3DBF">
        <w:rPr>
          <w:noProof/>
        </w:rPr>
        <w:t xml:space="preserve">(2), 324-331. </w:t>
      </w:r>
    </w:p>
    <w:p w14:paraId="4DC54A85" w14:textId="77777777" w:rsidR="000D3DBF" w:rsidRPr="000D3DBF" w:rsidRDefault="000D3DBF" w:rsidP="000D3DBF">
      <w:pPr>
        <w:pStyle w:val="EndNoteBibliography"/>
        <w:ind w:left="720" w:hanging="720"/>
        <w:rPr>
          <w:noProof/>
        </w:rPr>
      </w:pPr>
      <w:r w:rsidRPr="000D3DBF">
        <w:rPr>
          <w:noProof/>
        </w:rPr>
        <w:t xml:space="preserve">Crowell, C. R., Hinson, R. E., &amp; Siegel, S. (1981). The role of conditional drug responses in tolerance to the hypothermic effects of ethanol. </w:t>
      </w:r>
      <w:r w:rsidRPr="000D3DBF">
        <w:rPr>
          <w:i/>
          <w:noProof/>
        </w:rPr>
        <w:t>Psychopharmacology, 73</w:t>
      </w:r>
      <w:r w:rsidRPr="000D3DBF">
        <w:rPr>
          <w:noProof/>
        </w:rPr>
        <w:t xml:space="preserve">(1), 51-54. </w:t>
      </w:r>
    </w:p>
    <w:p w14:paraId="41E26995" w14:textId="77777777" w:rsidR="000D3DBF" w:rsidRPr="000D3DBF" w:rsidRDefault="000D3DBF" w:rsidP="000D3DBF">
      <w:pPr>
        <w:pStyle w:val="EndNoteBibliography"/>
        <w:ind w:left="720" w:hanging="720"/>
        <w:rPr>
          <w:noProof/>
        </w:rPr>
      </w:pPr>
      <w:r w:rsidRPr="000D3DBF">
        <w:rPr>
          <w:noProof/>
        </w:rPr>
        <w:t xml:space="preserve">Daly, J. A., Vangelisti, A. L., &amp; Lawrence, S. G. (1989). Self-focused attention and public speaking anxiety. </w:t>
      </w:r>
      <w:r w:rsidRPr="000D3DBF">
        <w:rPr>
          <w:i/>
          <w:noProof/>
        </w:rPr>
        <w:t>Personality and Individual Differences, 10</w:t>
      </w:r>
      <w:r w:rsidRPr="000D3DBF">
        <w:rPr>
          <w:noProof/>
        </w:rPr>
        <w:t>(8), 903-913. doi:10.1016/0191-8869(89)90025-1</w:t>
      </w:r>
    </w:p>
    <w:p w14:paraId="6B0D2D73" w14:textId="77777777" w:rsidR="000D3DBF" w:rsidRPr="000D3DBF" w:rsidRDefault="000D3DBF" w:rsidP="000D3DBF">
      <w:pPr>
        <w:pStyle w:val="EndNoteBibliography"/>
        <w:ind w:left="720" w:hanging="720"/>
        <w:rPr>
          <w:noProof/>
        </w:rPr>
      </w:pPr>
      <w:r w:rsidRPr="000D3DBF">
        <w:rPr>
          <w:noProof/>
        </w:rPr>
        <w:t xml:space="preserve">Dawson, M. E. (1970). Cognition and conditioning: effects of masking the CS-UCS contingency on human GSR classical conditioning. </w:t>
      </w:r>
      <w:r w:rsidRPr="000D3DBF">
        <w:rPr>
          <w:i/>
          <w:noProof/>
        </w:rPr>
        <w:t>Journal of Experimental Psychology, 85</w:t>
      </w:r>
      <w:r w:rsidRPr="000D3DBF">
        <w:rPr>
          <w:noProof/>
        </w:rPr>
        <w:t xml:space="preserve">(3), 389. </w:t>
      </w:r>
    </w:p>
    <w:p w14:paraId="6A63DC7B" w14:textId="77777777" w:rsidR="000D3DBF" w:rsidRPr="000D3DBF" w:rsidRDefault="000D3DBF" w:rsidP="000D3DBF">
      <w:pPr>
        <w:pStyle w:val="EndNoteBibliography"/>
        <w:ind w:left="720" w:hanging="720"/>
        <w:rPr>
          <w:noProof/>
        </w:rPr>
      </w:pPr>
      <w:r w:rsidRPr="000D3DBF">
        <w:rPr>
          <w:noProof/>
        </w:rPr>
        <w:t xml:space="preserve">Dawson, M. E., &amp; Biferno, M. A. (1973). Concurrent measurement of awareness and electrodermal classical conditioning. </w:t>
      </w:r>
      <w:r w:rsidRPr="000D3DBF">
        <w:rPr>
          <w:i/>
          <w:noProof/>
        </w:rPr>
        <w:t>Journal of Experimental Psychology, 101</w:t>
      </w:r>
      <w:r w:rsidRPr="000D3DBF">
        <w:rPr>
          <w:noProof/>
        </w:rPr>
        <w:t xml:space="preserve">(1), 55. </w:t>
      </w:r>
    </w:p>
    <w:p w14:paraId="456EA8DD" w14:textId="77777777" w:rsidR="000D3DBF" w:rsidRPr="000D3DBF" w:rsidRDefault="000D3DBF" w:rsidP="000D3DBF">
      <w:pPr>
        <w:pStyle w:val="EndNoteBibliography"/>
        <w:ind w:left="720" w:hanging="720"/>
        <w:rPr>
          <w:noProof/>
        </w:rPr>
      </w:pPr>
      <w:r w:rsidRPr="000D3DBF">
        <w:rPr>
          <w:noProof/>
        </w:rPr>
        <w:t xml:space="preserve">De Craen, A. J., Moerman, D. E., Heisterkamp, S. H., Tytgat, G. N., Tijssen, J. G., &amp; Kleijnen, J. (1999). Placebo effect in the treatment of duodenal ulcer. </w:t>
      </w:r>
      <w:r w:rsidRPr="000D3DBF">
        <w:rPr>
          <w:i/>
          <w:noProof/>
        </w:rPr>
        <w:t>British Journal of Clinical Pharmacology, 48</w:t>
      </w:r>
      <w:r w:rsidRPr="000D3DBF">
        <w:rPr>
          <w:noProof/>
        </w:rPr>
        <w:t xml:space="preserve">(6), 853-860. </w:t>
      </w:r>
    </w:p>
    <w:p w14:paraId="34C184CA" w14:textId="77777777" w:rsidR="000D3DBF" w:rsidRPr="000D3DBF" w:rsidRDefault="000D3DBF" w:rsidP="000D3DBF">
      <w:pPr>
        <w:pStyle w:val="EndNoteBibliography"/>
        <w:ind w:left="720" w:hanging="720"/>
        <w:rPr>
          <w:noProof/>
        </w:rPr>
      </w:pPr>
      <w:r w:rsidRPr="000D3DBF">
        <w:rPr>
          <w:noProof/>
        </w:rPr>
        <w:t xml:space="preserve">De la Fuente-Fernández, R., Ruth, T. J., Sossi, V., Schulzer, M., Calne, D. B., &amp; Stoessl, A. J. (2001). Expectation and dopamine release: mechanism of the placebo effect in Parkinson's disease. </w:t>
      </w:r>
      <w:r w:rsidRPr="000D3DBF">
        <w:rPr>
          <w:i/>
          <w:noProof/>
        </w:rPr>
        <w:t>Science, 293</w:t>
      </w:r>
      <w:r w:rsidRPr="000D3DBF">
        <w:rPr>
          <w:noProof/>
        </w:rPr>
        <w:t xml:space="preserve">(5532), 1164-1166. </w:t>
      </w:r>
    </w:p>
    <w:p w14:paraId="24657E69" w14:textId="77777777" w:rsidR="000D3DBF" w:rsidRPr="000D3DBF" w:rsidRDefault="000D3DBF" w:rsidP="000D3DBF">
      <w:pPr>
        <w:pStyle w:val="EndNoteBibliography"/>
        <w:ind w:left="720" w:hanging="720"/>
        <w:rPr>
          <w:noProof/>
        </w:rPr>
      </w:pPr>
      <w:r w:rsidRPr="000D3DBF">
        <w:rPr>
          <w:noProof/>
        </w:rPr>
        <w:t xml:space="preserve">Dekker, E., &amp; Groen, J. (1956). Reproducible psychogenic attacks of asthma: a laboratory study. </w:t>
      </w:r>
      <w:r w:rsidRPr="000D3DBF">
        <w:rPr>
          <w:i/>
          <w:noProof/>
        </w:rPr>
        <w:t>Journal of psychosomatic research, 1</w:t>
      </w:r>
      <w:r w:rsidRPr="000D3DBF">
        <w:rPr>
          <w:noProof/>
        </w:rPr>
        <w:t xml:space="preserve">(1), 58-67. </w:t>
      </w:r>
    </w:p>
    <w:p w14:paraId="34C68501" w14:textId="77777777" w:rsidR="000D3DBF" w:rsidRPr="000D3DBF" w:rsidRDefault="000D3DBF" w:rsidP="000D3DBF">
      <w:pPr>
        <w:pStyle w:val="EndNoteBibliography"/>
        <w:ind w:left="720" w:hanging="720"/>
        <w:rPr>
          <w:noProof/>
        </w:rPr>
      </w:pPr>
      <w:r w:rsidRPr="000D3DBF">
        <w:rPr>
          <w:noProof/>
        </w:rPr>
        <w:t xml:space="preserve">Dekker, E., Pelser, H., &amp; Groen, J. (1957). Conditioning as a cause of asthmatic attacks: a laboratory study. </w:t>
      </w:r>
      <w:r w:rsidRPr="000D3DBF">
        <w:rPr>
          <w:i/>
          <w:noProof/>
        </w:rPr>
        <w:t>Journal of psychosomatic research, 2</w:t>
      </w:r>
      <w:r w:rsidRPr="000D3DBF">
        <w:rPr>
          <w:noProof/>
        </w:rPr>
        <w:t xml:space="preserve">(2), 97-108. </w:t>
      </w:r>
    </w:p>
    <w:p w14:paraId="17502FE7" w14:textId="77777777" w:rsidR="000D3DBF" w:rsidRPr="000D3DBF" w:rsidRDefault="000D3DBF" w:rsidP="000D3DBF">
      <w:pPr>
        <w:pStyle w:val="EndNoteBibliography"/>
        <w:ind w:left="720" w:hanging="720"/>
        <w:rPr>
          <w:noProof/>
        </w:rPr>
      </w:pPr>
      <w:r w:rsidRPr="000D3DBF">
        <w:rPr>
          <w:noProof/>
        </w:rPr>
        <w:t xml:space="preserve">DiMaggio, P. (1997). Culture and cognition. </w:t>
      </w:r>
      <w:r w:rsidRPr="000D3DBF">
        <w:rPr>
          <w:i/>
          <w:noProof/>
        </w:rPr>
        <w:t>Annual review of sociology</w:t>
      </w:r>
      <w:r w:rsidRPr="000D3DBF">
        <w:rPr>
          <w:noProof/>
        </w:rPr>
        <w:t xml:space="preserve">, 263-287. </w:t>
      </w:r>
    </w:p>
    <w:p w14:paraId="38324D25" w14:textId="77777777" w:rsidR="000D3DBF" w:rsidRPr="000D3DBF" w:rsidRDefault="000D3DBF" w:rsidP="000D3DBF">
      <w:pPr>
        <w:pStyle w:val="EndNoteBibliography"/>
        <w:ind w:left="720" w:hanging="720"/>
        <w:rPr>
          <w:noProof/>
        </w:rPr>
      </w:pPr>
      <w:r w:rsidRPr="000D3DBF">
        <w:rPr>
          <w:noProof/>
        </w:rPr>
        <w:t xml:space="preserve">Dodge, K. A., &amp; Crick, N. R. (1990). Social Information-Processing Bases of Aggressive Behavior in Children. </w:t>
      </w:r>
      <w:r w:rsidRPr="000D3DBF">
        <w:rPr>
          <w:i/>
          <w:noProof/>
        </w:rPr>
        <w:t>Personality and Social Psychology Bulletin, 16</w:t>
      </w:r>
      <w:r w:rsidRPr="000D3DBF">
        <w:rPr>
          <w:noProof/>
        </w:rPr>
        <w:t>(1), 8-22. doi:10.1177/0146167290161002</w:t>
      </w:r>
    </w:p>
    <w:p w14:paraId="166F19B8" w14:textId="77777777" w:rsidR="000D3DBF" w:rsidRPr="000D3DBF" w:rsidRDefault="000D3DBF" w:rsidP="000D3DBF">
      <w:pPr>
        <w:pStyle w:val="EndNoteBibliography"/>
        <w:ind w:left="720" w:hanging="720"/>
        <w:rPr>
          <w:noProof/>
        </w:rPr>
      </w:pPr>
      <w:r w:rsidRPr="000D3DBF">
        <w:rPr>
          <w:noProof/>
        </w:rPr>
        <w:t xml:space="preserve">Doering, B., Nestoriuc, Y., Barsky, A., Glaesmer, H., Brähler, E., &amp; Rief, W. (2015). Is somatosensory amplification a risk factor for an increased report of side effects? Reference data from the German general population. </w:t>
      </w:r>
      <w:r w:rsidRPr="000D3DBF">
        <w:rPr>
          <w:i/>
          <w:noProof/>
        </w:rPr>
        <w:t>Journal of psychosomatic research, 79</w:t>
      </w:r>
      <w:r w:rsidRPr="000D3DBF">
        <w:rPr>
          <w:noProof/>
        </w:rPr>
        <w:t xml:space="preserve">(6), 492-497. </w:t>
      </w:r>
    </w:p>
    <w:p w14:paraId="02D6FC3A" w14:textId="77777777" w:rsidR="000D3DBF" w:rsidRPr="000D3DBF" w:rsidRDefault="000D3DBF" w:rsidP="000D3DBF">
      <w:pPr>
        <w:pStyle w:val="EndNoteBibliography"/>
        <w:ind w:left="720" w:hanging="720"/>
        <w:rPr>
          <w:noProof/>
        </w:rPr>
      </w:pPr>
      <w:r w:rsidRPr="000D3DBF">
        <w:rPr>
          <w:noProof/>
        </w:rPr>
        <w:t xml:space="preserve">Ehrman, R., Ternes, J., O'Brien, C. P., &amp; McLellan, A. T. (1992). Conditioned tolerance in human opiate addicts. </w:t>
      </w:r>
      <w:r w:rsidRPr="000D3DBF">
        <w:rPr>
          <w:i/>
          <w:noProof/>
        </w:rPr>
        <w:t>Psychopharmacology, 108</w:t>
      </w:r>
      <w:r w:rsidRPr="000D3DBF">
        <w:rPr>
          <w:noProof/>
        </w:rPr>
        <w:t xml:space="preserve">(1-2), 218-224. </w:t>
      </w:r>
    </w:p>
    <w:p w14:paraId="130D59C4" w14:textId="77777777" w:rsidR="000D3DBF" w:rsidRPr="000D3DBF" w:rsidRDefault="000D3DBF" w:rsidP="000D3DBF">
      <w:pPr>
        <w:pStyle w:val="EndNoteBibliography"/>
        <w:ind w:left="720" w:hanging="720"/>
        <w:rPr>
          <w:noProof/>
        </w:rPr>
      </w:pPr>
      <w:r w:rsidRPr="000D3DBF">
        <w:rPr>
          <w:noProof/>
        </w:rPr>
        <w:t xml:space="preserve">Eikelboom, R., &amp; Stewart, J. (1979). Conditioned temperature effects using morphine as the unconditioned stimulus. </w:t>
      </w:r>
      <w:r w:rsidRPr="000D3DBF">
        <w:rPr>
          <w:i/>
          <w:noProof/>
        </w:rPr>
        <w:t>Psychopharmacology, 61</w:t>
      </w:r>
      <w:r w:rsidRPr="000D3DBF">
        <w:rPr>
          <w:noProof/>
        </w:rPr>
        <w:t xml:space="preserve">(1), 31-38. </w:t>
      </w:r>
    </w:p>
    <w:p w14:paraId="70816EC8" w14:textId="77777777" w:rsidR="000D3DBF" w:rsidRPr="000D3DBF" w:rsidRDefault="000D3DBF" w:rsidP="000D3DBF">
      <w:pPr>
        <w:pStyle w:val="EndNoteBibliography"/>
        <w:ind w:left="720" w:hanging="720"/>
        <w:rPr>
          <w:noProof/>
        </w:rPr>
      </w:pPr>
      <w:r w:rsidRPr="000D3DBF">
        <w:rPr>
          <w:noProof/>
        </w:rPr>
        <w:t xml:space="preserve">Eikelboom, R., &amp; Stewart, J. (1981). Temporal and environmental cues in conditioned hypothermia and hyperthermia associated with morphine. </w:t>
      </w:r>
      <w:r w:rsidRPr="000D3DBF">
        <w:rPr>
          <w:i/>
          <w:noProof/>
        </w:rPr>
        <w:t>Psychopharmacology, 72</w:t>
      </w:r>
      <w:r w:rsidRPr="000D3DBF">
        <w:rPr>
          <w:noProof/>
        </w:rPr>
        <w:t xml:space="preserve">(2), 147-153. </w:t>
      </w:r>
    </w:p>
    <w:p w14:paraId="505840B4" w14:textId="77777777" w:rsidR="000D3DBF" w:rsidRPr="000D3DBF" w:rsidRDefault="000D3DBF" w:rsidP="000D3DBF">
      <w:pPr>
        <w:pStyle w:val="EndNoteBibliography"/>
        <w:ind w:left="720" w:hanging="720"/>
        <w:rPr>
          <w:noProof/>
        </w:rPr>
      </w:pPr>
      <w:r w:rsidRPr="000D3DBF">
        <w:rPr>
          <w:noProof/>
        </w:rPr>
        <w:t xml:space="preserve">Eikelboom, R., &amp; Stewart, J. (1982). Conditioning of drug-induced physiological responses. </w:t>
      </w:r>
      <w:r w:rsidRPr="000D3DBF">
        <w:rPr>
          <w:i/>
          <w:noProof/>
        </w:rPr>
        <w:t>Psychological review, 89</w:t>
      </w:r>
      <w:r w:rsidRPr="000D3DBF">
        <w:rPr>
          <w:noProof/>
        </w:rPr>
        <w:t xml:space="preserve">(5), 507. </w:t>
      </w:r>
    </w:p>
    <w:p w14:paraId="08EA6990" w14:textId="77777777" w:rsidR="000D3DBF" w:rsidRPr="000D3DBF" w:rsidRDefault="000D3DBF" w:rsidP="000D3DBF">
      <w:pPr>
        <w:pStyle w:val="EndNoteBibliography"/>
        <w:ind w:left="720" w:hanging="720"/>
        <w:rPr>
          <w:noProof/>
        </w:rPr>
      </w:pPr>
      <w:r w:rsidRPr="000D3DBF">
        <w:rPr>
          <w:noProof/>
        </w:rPr>
        <w:t xml:space="preserve">Eippert, F., Bingel, U., Schoell, E. D., Yacubian, J., Klinger, R., Lorenz, J., &amp; Büchel, C. (2009). Activation of the opioidergic descending pain control system underlies placebo analgesia. </w:t>
      </w:r>
      <w:r w:rsidRPr="000D3DBF">
        <w:rPr>
          <w:i/>
          <w:noProof/>
        </w:rPr>
        <w:t>Neuron, 63</w:t>
      </w:r>
      <w:r w:rsidRPr="000D3DBF">
        <w:rPr>
          <w:noProof/>
        </w:rPr>
        <w:t xml:space="preserve">(4), 533-543. </w:t>
      </w:r>
    </w:p>
    <w:p w14:paraId="58100239" w14:textId="77777777" w:rsidR="000D3DBF" w:rsidRPr="000D3DBF" w:rsidRDefault="000D3DBF" w:rsidP="000D3DBF">
      <w:pPr>
        <w:pStyle w:val="EndNoteBibliography"/>
        <w:ind w:left="720" w:hanging="720"/>
        <w:rPr>
          <w:noProof/>
        </w:rPr>
      </w:pPr>
      <w:r w:rsidRPr="000D3DBF">
        <w:rPr>
          <w:noProof/>
        </w:rPr>
        <w:t xml:space="preserve">Eippert, F., Finsterbusch, J., Bingel, U., &amp; Büchel, C. (2009). Direct evidence for spinal cord involvement in placebo analgesia. </w:t>
      </w:r>
      <w:r w:rsidRPr="000D3DBF">
        <w:rPr>
          <w:i/>
          <w:noProof/>
        </w:rPr>
        <w:t>Science, 326</w:t>
      </w:r>
      <w:r w:rsidRPr="000D3DBF">
        <w:rPr>
          <w:noProof/>
        </w:rPr>
        <w:t xml:space="preserve">(5951), 404-404. </w:t>
      </w:r>
    </w:p>
    <w:p w14:paraId="6DA28563" w14:textId="77777777" w:rsidR="000D3DBF" w:rsidRPr="000D3DBF" w:rsidRDefault="000D3DBF" w:rsidP="000D3DBF">
      <w:pPr>
        <w:pStyle w:val="EndNoteBibliography"/>
        <w:ind w:left="720" w:hanging="720"/>
        <w:rPr>
          <w:noProof/>
        </w:rPr>
      </w:pPr>
      <w:r w:rsidRPr="000D3DBF">
        <w:rPr>
          <w:noProof/>
        </w:rPr>
        <w:t xml:space="preserve">Esteves, F., Parra, C., Dimberg, U., &amp; Öhman, A. (1994). Nonconscious associative learning: Pavlovian conditioning of skin conductance </w:t>
      </w:r>
      <w:r w:rsidRPr="000D3DBF">
        <w:rPr>
          <w:rFonts w:hint="eastAsia"/>
          <w:noProof/>
        </w:rPr>
        <w:t>responses to masked fear</w:t>
      </w:r>
      <w:r w:rsidRPr="000D3DBF">
        <w:rPr>
          <w:rFonts w:hint="eastAsia"/>
          <w:noProof/>
        </w:rPr>
        <w:t>‐</w:t>
      </w:r>
      <w:r w:rsidRPr="000D3DBF">
        <w:rPr>
          <w:rFonts w:hint="eastAsia"/>
          <w:noProof/>
        </w:rPr>
        <w:t xml:space="preserve">relevant facial stimuli. </w:t>
      </w:r>
      <w:r w:rsidRPr="000D3DBF">
        <w:rPr>
          <w:rFonts w:hint="eastAsia"/>
          <w:i/>
          <w:noProof/>
        </w:rPr>
        <w:t>Psychophysiology, 31</w:t>
      </w:r>
      <w:r w:rsidRPr="000D3DBF">
        <w:rPr>
          <w:rFonts w:hint="eastAsia"/>
          <w:noProof/>
        </w:rPr>
        <w:t xml:space="preserve">(4), 375-385. </w:t>
      </w:r>
    </w:p>
    <w:p w14:paraId="5DA63DA5" w14:textId="77777777" w:rsidR="000D3DBF" w:rsidRPr="000D3DBF" w:rsidRDefault="000D3DBF" w:rsidP="000D3DBF">
      <w:pPr>
        <w:pStyle w:val="EndNoteBibliography"/>
        <w:ind w:left="720" w:hanging="720"/>
        <w:rPr>
          <w:noProof/>
        </w:rPr>
      </w:pPr>
      <w:r w:rsidRPr="000D3DBF">
        <w:rPr>
          <w:noProof/>
        </w:rPr>
        <w:t xml:space="preserve">Evans, F. J. (1974). The placebo response in pain reduction. </w:t>
      </w:r>
      <w:r w:rsidRPr="000D3DBF">
        <w:rPr>
          <w:i/>
          <w:noProof/>
        </w:rPr>
        <w:t>Adv Neurol, 4</w:t>
      </w:r>
      <w:r w:rsidRPr="000D3DBF">
        <w:rPr>
          <w:noProof/>
        </w:rPr>
        <w:t xml:space="preserve">, 289-296. </w:t>
      </w:r>
    </w:p>
    <w:p w14:paraId="2A802487" w14:textId="77777777" w:rsidR="000D3DBF" w:rsidRPr="000D3DBF" w:rsidRDefault="000D3DBF" w:rsidP="000D3DBF">
      <w:pPr>
        <w:pStyle w:val="EndNoteBibliography"/>
        <w:ind w:left="720" w:hanging="720"/>
        <w:rPr>
          <w:noProof/>
        </w:rPr>
      </w:pPr>
      <w:r w:rsidRPr="000D3DBF">
        <w:rPr>
          <w:noProof/>
        </w:rPr>
        <w:t xml:space="preserve">Faasse, K., Cundy, T., Gamble, G., &amp; Petrie, K. J. (2013). The effect of an apparent change to a branded or generic medication on drug effectiveness and side effects. </w:t>
      </w:r>
      <w:r w:rsidRPr="000D3DBF">
        <w:rPr>
          <w:i/>
          <w:noProof/>
        </w:rPr>
        <w:t>Psychosomatic medicine, 75</w:t>
      </w:r>
      <w:r w:rsidRPr="000D3DBF">
        <w:rPr>
          <w:noProof/>
        </w:rPr>
        <w:t xml:space="preserve">(1), 90-96. </w:t>
      </w:r>
    </w:p>
    <w:p w14:paraId="317B58E2" w14:textId="77777777" w:rsidR="000D3DBF" w:rsidRPr="000D3DBF" w:rsidRDefault="000D3DBF" w:rsidP="000D3DBF">
      <w:pPr>
        <w:pStyle w:val="EndNoteBibliography"/>
        <w:ind w:left="720" w:hanging="720"/>
        <w:rPr>
          <w:noProof/>
        </w:rPr>
      </w:pPr>
      <w:r w:rsidRPr="000D3DBF">
        <w:rPr>
          <w:noProof/>
        </w:rPr>
        <w:t xml:space="preserve">Festinger, L. (1962). </w:t>
      </w:r>
      <w:r w:rsidRPr="000D3DBF">
        <w:rPr>
          <w:i/>
          <w:noProof/>
        </w:rPr>
        <w:t>A theory of cognitive dissonance</w:t>
      </w:r>
      <w:r w:rsidRPr="000D3DBF">
        <w:rPr>
          <w:noProof/>
        </w:rPr>
        <w:t xml:space="preserve"> (Vol. 2): Stanford university press.</w:t>
      </w:r>
    </w:p>
    <w:p w14:paraId="6B6EDE41" w14:textId="247BF5F4" w:rsidR="000D3DBF" w:rsidRPr="000D3DBF" w:rsidRDefault="000D3DBF" w:rsidP="000D3DBF">
      <w:pPr>
        <w:pStyle w:val="EndNoteBibliography"/>
        <w:ind w:left="720" w:hanging="720"/>
        <w:rPr>
          <w:noProof/>
        </w:rPr>
      </w:pPr>
      <w:r w:rsidRPr="000D3DBF">
        <w:rPr>
          <w:noProof/>
        </w:rPr>
        <w:t xml:space="preserve">Fillmore, M., &amp; Vogel-Sprott, M. (1992). Expected effect of caffeine on motor performance predicts the type of response to placebo. </w:t>
      </w:r>
      <w:r w:rsidRPr="000D3DBF">
        <w:rPr>
          <w:i/>
          <w:noProof/>
        </w:rPr>
        <w:t>Psychopharmacology, 106</w:t>
      </w:r>
      <w:r w:rsidRPr="000D3DBF">
        <w:rPr>
          <w:noProof/>
        </w:rPr>
        <w:t xml:space="preserve">(2), 209-214.  Retrieved from </w:t>
      </w:r>
      <w:hyperlink r:id="rId27" w:history="1">
        <w:r w:rsidRPr="000D3DBF">
          <w:rPr>
            <w:rStyle w:val="Hyperlink"/>
            <w:rFonts w:ascii="Times New Roman" w:hAnsi="Times New Roman"/>
            <w:noProof/>
          </w:rPr>
          <w:t>http://download.springer.com/static/pdf/487/art%3A10.1007%2FBF02801974.pdf?auth66=1426558477_ea1d9489fa9d8c3ce09de1771ebaab6d&amp;ext=.pdf</w:t>
        </w:r>
      </w:hyperlink>
    </w:p>
    <w:p w14:paraId="27A8C3AC" w14:textId="77777777" w:rsidR="000D3DBF" w:rsidRPr="000D3DBF" w:rsidRDefault="000D3DBF" w:rsidP="000D3DBF">
      <w:pPr>
        <w:pStyle w:val="EndNoteBibliography"/>
        <w:ind w:left="720" w:hanging="720"/>
        <w:rPr>
          <w:noProof/>
        </w:rPr>
      </w:pPr>
      <w:r w:rsidRPr="000D3DBF">
        <w:rPr>
          <w:noProof/>
        </w:rPr>
        <w:t xml:space="preserve">Flaten, M. A., Simonsen, T., &amp; Olsen, H. (1999). Drug-related information generates placebo and nocebo responses that modify the drug response. </w:t>
      </w:r>
      <w:r w:rsidRPr="000D3DBF">
        <w:rPr>
          <w:i/>
          <w:noProof/>
        </w:rPr>
        <w:t>Psychosomatic medicine, 61</w:t>
      </w:r>
      <w:r w:rsidRPr="000D3DBF">
        <w:rPr>
          <w:noProof/>
        </w:rPr>
        <w:t>(2), 250-255. doi:10.1097/00006842-199903000-00018</w:t>
      </w:r>
    </w:p>
    <w:p w14:paraId="20CE7746" w14:textId="77777777" w:rsidR="000D3DBF" w:rsidRPr="000D3DBF" w:rsidRDefault="000D3DBF" w:rsidP="000D3DBF">
      <w:pPr>
        <w:pStyle w:val="EndNoteBibliography"/>
        <w:ind w:left="720" w:hanging="720"/>
        <w:rPr>
          <w:noProof/>
        </w:rPr>
      </w:pPr>
      <w:r w:rsidRPr="000D3DBF">
        <w:rPr>
          <w:noProof/>
        </w:rPr>
        <w:t xml:space="preserve">Frankenhaeuser, M., Järpe, G., Svan, H., &amp; Wrangsjö, B. (1963). Psychophysiological reactions to two different placebo treatments. </w:t>
      </w:r>
      <w:r w:rsidRPr="000D3DBF">
        <w:rPr>
          <w:i/>
          <w:noProof/>
        </w:rPr>
        <w:t>Scandinavian Journal of Psychology, 4</w:t>
      </w:r>
      <w:r w:rsidRPr="000D3DBF">
        <w:rPr>
          <w:noProof/>
        </w:rPr>
        <w:t xml:space="preserve">(1), 245-250. </w:t>
      </w:r>
    </w:p>
    <w:p w14:paraId="7DDAC129" w14:textId="77777777" w:rsidR="000D3DBF" w:rsidRPr="000D3DBF" w:rsidRDefault="000D3DBF" w:rsidP="000D3DBF">
      <w:pPr>
        <w:pStyle w:val="EndNoteBibliography"/>
        <w:ind w:left="720" w:hanging="720"/>
        <w:rPr>
          <w:noProof/>
        </w:rPr>
      </w:pPr>
      <w:r w:rsidRPr="000D3DBF">
        <w:rPr>
          <w:noProof/>
        </w:rPr>
        <w:t xml:space="preserve">Frankenhaeuser, M., Post, B., Hagdahl, R., &amp; Wrangsjoe, B. (1964). Effects of a depressant drug as modified by experimentally-induced expectation. </w:t>
      </w:r>
      <w:r w:rsidRPr="000D3DBF">
        <w:rPr>
          <w:i/>
          <w:noProof/>
        </w:rPr>
        <w:t>Perceptual and motor skills, 18</w:t>
      </w:r>
      <w:r w:rsidRPr="000D3DBF">
        <w:rPr>
          <w:noProof/>
        </w:rPr>
        <w:t xml:space="preserve">(2), 513-522. </w:t>
      </w:r>
    </w:p>
    <w:p w14:paraId="10BD3A17" w14:textId="77777777" w:rsidR="000D3DBF" w:rsidRPr="000D3DBF" w:rsidRDefault="000D3DBF" w:rsidP="000D3DBF">
      <w:pPr>
        <w:pStyle w:val="EndNoteBibliography"/>
        <w:ind w:left="720" w:hanging="720"/>
        <w:rPr>
          <w:noProof/>
        </w:rPr>
      </w:pPr>
      <w:r w:rsidRPr="000D3DBF">
        <w:rPr>
          <w:noProof/>
        </w:rPr>
        <w:t xml:space="preserve">Garrett, B. E., &amp; Griffiths, R. R. (1998). Physical dependence increases the relative reinforcing effects of caffeine versus placebo. </w:t>
      </w:r>
      <w:r w:rsidRPr="000D3DBF">
        <w:rPr>
          <w:i/>
          <w:noProof/>
        </w:rPr>
        <w:t>Psychopharmacology, 139</w:t>
      </w:r>
      <w:r w:rsidRPr="000D3DBF">
        <w:rPr>
          <w:noProof/>
        </w:rPr>
        <w:t xml:space="preserve">(3), 195-202. </w:t>
      </w:r>
    </w:p>
    <w:p w14:paraId="7459F322" w14:textId="77777777" w:rsidR="000D3DBF" w:rsidRPr="000D3DBF" w:rsidRDefault="000D3DBF" w:rsidP="000D3DBF">
      <w:pPr>
        <w:pStyle w:val="EndNoteBibliography"/>
        <w:ind w:left="720" w:hanging="720"/>
        <w:rPr>
          <w:noProof/>
        </w:rPr>
      </w:pPr>
      <w:r w:rsidRPr="000D3DBF">
        <w:rPr>
          <w:noProof/>
        </w:rPr>
        <w:t xml:space="preserve">Goetz, C. G., Leurgans, S., Raman, R., &amp; Stebbins, G. T. (2000). Objective changes in motor function during placebo treatment in PD. </w:t>
      </w:r>
      <w:r w:rsidRPr="000D3DBF">
        <w:rPr>
          <w:i/>
          <w:noProof/>
        </w:rPr>
        <w:t>Neurology, 54</w:t>
      </w:r>
      <w:r w:rsidRPr="000D3DBF">
        <w:rPr>
          <w:noProof/>
        </w:rPr>
        <w:t xml:space="preserve">(3), 710-710. </w:t>
      </w:r>
    </w:p>
    <w:p w14:paraId="32856E7C" w14:textId="77777777" w:rsidR="000D3DBF" w:rsidRPr="000D3DBF" w:rsidRDefault="000D3DBF" w:rsidP="000D3DBF">
      <w:pPr>
        <w:pStyle w:val="EndNoteBibliography"/>
        <w:ind w:left="720" w:hanging="720"/>
        <w:rPr>
          <w:noProof/>
        </w:rPr>
      </w:pPr>
      <w:r w:rsidRPr="000D3DBF">
        <w:rPr>
          <w:noProof/>
        </w:rPr>
        <w:t xml:space="preserve">Green, D. (1964). Pre-existing Conditions, Placebo Reactions, and Side Effects. </w:t>
      </w:r>
      <w:r w:rsidRPr="000D3DBF">
        <w:rPr>
          <w:i/>
          <w:noProof/>
        </w:rPr>
        <w:t>Annals of Internal medicine, 60</w:t>
      </w:r>
      <w:r w:rsidRPr="000D3DBF">
        <w:rPr>
          <w:noProof/>
        </w:rPr>
        <w:t xml:space="preserve">(2_Part_1), 255-265. </w:t>
      </w:r>
    </w:p>
    <w:p w14:paraId="5F99621E" w14:textId="77777777" w:rsidR="000D3DBF" w:rsidRPr="000D3DBF" w:rsidRDefault="000D3DBF" w:rsidP="000D3DBF">
      <w:pPr>
        <w:pStyle w:val="EndNoteBibliography"/>
        <w:ind w:left="720" w:hanging="720"/>
        <w:rPr>
          <w:noProof/>
        </w:rPr>
      </w:pPr>
      <w:r w:rsidRPr="000D3DBF">
        <w:rPr>
          <w:noProof/>
        </w:rPr>
        <w:t xml:space="preserve">Grevert, P., Albert, L. H., &amp; Goldstein, A. (1983). Partial antagonism of placebo analgesia by naloxone. </w:t>
      </w:r>
      <w:r w:rsidRPr="000D3DBF">
        <w:rPr>
          <w:i/>
          <w:noProof/>
        </w:rPr>
        <w:t>PAIN, 16</w:t>
      </w:r>
      <w:r w:rsidRPr="000D3DBF">
        <w:rPr>
          <w:noProof/>
        </w:rPr>
        <w:t>(2), 129-143. doi:10.1016/0304-3959(83)90203-8</w:t>
      </w:r>
    </w:p>
    <w:p w14:paraId="21BE29E7" w14:textId="77777777" w:rsidR="000D3DBF" w:rsidRPr="000D3DBF" w:rsidRDefault="000D3DBF" w:rsidP="000D3DBF">
      <w:pPr>
        <w:pStyle w:val="EndNoteBibliography"/>
        <w:ind w:left="720" w:hanging="720"/>
        <w:rPr>
          <w:noProof/>
        </w:rPr>
      </w:pPr>
      <w:r w:rsidRPr="000D3DBF">
        <w:rPr>
          <w:noProof/>
        </w:rPr>
        <w:t xml:space="preserve">Hope, D. A., &amp; Heimberg, R. G. (1988). Public and private self-consciousness and social phobia. </w:t>
      </w:r>
      <w:r w:rsidRPr="000D3DBF">
        <w:rPr>
          <w:i/>
          <w:noProof/>
        </w:rPr>
        <w:t>Journal of personality assessment, 52</w:t>
      </w:r>
      <w:r w:rsidRPr="000D3DBF">
        <w:rPr>
          <w:noProof/>
        </w:rPr>
        <w:t>(4), 626-639. doi:10.1207/s15327752jpa5204_3</w:t>
      </w:r>
    </w:p>
    <w:p w14:paraId="4808CC26" w14:textId="77777777" w:rsidR="000D3DBF" w:rsidRPr="000D3DBF" w:rsidRDefault="000D3DBF" w:rsidP="000D3DBF">
      <w:pPr>
        <w:pStyle w:val="EndNoteBibliography"/>
        <w:ind w:left="720" w:hanging="720"/>
        <w:rPr>
          <w:noProof/>
        </w:rPr>
      </w:pPr>
      <w:r w:rsidRPr="000D3DBF">
        <w:rPr>
          <w:noProof/>
        </w:rPr>
        <w:t xml:space="preserve">Howard, G. S., Ralph, K. M., Gulanick, N. A., Maxwell, S. E., Nance, D. W., &amp; Gerber, S. K. (1979). Internal invalidity in pretest-posttest self-report evaluations and a re-evaluation of retrospective pretests. </w:t>
      </w:r>
      <w:r w:rsidRPr="000D3DBF">
        <w:rPr>
          <w:i/>
          <w:noProof/>
        </w:rPr>
        <w:t>Applied Psychological Measurement, 3</w:t>
      </w:r>
      <w:r w:rsidRPr="000D3DBF">
        <w:rPr>
          <w:noProof/>
        </w:rPr>
        <w:t xml:space="preserve">(1), 1-23. </w:t>
      </w:r>
    </w:p>
    <w:p w14:paraId="7D40601E" w14:textId="77777777" w:rsidR="000D3DBF" w:rsidRPr="000D3DBF" w:rsidRDefault="000D3DBF" w:rsidP="000D3DBF">
      <w:pPr>
        <w:pStyle w:val="EndNoteBibliography"/>
        <w:ind w:left="720" w:hanging="720"/>
        <w:rPr>
          <w:noProof/>
        </w:rPr>
      </w:pPr>
      <w:r w:rsidRPr="000D3DBF">
        <w:rPr>
          <w:noProof/>
        </w:rPr>
        <w:t xml:space="preserve">Hróbjartsson, A., &amp; Gøtzsche, P. C. (2001). Is the placebo powerless? An analysis of clinical trials comparing placebo with no treatment. </w:t>
      </w:r>
      <w:r w:rsidRPr="000D3DBF">
        <w:rPr>
          <w:i/>
          <w:noProof/>
        </w:rPr>
        <w:t>New England Journal of Medicine, 344</w:t>
      </w:r>
      <w:r w:rsidRPr="000D3DBF">
        <w:rPr>
          <w:noProof/>
        </w:rPr>
        <w:t xml:space="preserve">(21), 1594-1602. </w:t>
      </w:r>
    </w:p>
    <w:p w14:paraId="259CEF70" w14:textId="77777777" w:rsidR="000D3DBF" w:rsidRPr="000D3DBF" w:rsidRDefault="000D3DBF" w:rsidP="000D3DBF">
      <w:pPr>
        <w:pStyle w:val="EndNoteBibliography"/>
        <w:ind w:left="720" w:hanging="720"/>
        <w:rPr>
          <w:noProof/>
        </w:rPr>
      </w:pPr>
      <w:r w:rsidRPr="000D3DBF">
        <w:rPr>
          <w:noProof/>
        </w:rPr>
        <w:t xml:space="preserve">Hull, J. G., &amp; Bond, C. F. (1986). Social and behavioral consequences of alcohol consumption and expectancy: a meta-analysis. </w:t>
      </w:r>
      <w:r w:rsidRPr="000D3DBF">
        <w:rPr>
          <w:i/>
          <w:noProof/>
        </w:rPr>
        <w:t>Psychological Bulletin, 99</w:t>
      </w:r>
      <w:r w:rsidRPr="000D3DBF">
        <w:rPr>
          <w:noProof/>
        </w:rPr>
        <w:t xml:space="preserve">(3), 347. </w:t>
      </w:r>
    </w:p>
    <w:p w14:paraId="0B20CCD4" w14:textId="77777777" w:rsidR="000D3DBF" w:rsidRPr="000D3DBF" w:rsidRDefault="000D3DBF" w:rsidP="000D3DBF">
      <w:pPr>
        <w:pStyle w:val="EndNoteBibliography"/>
        <w:ind w:left="720" w:hanging="720"/>
        <w:rPr>
          <w:noProof/>
        </w:rPr>
      </w:pPr>
      <w:r w:rsidRPr="000D3DBF">
        <w:rPr>
          <w:noProof/>
        </w:rPr>
        <w:t xml:space="preserve">Ikemi, Y., &amp; Nakagawa, S. (1962). A psychosomatic study of contagious dermatitis. </w:t>
      </w:r>
      <w:r w:rsidRPr="000D3DBF">
        <w:rPr>
          <w:i/>
          <w:noProof/>
        </w:rPr>
        <w:t>Kyushu Journal of Medical Science, 13</w:t>
      </w:r>
      <w:r w:rsidRPr="000D3DBF">
        <w:rPr>
          <w:noProof/>
        </w:rPr>
        <w:t xml:space="preserve">, 335-350. </w:t>
      </w:r>
    </w:p>
    <w:p w14:paraId="4D7D06D8" w14:textId="77777777" w:rsidR="000D3DBF" w:rsidRPr="000D3DBF" w:rsidRDefault="000D3DBF" w:rsidP="000D3DBF">
      <w:pPr>
        <w:pStyle w:val="EndNoteBibliography"/>
        <w:ind w:left="720" w:hanging="720"/>
        <w:rPr>
          <w:noProof/>
        </w:rPr>
      </w:pPr>
      <w:r w:rsidRPr="000D3DBF">
        <w:rPr>
          <w:noProof/>
        </w:rPr>
        <w:t xml:space="preserve">Jones, H. E., Herning, R. I., Cadet, J. L., &amp; Griffiths, R. R. (2000). Caffeine withdrawal increases cerebral blood flow velocity and alters quantitative electroencephalography (EEG) activity. </w:t>
      </w:r>
      <w:r w:rsidRPr="000D3DBF">
        <w:rPr>
          <w:i/>
          <w:noProof/>
        </w:rPr>
        <w:t>Psychopharmacology, 147</w:t>
      </w:r>
      <w:r w:rsidRPr="000D3DBF">
        <w:rPr>
          <w:noProof/>
        </w:rPr>
        <w:t xml:space="preserve">(4), 371-377. </w:t>
      </w:r>
    </w:p>
    <w:p w14:paraId="2D7ED802" w14:textId="77777777" w:rsidR="000D3DBF" w:rsidRPr="000D3DBF" w:rsidRDefault="000D3DBF" w:rsidP="000D3DBF">
      <w:pPr>
        <w:pStyle w:val="EndNoteBibliography"/>
        <w:ind w:left="720" w:hanging="720"/>
        <w:rPr>
          <w:noProof/>
        </w:rPr>
      </w:pPr>
      <w:r w:rsidRPr="000D3DBF">
        <w:rPr>
          <w:noProof/>
        </w:rPr>
        <w:t xml:space="preserve">Khosla, P., Bajaj, V., Sharma, G., &amp; Mishra, K. (1992). Background noise in healthy volunteers-a consideration in adverse drug reaction studies. </w:t>
      </w:r>
      <w:r w:rsidRPr="000D3DBF">
        <w:rPr>
          <w:i/>
          <w:noProof/>
        </w:rPr>
        <w:t>Indian journal of physiology and pharmacology, 36</w:t>
      </w:r>
      <w:r w:rsidRPr="000D3DBF">
        <w:rPr>
          <w:noProof/>
        </w:rPr>
        <w:t xml:space="preserve">, 259-259. </w:t>
      </w:r>
    </w:p>
    <w:p w14:paraId="58D2F95C" w14:textId="77777777" w:rsidR="000D3DBF" w:rsidRPr="000D3DBF" w:rsidRDefault="000D3DBF" w:rsidP="000D3DBF">
      <w:pPr>
        <w:pStyle w:val="EndNoteBibliography"/>
        <w:ind w:left="720" w:hanging="720"/>
        <w:rPr>
          <w:noProof/>
        </w:rPr>
      </w:pPr>
      <w:r w:rsidRPr="000D3DBF">
        <w:rPr>
          <w:noProof/>
        </w:rPr>
        <w:t xml:space="preserve">Kimble, C. E., &amp; Zehr, H. D. (1982). Self-Consciousness, Information Load, Self-Presentation, and Memory in a Social Situation. </w:t>
      </w:r>
      <w:r w:rsidRPr="000D3DBF">
        <w:rPr>
          <w:i/>
          <w:noProof/>
        </w:rPr>
        <w:t>Journal of Social Psychology, 118</w:t>
      </w:r>
      <w:r w:rsidRPr="000D3DBF">
        <w:rPr>
          <w:noProof/>
        </w:rPr>
        <w:t>(1), 39-46. doi:10.1080/00224545.1982.9924416</w:t>
      </w:r>
    </w:p>
    <w:p w14:paraId="2FDDA397" w14:textId="77777777" w:rsidR="000D3DBF" w:rsidRPr="000D3DBF" w:rsidRDefault="000D3DBF" w:rsidP="000D3DBF">
      <w:pPr>
        <w:pStyle w:val="EndNoteBibliography"/>
        <w:ind w:left="720" w:hanging="720"/>
        <w:rPr>
          <w:noProof/>
        </w:rPr>
      </w:pPr>
      <w:r w:rsidRPr="000D3DBF">
        <w:rPr>
          <w:noProof/>
        </w:rPr>
        <w:t xml:space="preserve">Kirsch, I. (1999). Specifying Nonspecifics: Psychological. </w:t>
      </w:r>
      <w:r w:rsidRPr="000D3DBF">
        <w:rPr>
          <w:i/>
          <w:noProof/>
        </w:rPr>
        <w:t>The placebo effect: An interdisciplinary exploration, 8</w:t>
      </w:r>
      <w:r w:rsidRPr="000D3DBF">
        <w:rPr>
          <w:noProof/>
        </w:rPr>
        <w:t xml:space="preserve">, 166. </w:t>
      </w:r>
    </w:p>
    <w:p w14:paraId="7C9AEA42" w14:textId="77777777" w:rsidR="000D3DBF" w:rsidRPr="000D3DBF" w:rsidRDefault="000D3DBF" w:rsidP="000D3DBF">
      <w:pPr>
        <w:pStyle w:val="EndNoteBibliography"/>
        <w:ind w:left="720" w:hanging="720"/>
        <w:rPr>
          <w:noProof/>
        </w:rPr>
      </w:pPr>
      <w:r w:rsidRPr="000D3DBF">
        <w:rPr>
          <w:noProof/>
        </w:rPr>
        <w:t xml:space="preserve">Kirsch, I. (2014). Antidepressants and the Placebo Effect. </w:t>
      </w:r>
      <w:r w:rsidRPr="000D3DBF">
        <w:rPr>
          <w:i/>
          <w:noProof/>
        </w:rPr>
        <w:t>ZEITSCHRIFT FUR PSYCHOLOGIE-JOURNAL OF PSYCHOLOGY, 222</w:t>
      </w:r>
      <w:r w:rsidRPr="000D3DBF">
        <w:rPr>
          <w:noProof/>
        </w:rPr>
        <w:t>(3), 128-134. doi:10.1027/2151-2604/a000176</w:t>
      </w:r>
    </w:p>
    <w:p w14:paraId="1F532A7B" w14:textId="77777777" w:rsidR="000D3DBF" w:rsidRPr="000D3DBF" w:rsidRDefault="000D3DBF" w:rsidP="000D3DBF">
      <w:pPr>
        <w:pStyle w:val="EndNoteBibliography"/>
        <w:ind w:left="720" w:hanging="720"/>
        <w:rPr>
          <w:noProof/>
        </w:rPr>
      </w:pPr>
      <w:r w:rsidRPr="000D3DBF">
        <w:rPr>
          <w:noProof/>
        </w:rPr>
        <w:t xml:space="preserve">Kirsch, I., &amp; Rosadino, M. J. (1993). Do double-blind studies with informed consent yield externally valid results? An empirical test. </w:t>
      </w:r>
      <w:r w:rsidRPr="000D3DBF">
        <w:rPr>
          <w:i/>
          <w:noProof/>
        </w:rPr>
        <w:t>Psychopharmacology, 110</w:t>
      </w:r>
      <w:r w:rsidRPr="000D3DBF">
        <w:rPr>
          <w:noProof/>
        </w:rPr>
        <w:t>(4), 437-442. doi:10.1007/BF02244650</w:t>
      </w:r>
    </w:p>
    <w:p w14:paraId="726AB5F8" w14:textId="77777777" w:rsidR="000D3DBF" w:rsidRPr="000D3DBF" w:rsidRDefault="000D3DBF" w:rsidP="000D3DBF">
      <w:pPr>
        <w:pStyle w:val="EndNoteBibliography"/>
        <w:ind w:left="720" w:hanging="720"/>
        <w:rPr>
          <w:noProof/>
        </w:rPr>
      </w:pPr>
      <w:r w:rsidRPr="000D3DBF">
        <w:rPr>
          <w:noProof/>
        </w:rPr>
        <w:t xml:space="preserve">Kirsch, I., &amp; Weixel, L. J. (1988). Double-blind versus deceptive administration of a placebo. </w:t>
      </w:r>
      <w:r w:rsidRPr="000D3DBF">
        <w:rPr>
          <w:i/>
          <w:noProof/>
        </w:rPr>
        <w:t>Behavioral Neuroscience, 102</w:t>
      </w:r>
      <w:r w:rsidRPr="000D3DBF">
        <w:rPr>
          <w:noProof/>
        </w:rPr>
        <w:t>(2), 319-323. doi:10.1037/0735-7044.102.2.319</w:t>
      </w:r>
    </w:p>
    <w:p w14:paraId="28BC1D99" w14:textId="77777777" w:rsidR="000D3DBF" w:rsidRPr="000D3DBF" w:rsidRDefault="000D3DBF" w:rsidP="000D3DBF">
      <w:pPr>
        <w:pStyle w:val="EndNoteBibliography"/>
        <w:ind w:left="720" w:hanging="720"/>
        <w:rPr>
          <w:noProof/>
        </w:rPr>
      </w:pPr>
      <w:r w:rsidRPr="000D3DBF">
        <w:rPr>
          <w:noProof/>
        </w:rPr>
        <w:t xml:space="preserve">Klopfer, B. (1957). Psychological variables in human cancer. </w:t>
      </w:r>
      <w:r w:rsidRPr="000D3DBF">
        <w:rPr>
          <w:i/>
          <w:noProof/>
        </w:rPr>
        <w:t>Journal of Projective Techniques, 21</w:t>
      </w:r>
      <w:r w:rsidRPr="000D3DBF">
        <w:rPr>
          <w:noProof/>
        </w:rPr>
        <w:t xml:space="preserve">(4), 331-340. </w:t>
      </w:r>
    </w:p>
    <w:p w14:paraId="43D99267" w14:textId="77777777" w:rsidR="000D3DBF" w:rsidRPr="000D3DBF" w:rsidRDefault="000D3DBF" w:rsidP="000D3DBF">
      <w:pPr>
        <w:pStyle w:val="EndNoteBibliography"/>
        <w:ind w:left="720" w:hanging="720"/>
        <w:rPr>
          <w:noProof/>
        </w:rPr>
      </w:pPr>
      <w:r w:rsidRPr="000D3DBF">
        <w:rPr>
          <w:noProof/>
        </w:rPr>
        <w:t xml:space="preserve">Knight, L. J., Barbaree, H. E., &amp; Boland, F. J. (1986). Alcohol and the balanced-placebo design: The role of experimenter demands in expectancy. </w:t>
      </w:r>
      <w:r w:rsidRPr="000D3DBF">
        <w:rPr>
          <w:i/>
          <w:noProof/>
        </w:rPr>
        <w:t>Journal of Abnormal Psychology, 95</w:t>
      </w:r>
      <w:r w:rsidRPr="000D3DBF">
        <w:rPr>
          <w:noProof/>
        </w:rPr>
        <w:t>(4), 335-340. doi:10.1037/0021-843X.95.4.335</w:t>
      </w:r>
    </w:p>
    <w:p w14:paraId="4DFF864D" w14:textId="77777777" w:rsidR="000D3DBF" w:rsidRPr="000D3DBF" w:rsidRDefault="000D3DBF" w:rsidP="000D3DBF">
      <w:pPr>
        <w:pStyle w:val="EndNoteBibliography"/>
        <w:ind w:left="720" w:hanging="720"/>
        <w:rPr>
          <w:noProof/>
        </w:rPr>
      </w:pPr>
      <w:r w:rsidRPr="000D3DBF">
        <w:rPr>
          <w:noProof/>
        </w:rPr>
        <w:t xml:space="preserve">Körding, K. P., Beierholm, U., Ma, W. J., Quartz, S., Tenenbaum, J. B., &amp; Shams, L. (2007). Causal inference in multisensory perception. </w:t>
      </w:r>
      <w:r w:rsidRPr="000D3DBF">
        <w:rPr>
          <w:i/>
          <w:noProof/>
        </w:rPr>
        <w:t>PloS one, 2</w:t>
      </w:r>
      <w:r w:rsidRPr="000D3DBF">
        <w:rPr>
          <w:noProof/>
        </w:rPr>
        <w:t>(9), e943. doi:10.1371/journal.pone.0000943</w:t>
      </w:r>
    </w:p>
    <w:p w14:paraId="1B54272F" w14:textId="77777777" w:rsidR="000D3DBF" w:rsidRPr="000D3DBF" w:rsidRDefault="000D3DBF" w:rsidP="000D3DBF">
      <w:pPr>
        <w:pStyle w:val="EndNoteBibliography"/>
        <w:ind w:left="720" w:hanging="720"/>
        <w:rPr>
          <w:noProof/>
        </w:rPr>
      </w:pPr>
      <w:r w:rsidRPr="000D3DBF">
        <w:rPr>
          <w:noProof/>
        </w:rPr>
        <w:t xml:space="preserve">Korol, B., Sletten, I., &amp; Brown, M. (1966). Conditioned physiological adaptation to anticholinergic drugs. </w:t>
      </w:r>
      <w:r w:rsidRPr="000D3DBF">
        <w:rPr>
          <w:i/>
          <w:noProof/>
        </w:rPr>
        <w:t>American Journal of Physiology--Legacy Content, 211</w:t>
      </w:r>
      <w:r w:rsidRPr="000D3DBF">
        <w:rPr>
          <w:noProof/>
        </w:rPr>
        <w:t xml:space="preserve">(4), 911-914. </w:t>
      </w:r>
    </w:p>
    <w:p w14:paraId="10F4BA27" w14:textId="77777777" w:rsidR="000D3DBF" w:rsidRPr="000D3DBF" w:rsidRDefault="000D3DBF" w:rsidP="000D3DBF">
      <w:pPr>
        <w:pStyle w:val="EndNoteBibliography"/>
        <w:ind w:left="720" w:hanging="720"/>
        <w:rPr>
          <w:noProof/>
        </w:rPr>
      </w:pPr>
      <w:r w:rsidRPr="000D3DBF">
        <w:rPr>
          <w:noProof/>
        </w:rPr>
        <w:t xml:space="preserve">Kruschke, J. (2014). </w:t>
      </w:r>
      <w:r w:rsidRPr="000D3DBF">
        <w:rPr>
          <w:i/>
          <w:noProof/>
        </w:rPr>
        <w:t>Doing Bayesian data analysis: A tutorial with R, JAGS, and Stan</w:t>
      </w:r>
      <w:r w:rsidRPr="000D3DBF">
        <w:rPr>
          <w:noProof/>
        </w:rPr>
        <w:t>: Academic Press.</w:t>
      </w:r>
    </w:p>
    <w:p w14:paraId="0D4B34AF" w14:textId="77777777" w:rsidR="000D3DBF" w:rsidRPr="000D3DBF" w:rsidRDefault="000D3DBF" w:rsidP="000D3DBF">
      <w:pPr>
        <w:pStyle w:val="EndNoteBibliography"/>
        <w:ind w:left="720" w:hanging="720"/>
        <w:rPr>
          <w:noProof/>
        </w:rPr>
      </w:pPr>
      <w:r w:rsidRPr="000D3DBF">
        <w:rPr>
          <w:noProof/>
        </w:rPr>
        <w:t xml:space="preserve">Laksa, E., &amp; Sunshine, A. (1973). Anticipation of analgesia, a placebo effect. </w:t>
      </w:r>
      <w:r w:rsidRPr="000D3DBF">
        <w:rPr>
          <w:i/>
          <w:noProof/>
        </w:rPr>
        <w:t>Headache: The Journal of Head and Face Pain, 13</w:t>
      </w:r>
      <w:r w:rsidRPr="000D3DBF">
        <w:rPr>
          <w:noProof/>
        </w:rPr>
        <w:t xml:space="preserve">(1), 1-11. </w:t>
      </w:r>
    </w:p>
    <w:p w14:paraId="016BEA6A" w14:textId="77777777" w:rsidR="000D3DBF" w:rsidRPr="000D3DBF" w:rsidRDefault="000D3DBF" w:rsidP="000D3DBF">
      <w:pPr>
        <w:pStyle w:val="EndNoteBibliography"/>
        <w:ind w:left="720" w:hanging="720"/>
        <w:rPr>
          <w:noProof/>
        </w:rPr>
      </w:pPr>
      <w:r w:rsidRPr="000D3DBF">
        <w:rPr>
          <w:noProof/>
        </w:rPr>
        <w:t xml:space="preserve">Lane, J. D., &amp; Phillips-Bute, B. G. (1998). Caffeine deprivation affects vigilance performance and mood. </w:t>
      </w:r>
      <w:r w:rsidRPr="000D3DBF">
        <w:rPr>
          <w:i/>
          <w:noProof/>
        </w:rPr>
        <w:t>Physiology &amp; Behavior, 65</w:t>
      </w:r>
      <w:r w:rsidRPr="000D3DBF">
        <w:rPr>
          <w:noProof/>
        </w:rPr>
        <w:t>(1), 171-175. doi:10.1016/S0031-9384(98)00163-2</w:t>
      </w:r>
    </w:p>
    <w:p w14:paraId="1B58AEBE" w14:textId="77777777" w:rsidR="000D3DBF" w:rsidRPr="000D3DBF" w:rsidRDefault="000D3DBF" w:rsidP="000D3DBF">
      <w:pPr>
        <w:pStyle w:val="EndNoteBibliography"/>
        <w:ind w:left="720" w:hanging="720"/>
        <w:rPr>
          <w:noProof/>
        </w:rPr>
      </w:pPr>
      <w:r w:rsidRPr="000D3DBF">
        <w:rPr>
          <w:noProof/>
        </w:rPr>
        <w:t xml:space="preserve">Lang, W., Brown, M., Gershon, S., &amp; Korol, B. (1966). Classical and physiologic adaptive conditioned responses to anticholinergic drugs in conscious dogs. </w:t>
      </w:r>
      <w:r w:rsidRPr="000D3DBF">
        <w:rPr>
          <w:i/>
          <w:noProof/>
        </w:rPr>
        <w:t>International journal of neuropharmacology, 5</w:t>
      </w:r>
      <w:r w:rsidRPr="000D3DBF">
        <w:rPr>
          <w:noProof/>
        </w:rPr>
        <w:t xml:space="preserve">(4), 311-315. </w:t>
      </w:r>
    </w:p>
    <w:p w14:paraId="2684E772" w14:textId="77777777" w:rsidR="000D3DBF" w:rsidRPr="000D3DBF" w:rsidRDefault="000D3DBF" w:rsidP="000D3DBF">
      <w:pPr>
        <w:pStyle w:val="EndNoteBibliography"/>
        <w:ind w:left="720" w:hanging="720"/>
        <w:rPr>
          <w:noProof/>
        </w:rPr>
      </w:pPr>
      <w:r w:rsidRPr="000D3DBF">
        <w:rPr>
          <w:noProof/>
        </w:rPr>
        <w:t xml:space="preserve">Lê, A. D., Poulos, C. X., &amp; Cappell, H. (1979). Conditioned tolerance to the hypothermic effect of ethyl alcohol. </w:t>
      </w:r>
      <w:r w:rsidRPr="000D3DBF">
        <w:rPr>
          <w:i/>
          <w:noProof/>
        </w:rPr>
        <w:t>Science, 206</w:t>
      </w:r>
      <w:r w:rsidRPr="000D3DBF">
        <w:rPr>
          <w:noProof/>
        </w:rPr>
        <w:t xml:space="preserve">(4422), 1109-1110. </w:t>
      </w:r>
    </w:p>
    <w:p w14:paraId="1B0FEFE7" w14:textId="77777777" w:rsidR="000D3DBF" w:rsidRPr="000D3DBF" w:rsidRDefault="000D3DBF" w:rsidP="000D3DBF">
      <w:pPr>
        <w:pStyle w:val="EndNoteBibliography"/>
        <w:ind w:left="720" w:hanging="720"/>
        <w:rPr>
          <w:noProof/>
        </w:rPr>
      </w:pPr>
      <w:r w:rsidRPr="000D3DBF">
        <w:rPr>
          <w:noProof/>
        </w:rPr>
        <w:t xml:space="preserve">Lehrer, P. M., Isenberg, S., &amp; Hochron, S. M. (1993). Asthma and emotion: a review. </w:t>
      </w:r>
      <w:r w:rsidRPr="000D3DBF">
        <w:rPr>
          <w:i/>
          <w:noProof/>
        </w:rPr>
        <w:t>Journal of Asthma, 30</w:t>
      </w:r>
      <w:r w:rsidRPr="000D3DBF">
        <w:rPr>
          <w:noProof/>
        </w:rPr>
        <w:t xml:space="preserve">(1), 5-21. </w:t>
      </w:r>
    </w:p>
    <w:p w14:paraId="47569411" w14:textId="0980E0EE" w:rsidR="000D3DBF" w:rsidRPr="000D3DBF" w:rsidRDefault="000D3DBF" w:rsidP="000D3DBF">
      <w:pPr>
        <w:pStyle w:val="EndNoteBibliography"/>
        <w:ind w:left="720" w:hanging="720"/>
        <w:rPr>
          <w:noProof/>
        </w:rPr>
      </w:pPr>
      <w:r w:rsidRPr="000D3DBF">
        <w:rPr>
          <w:noProof/>
        </w:rPr>
        <w:t xml:space="preserve">Levine, J., Gordon, N., &amp; Fields, H. (1978). The mechanism of placebo analgesia. </w:t>
      </w:r>
      <w:r w:rsidRPr="000D3DBF">
        <w:rPr>
          <w:i/>
          <w:noProof/>
        </w:rPr>
        <w:t>The Lancet, 312</w:t>
      </w:r>
      <w:r w:rsidRPr="000D3DBF">
        <w:rPr>
          <w:noProof/>
        </w:rPr>
        <w:t xml:space="preserve">(8091), 654-657.  Retrieved from </w:t>
      </w:r>
      <w:hyperlink r:id="rId28" w:history="1">
        <w:r w:rsidRPr="000D3DBF">
          <w:rPr>
            <w:rStyle w:val="Hyperlink"/>
            <w:rFonts w:ascii="Times New Roman" w:hAnsi="Times New Roman"/>
            <w:noProof/>
          </w:rPr>
          <w:t>http://www.thelancet.com/journals/lancet/article/PIIS0140-6736(78)92762-9/abstract</w:t>
        </w:r>
      </w:hyperlink>
    </w:p>
    <w:p w14:paraId="634BCF6D" w14:textId="77777777" w:rsidR="000D3DBF" w:rsidRPr="000D3DBF" w:rsidRDefault="000D3DBF" w:rsidP="000D3DBF">
      <w:pPr>
        <w:pStyle w:val="EndNoteBibliography"/>
        <w:ind w:left="720" w:hanging="720"/>
        <w:rPr>
          <w:noProof/>
        </w:rPr>
      </w:pPr>
      <w:r w:rsidRPr="000D3DBF">
        <w:rPr>
          <w:noProof/>
        </w:rPr>
        <w:t xml:space="preserve">Longo, D. L., Duffey, P. L., Kopp, W. C., Heyes, M. P., Alvord, W. G., Sharfman, W. H., . . . Rosenstein, D. L. (1999). Conditioned Immune Response to Interferon-γ in Humans. </w:t>
      </w:r>
      <w:r w:rsidRPr="000D3DBF">
        <w:rPr>
          <w:i/>
          <w:noProof/>
        </w:rPr>
        <w:t>Clinical Immunology, 90</w:t>
      </w:r>
      <w:r w:rsidRPr="000D3DBF">
        <w:rPr>
          <w:noProof/>
        </w:rPr>
        <w:t>(2), 173-181. doi:10.1006/clim.1998.4637</w:t>
      </w:r>
    </w:p>
    <w:p w14:paraId="5BDD38E0" w14:textId="77777777" w:rsidR="000D3DBF" w:rsidRPr="000D3DBF" w:rsidRDefault="000D3DBF" w:rsidP="000D3DBF">
      <w:pPr>
        <w:pStyle w:val="EndNoteBibliography"/>
        <w:ind w:left="720" w:hanging="720"/>
        <w:rPr>
          <w:noProof/>
        </w:rPr>
      </w:pPr>
      <w:r w:rsidRPr="000D3DBF">
        <w:rPr>
          <w:noProof/>
        </w:rPr>
        <w:t xml:space="preserve">Luparello, T., Lyons, H. A., Bleecker, E. R., &amp; McFadden, E. R. (1968). Influences of suggestion on airway reactivity in asthmatic subjects. </w:t>
      </w:r>
      <w:r w:rsidRPr="000D3DBF">
        <w:rPr>
          <w:i/>
          <w:noProof/>
        </w:rPr>
        <w:t>Psychosomatic medicine, 30</w:t>
      </w:r>
      <w:r w:rsidRPr="000D3DBF">
        <w:rPr>
          <w:noProof/>
        </w:rPr>
        <w:t xml:space="preserve">(6), 819-825. </w:t>
      </w:r>
    </w:p>
    <w:p w14:paraId="2E547AC6" w14:textId="25273489" w:rsidR="000D3DBF" w:rsidRPr="000D3DBF" w:rsidRDefault="000D3DBF" w:rsidP="000D3DBF">
      <w:pPr>
        <w:pStyle w:val="EndNoteBibliography"/>
        <w:ind w:left="720" w:hanging="720"/>
        <w:rPr>
          <w:noProof/>
        </w:rPr>
      </w:pPr>
      <w:r w:rsidRPr="000D3DBF">
        <w:rPr>
          <w:noProof/>
        </w:rPr>
        <w:t xml:space="preserve">Maier, S. F., Watkins, L. R., &amp; Fleshner, M. (1994). Psychoneuroimmunology: The interface between behavior, brain, and immunity. </w:t>
      </w:r>
      <w:r w:rsidRPr="000D3DBF">
        <w:rPr>
          <w:i/>
          <w:noProof/>
        </w:rPr>
        <w:t>American psychologist, 49</w:t>
      </w:r>
      <w:r w:rsidRPr="000D3DBF">
        <w:rPr>
          <w:noProof/>
        </w:rPr>
        <w:t xml:space="preserve">(12), 1004.  Retrieved from </w:t>
      </w:r>
      <w:hyperlink r:id="rId29" w:history="1">
        <w:r w:rsidRPr="000D3DBF">
          <w:rPr>
            <w:rStyle w:val="Hyperlink"/>
            <w:rFonts w:ascii="Times New Roman" w:hAnsi="Times New Roman"/>
            <w:noProof/>
          </w:rPr>
          <w:t>http://ovidsp.tx.ovid.com/ovftpdfs/FPDDNCMCJAAKLK00/fs046/ovft/live/gv023/00000487/00000487-199412000-00002.pdf</w:t>
        </w:r>
      </w:hyperlink>
    </w:p>
    <w:p w14:paraId="32C53205" w14:textId="77777777" w:rsidR="000D3DBF" w:rsidRPr="000D3DBF" w:rsidRDefault="000D3DBF" w:rsidP="000D3DBF">
      <w:pPr>
        <w:pStyle w:val="EndNoteBibliography"/>
        <w:ind w:left="720" w:hanging="720"/>
        <w:rPr>
          <w:noProof/>
        </w:rPr>
      </w:pPr>
      <w:r w:rsidRPr="000D3DBF">
        <w:rPr>
          <w:noProof/>
        </w:rPr>
        <w:t xml:space="preserve">Mansell, W., Clark, D. M., Ehlers, A., &amp; Chen, Y.-P. (1999). Social Anxiety and Attention away from Emotional Faces. </w:t>
      </w:r>
      <w:r w:rsidRPr="000D3DBF">
        <w:rPr>
          <w:i/>
          <w:noProof/>
        </w:rPr>
        <w:t>Cognition &amp; Emotion, 13</w:t>
      </w:r>
      <w:r w:rsidRPr="000D3DBF">
        <w:rPr>
          <w:noProof/>
        </w:rPr>
        <w:t>(6), 673-690. doi:10.1080/026999399379032</w:t>
      </w:r>
    </w:p>
    <w:p w14:paraId="339680B2" w14:textId="77777777" w:rsidR="000D3DBF" w:rsidRPr="000D3DBF" w:rsidRDefault="000D3DBF" w:rsidP="000D3DBF">
      <w:pPr>
        <w:pStyle w:val="EndNoteBibliography"/>
        <w:ind w:left="720" w:hanging="720"/>
        <w:rPr>
          <w:noProof/>
        </w:rPr>
      </w:pPr>
      <w:r w:rsidRPr="000D3DBF">
        <w:rPr>
          <w:noProof/>
        </w:rPr>
        <w:t xml:space="preserve">Marlatt, G. A., &amp; Rohsenow, D. J. (1980). Cognitive processes in alcohol use: Expectancy and the balanced placebo design. </w:t>
      </w:r>
      <w:r w:rsidRPr="000D3DBF">
        <w:rPr>
          <w:i/>
          <w:noProof/>
        </w:rPr>
        <w:t>Advances in substance abuse: Behavioral and biological research, 1</w:t>
      </w:r>
      <w:r w:rsidRPr="000D3DBF">
        <w:rPr>
          <w:noProof/>
        </w:rPr>
        <w:t xml:space="preserve">, 159-199. </w:t>
      </w:r>
    </w:p>
    <w:p w14:paraId="1221207E" w14:textId="77777777" w:rsidR="000D3DBF" w:rsidRPr="000D3DBF" w:rsidRDefault="000D3DBF" w:rsidP="000D3DBF">
      <w:pPr>
        <w:pStyle w:val="EndNoteBibliography"/>
        <w:ind w:left="720" w:hanging="720"/>
        <w:rPr>
          <w:noProof/>
        </w:rPr>
      </w:pPr>
      <w:r w:rsidRPr="000D3DBF">
        <w:rPr>
          <w:noProof/>
        </w:rPr>
        <w:t xml:space="preserve">Matre, D., Casey, K. L., &amp; Knardahl, S. (2006). Placebo-induced changes in spinal cord pain processing. </w:t>
      </w:r>
      <w:r w:rsidRPr="000D3DBF">
        <w:rPr>
          <w:i/>
          <w:noProof/>
        </w:rPr>
        <w:t>The Journal of Neuroscience, 26</w:t>
      </w:r>
      <w:r w:rsidRPr="000D3DBF">
        <w:rPr>
          <w:noProof/>
        </w:rPr>
        <w:t xml:space="preserve">(2), 559-563. </w:t>
      </w:r>
    </w:p>
    <w:p w14:paraId="23057B82" w14:textId="77777777" w:rsidR="000D3DBF" w:rsidRPr="000D3DBF" w:rsidRDefault="000D3DBF" w:rsidP="000D3DBF">
      <w:pPr>
        <w:pStyle w:val="EndNoteBibliography"/>
        <w:ind w:left="720" w:hanging="720"/>
        <w:rPr>
          <w:noProof/>
        </w:rPr>
      </w:pPr>
      <w:r w:rsidRPr="000D3DBF">
        <w:rPr>
          <w:noProof/>
        </w:rPr>
        <w:t xml:space="preserve">McFillin, R. K., Cahn, S. C., Burks, V. S., Levine, M. P., Loney, S. L., &amp; Levine, R. L. (2012). Social information-processing and coping in adolescent females diagnosed with an eating disorder: Toward a greater understanding of control. </w:t>
      </w:r>
      <w:r w:rsidRPr="000D3DBF">
        <w:rPr>
          <w:i/>
          <w:noProof/>
        </w:rPr>
        <w:t>Eating disorders, 20</w:t>
      </w:r>
      <w:r w:rsidRPr="000D3DBF">
        <w:rPr>
          <w:noProof/>
        </w:rPr>
        <w:t xml:space="preserve">(1), 42-59. </w:t>
      </w:r>
    </w:p>
    <w:p w14:paraId="28A7FB09" w14:textId="6C0A97C3" w:rsidR="000D3DBF" w:rsidRPr="000D3DBF" w:rsidRDefault="000D3DBF" w:rsidP="000D3DBF">
      <w:pPr>
        <w:pStyle w:val="EndNoteBibliography"/>
        <w:ind w:left="720" w:hanging="720"/>
        <w:rPr>
          <w:noProof/>
        </w:rPr>
      </w:pPr>
      <w:r w:rsidRPr="000D3DBF">
        <w:rPr>
          <w:noProof/>
        </w:rPr>
        <w:t xml:space="preserve">McNally, G. P., Pigg, M., &amp; Weidemann, G. (2004). Opioid receptors in the midbrain periaqueductal gray regulate extinction of pavlovian fear conditioning. </w:t>
      </w:r>
      <w:r w:rsidRPr="000D3DBF">
        <w:rPr>
          <w:i/>
          <w:noProof/>
        </w:rPr>
        <w:t>The Journal of Neuroscience, 24</w:t>
      </w:r>
      <w:r w:rsidRPr="000D3DBF">
        <w:rPr>
          <w:noProof/>
        </w:rPr>
        <w:t xml:space="preserve">(31), 6912-6919.  Retrieved from </w:t>
      </w:r>
      <w:hyperlink r:id="rId30" w:history="1">
        <w:r w:rsidRPr="000D3DBF">
          <w:rPr>
            <w:rStyle w:val="Hyperlink"/>
            <w:rFonts w:ascii="Times New Roman" w:hAnsi="Times New Roman"/>
            <w:noProof/>
          </w:rPr>
          <w:t>http://www.jneurosci.org/content/24/31/6912.full.pdf</w:t>
        </w:r>
      </w:hyperlink>
    </w:p>
    <w:p w14:paraId="226AB2F2" w14:textId="77777777" w:rsidR="000D3DBF" w:rsidRPr="000D3DBF" w:rsidRDefault="000D3DBF" w:rsidP="000D3DBF">
      <w:pPr>
        <w:pStyle w:val="EndNoteBibliography"/>
        <w:ind w:left="720" w:hanging="720"/>
        <w:rPr>
          <w:noProof/>
        </w:rPr>
      </w:pPr>
      <w:r w:rsidRPr="000D3DBF">
        <w:rPr>
          <w:noProof/>
        </w:rPr>
        <w:t xml:space="preserve">McNally, G. P., &amp; Westbrook, R. F. (2003). Opioid Receptors Regulate the Extinction of Pavlovian Fear Conditioning. </w:t>
      </w:r>
      <w:r w:rsidRPr="000D3DBF">
        <w:rPr>
          <w:i/>
          <w:noProof/>
        </w:rPr>
        <w:t>Behavioral Neuroscience, 117</w:t>
      </w:r>
      <w:r w:rsidRPr="000D3DBF">
        <w:rPr>
          <w:noProof/>
        </w:rPr>
        <w:t>(6), 1292-1301. doi:10.1037/0735-7044.117.6.1292</w:t>
      </w:r>
    </w:p>
    <w:p w14:paraId="6AB88DE6" w14:textId="77777777" w:rsidR="000D3DBF" w:rsidRPr="000D3DBF" w:rsidRDefault="000D3DBF" w:rsidP="000D3DBF">
      <w:pPr>
        <w:pStyle w:val="EndNoteBibliography"/>
        <w:ind w:left="720" w:hanging="720"/>
        <w:rPr>
          <w:noProof/>
        </w:rPr>
      </w:pPr>
      <w:r w:rsidRPr="000D3DBF">
        <w:rPr>
          <w:noProof/>
        </w:rPr>
        <w:t xml:space="preserve">Mellings, T. M. B., &amp; Alden, L. E. (2000). Cognitive processes in social anxiety: the effects of self-focus, rumination and anticipatory processing. </w:t>
      </w:r>
      <w:r w:rsidRPr="000D3DBF">
        <w:rPr>
          <w:i/>
          <w:noProof/>
        </w:rPr>
        <w:t>Behaviour Research and Therapy, 38</w:t>
      </w:r>
      <w:r w:rsidRPr="000D3DBF">
        <w:rPr>
          <w:noProof/>
        </w:rPr>
        <w:t>(3), 243-257. doi:10.1016/S0005-7967(99)00040-6</w:t>
      </w:r>
    </w:p>
    <w:p w14:paraId="7FE11512" w14:textId="141DA7D2" w:rsidR="000D3DBF" w:rsidRPr="000D3DBF" w:rsidRDefault="000D3DBF" w:rsidP="000D3DBF">
      <w:pPr>
        <w:pStyle w:val="EndNoteBibliography"/>
        <w:ind w:left="720" w:hanging="720"/>
        <w:rPr>
          <w:noProof/>
        </w:rPr>
      </w:pPr>
      <w:r w:rsidRPr="000D3DBF">
        <w:rPr>
          <w:noProof/>
        </w:rPr>
        <w:t xml:space="preserve">Melzack, R., &amp; Wall, P. D. (1967). PAIN MECHANISMS: A NEW THEORY. </w:t>
      </w:r>
      <w:r w:rsidRPr="000D3DBF">
        <w:rPr>
          <w:i/>
          <w:noProof/>
        </w:rPr>
        <w:t>Survey of Anesthesiology, 11</w:t>
      </w:r>
      <w:r w:rsidRPr="000D3DBF">
        <w:rPr>
          <w:noProof/>
        </w:rPr>
        <w:t xml:space="preserve">(2), 89-90.  Retrieved from </w:t>
      </w:r>
      <w:hyperlink r:id="rId31" w:history="1">
        <w:r w:rsidRPr="000D3DBF">
          <w:rPr>
            <w:rStyle w:val="Hyperlink"/>
            <w:rFonts w:ascii="Times New Roman" w:hAnsi="Times New Roman"/>
            <w:noProof/>
          </w:rPr>
          <w:t>http://journals.lww.com/surveyanesthesiology/Fulltext/1967/04000/PAIN_MECHANISMS__A_NEW_THEORY_.2.aspx</w:t>
        </w:r>
      </w:hyperlink>
    </w:p>
    <w:p w14:paraId="04B42411" w14:textId="77777777" w:rsidR="000D3DBF" w:rsidRPr="000D3DBF" w:rsidRDefault="000D3DBF" w:rsidP="000D3DBF">
      <w:pPr>
        <w:pStyle w:val="EndNoteBibliography"/>
        <w:ind w:left="720" w:hanging="720"/>
        <w:rPr>
          <w:noProof/>
        </w:rPr>
      </w:pPr>
      <w:r w:rsidRPr="000D3DBF">
        <w:rPr>
          <w:noProof/>
        </w:rPr>
        <w:t xml:space="preserve">Mitchell, C. J., De Houwer, J., &amp; Lovibond, P. F. (2009). The propositional nature of human associative learning. </w:t>
      </w:r>
      <w:r w:rsidRPr="000D3DBF">
        <w:rPr>
          <w:i/>
          <w:noProof/>
        </w:rPr>
        <w:t>Behavioral and Brain Sciences, 32</w:t>
      </w:r>
      <w:r w:rsidRPr="000D3DBF">
        <w:rPr>
          <w:noProof/>
        </w:rPr>
        <w:t xml:space="preserve">(02), 183-198. </w:t>
      </w:r>
    </w:p>
    <w:p w14:paraId="789BDF8E" w14:textId="5C2E411E" w:rsidR="000D3DBF" w:rsidRPr="000D3DBF" w:rsidRDefault="000D3DBF" w:rsidP="000D3DBF">
      <w:pPr>
        <w:pStyle w:val="EndNoteBibliography"/>
        <w:ind w:left="720" w:hanging="720"/>
        <w:rPr>
          <w:noProof/>
        </w:rPr>
      </w:pPr>
      <w:r w:rsidRPr="000D3DBF">
        <w:rPr>
          <w:noProof/>
        </w:rPr>
        <w:t xml:space="preserve">Montgomery, G. H., &amp; Bovbjerg, D. H. (2001). Specific response expectancies predict anticipatory nausea during chemotherapy for breast cancer. </w:t>
      </w:r>
      <w:r w:rsidRPr="000D3DBF">
        <w:rPr>
          <w:i/>
          <w:noProof/>
        </w:rPr>
        <w:t>Journal of Consulting and Clinical Psychology, 69</w:t>
      </w:r>
      <w:r w:rsidRPr="000D3DBF">
        <w:rPr>
          <w:noProof/>
        </w:rPr>
        <w:t xml:space="preserve">(5), 831.  Retrieved from </w:t>
      </w:r>
      <w:hyperlink r:id="rId32" w:history="1">
        <w:r w:rsidRPr="000D3DBF">
          <w:rPr>
            <w:rStyle w:val="Hyperlink"/>
            <w:rFonts w:ascii="Times New Roman" w:hAnsi="Times New Roman"/>
            <w:noProof/>
          </w:rPr>
          <w:t>http://graphics.tx.ovid.com/ovftpdfs/FPDDNCDCMFNDMJ00/fs046/ovft/live/gv023/00004730/00004730-200110000-00010.pdf</w:t>
        </w:r>
      </w:hyperlink>
    </w:p>
    <w:p w14:paraId="70C6326F" w14:textId="77777777" w:rsidR="000D3DBF" w:rsidRPr="000D3DBF" w:rsidRDefault="000D3DBF" w:rsidP="000D3DBF">
      <w:pPr>
        <w:pStyle w:val="EndNoteBibliography"/>
        <w:ind w:left="720" w:hanging="720"/>
        <w:rPr>
          <w:noProof/>
        </w:rPr>
      </w:pPr>
      <w:r w:rsidRPr="000D3DBF">
        <w:rPr>
          <w:noProof/>
        </w:rPr>
        <w:t xml:space="preserve">Montgomery, G. H., &amp; Bovbjerg, D. H. (2004). Presurgery Distress and Specific Response Expectancies Predict Postsurgery Outcomes in Surgery Patients Confronting Breast Cancer. </w:t>
      </w:r>
      <w:r w:rsidRPr="000D3DBF">
        <w:rPr>
          <w:i/>
          <w:noProof/>
        </w:rPr>
        <w:t>Health Psychology, 23</w:t>
      </w:r>
      <w:r w:rsidRPr="000D3DBF">
        <w:rPr>
          <w:noProof/>
        </w:rPr>
        <w:t>(4), 381-387. doi:10.1037/0278-6133.23.4.381</w:t>
      </w:r>
    </w:p>
    <w:p w14:paraId="031CDAF9" w14:textId="5F5CAAD0" w:rsidR="000D3DBF" w:rsidRPr="000D3DBF" w:rsidRDefault="000D3DBF" w:rsidP="000D3DBF">
      <w:pPr>
        <w:pStyle w:val="EndNoteBibliography"/>
        <w:ind w:left="720" w:hanging="720"/>
        <w:rPr>
          <w:noProof/>
        </w:rPr>
      </w:pPr>
      <w:r w:rsidRPr="000D3DBF">
        <w:rPr>
          <w:noProof/>
        </w:rPr>
        <w:t xml:space="preserve">Montgomery, G. H., &amp; Kirsch, I. (1996). Mechanisms of placebo pain reduction: an empirical investigation. </w:t>
      </w:r>
      <w:r w:rsidRPr="000D3DBF">
        <w:rPr>
          <w:i/>
          <w:noProof/>
        </w:rPr>
        <w:t>Psychological Science, 7</w:t>
      </w:r>
      <w:r w:rsidRPr="000D3DBF">
        <w:rPr>
          <w:noProof/>
        </w:rPr>
        <w:t xml:space="preserve">(3), 174-176.  Retrieved from </w:t>
      </w:r>
      <w:hyperlink r:id="rId33" w:history="1">
        <w:r w:rsidRPr="000D3DBF">
          <w:rPr>
            <w:rStyle w:val="Hyperlink"/>
            <w:rFonts w:ascii="Times New Roman" w:hAnsi="Times New Roman"/>
            <w:noProof/>
          </w:rPr>
          <w:t>http://pss.sagepub.com/content/7/3/174.full.pdf</w:t>
        </w:r>
      </w:hyperlink>
    </w:p>
    <w:p w14:paraId="424AFFD4" w14:textId="77777777" w:rsidR="000D3DBF" w:rsidRPr="000D3DBF" w:rsidRDefault="000D3DBF" w:rsidP="000D3DBF">
      <w:pPr>
        <w:pStyle w:val="EndNoteBibliography"/>
        <w:ind w:left="720" w:hanging="720"/>
        <w:rPr>
          <w:noProof/>
        </w:rPr>
      </w:pPr>
      <w:r w:rsidRPr="000D3DBF">
        <w:rPr>
          <w:noProof/>
        </w:rPr>
        <w:t xml:space="preserve">Montgomery, G. H., &amp; Kirsch, I. (1997). Classical conditioning and the placebo effect. </w:t>
      </w:r>
      <w:r w:rsidRPr="000D3DBF">
        <w:rPr>
          <w:i/>
          <w:noProof/>
        </w:rPr>
        <w:t>PAIN, 72</w:t>
      </w:r>
      <w:r w:rsidRPr="000D3DBF">
        <w:rPr>
          <w:noProof/>
        </w:rPr>
        <w:t xml:space="preserve">(1), 107-113. </w:t>
      </w:r>
    </w:p>
    <w:p w14:paraId="47D3AB05" w14:textId="77777777" w:rsidR="000D3DBF" w:rsidRPr="000D3DBF" w:rsidRDefault="000D3DBF" w:rsidP="000D3DBF">
      <w:pPr>
        <w:pStyle w:val="EndNoteBibliography"/>
        <w:ind w:left="720" w:hanging="720"/>
        <w:rPr>
          <w:noProof/>
        </w:rPr>
      </w:pPr>
      <w:r w:rsidRPr="000D3DBF">
        <w:rPr>
          <w:noProof/>
        </w:rPr>
        <w:t xml:space="preserve">Morrot, G., Brochet, F., &amp; Dubourdieu, D. (2001). The Color of Odors. </w:t>
      </w:r>
      <w:r w:rsidRPr="000D3DBF">
        <w:rPr>
          <w:i/>
          <w:noProof/>
        </w:rPr>
        <w:t>Brain and Language, 79</w:t>
      </w:r>
      <w:r w:rsidRPr="000D3DBF">
        <w:rPr>
          <w:noProof/>
        </w:rPr>
        <w:t>(2), 309-320. doi:10.1006/brln.2001.2493</w:t>
      </w:r>
    </w:p>
    <w:p w14:paraId="18482802" w14:textId="77777777" w:rsidR="000D3DBF" w:rsidRPr="000D3DBF" w:rsidRDefault="000D3DBF" w:rsidP="000D3DBF">
      <w:pPr>
        <w:pStyle w:val="EndNoteBibliography"/>
        <w:ind w:left="720" w:hanging="720"/>
        <w:rPr>
          <w:noProof/>
        </w:rPr>
      </w:pPr>
      <w:r w:rsidRPr="000D3DBF">
        <w:rPr>
          <w:noProof/>
        </w:rPr>
        <w:t xml:space="preserve">Moulin, D., Amireh, R., Sharpe, W., Boyd, D., Merskey, H., &amp; Iezzi, A. (1996). Randomised trial of oral morphine for chronic non-cancer pain. </w:t>
      </w:r>
      <w:r w:rsidRPr="000D3DBF">
        <w:rPr>
          <w:i/>
          <w:noProof/>
        </w:rPr>
        <w:t>The Lancet, 347</w:t>
      </w:r>
      <w:r w:rsidRPr="000D3DBF">
        <w:rPr>
          <w:noProof/>
        </w:rPr>
        <w:t xml:space="preserve">(8995), 143-147. </w:t>
      </w:r>
    </w:p>
    <w:p w14:paraId="0F7BF0C3" w14:textId="77777777" w:rsidR="000D3DBF" w:rsidRPr="000D3DBF" w:rsidRDefault="000D3DBF" w:rsidP="000D3DBF">
      <w:pPr>
        <w:pStyle w:val="EndNoteBibliography"/>
        <w:ind w:left="720" w:hanging="720"/>
        <w:rPr>
          <w:noProof/>
        </w:rPr>
      </w:pPr>
      <w:r w:rsidRPr="000D3DBF">
        <w:rPr>
          <w:noProof/>
        </w:rPr>
        <w:t xml:space="preserve">Neukirch, N., &amp; Colagiuri, B. (2015). The placebo effect, sleep difficulty, and side effects: a balanced placebo model. </w:t>
      </w:r>
      <w:r w:rsidRPr="000D3DBF">
        <w:rPr>
          <w:i/>
          <w:noProof/>
        </w:rPr>
        <w:t>Journal of Behavioral Medicine, 38</w:t>
      </w:r>
      <w:r w:rsidRPr="000D3DBF">
        <w:rPr>
          <w:noProof/>
        </w:rPr>
        <w:t>(2), 273-283. doi:10.1007/s10865-014-9590-5</w:t>
      </w:r>
    </w:p>
    <w:p w14:paraId="6D818293" w14:textId="77777777" w:rsidR="000D3DBF" w:rsidRPr="000D3DBF" w:rsidRDefault="000D3DBF" w:rsidP="000D3DBF">
      <w:pPr>
        <w:pStyle w:val="EndNoteBibliography"/>
        <w:ind w:left="720" w:hanging="720"/>
        <w:rPr>
          <w:noProof/>
        </w:rPr>
      </w:pPr>
      <w:r w:rsidRPr="000D3DBF">
        <w:rPr>
          <w:noProof/>
        </w:rPr>
        <w:t xml:space="preserve">Norman, P., &amp; Parker, S. (1996). The interpretation of change in verbal reports: implications for health psychology. </w:t>
      </w:r>
      <w:r w:rsidRPr="000D3DBF">
        <w:rPr>
          <w:i/>
          <w:noProof/>
        </w:rPr>
        <w:t>Psychology and Health, 11</w:t>
      </w:r>
      <w:r w:rsidRPr="000D3DBF">
        <w:rPr>
          <w:noProof/>
        </w:rPr>
        <w:t xml:space="preserve">(2), 301-314. </w:t>
      </w:r>
    </w:p>
    <w:p w14:paraId="0C896EC9" w14:textId="77777777" w:rsidR="000D3DBF" w:rsidRPr="000D3DBF" w:rsidRDefault="000D3DBF" w:rsidP="000D3DBF">
      <w:pPr>
        <w:pStyle w:val="EndNoteBibliography"/>
        <w:ind w:left="720" w:hanging="720"/>
        <w:rPr>
          <w:noProof/>
        </w:rPr>
      </w:pPr>
      <w:r w:rsidRPr="000D3DBF">
        <w:rPr>
          <w:noProof/>
        </w:rPr>
        <w:t xml:space="preserve">Öhman, A., &amp; Soares, J. J. (1994). " Unconscious anxiety": phobic responses to masked stimuli. </w:t>
      </w:r>
      <w:r w:rsidRPr="000D3DBF">
        <w:rPr>
          <w:i/>
          <w:noProof/>
        </w:rPr>
        <w:t>Journal of Abnormal Psychology, 103</w:t>
      </w:r>
      <w:r w:rsidRPr="000D3DBF">
        <w:rPr>
          <w:noProof/>
        </w:rPr>
        <w:t xml:space="preserve">(2), 231. </w:t>
      </w:r>
    </w:p>
    <w:p w14:paraId="1E53C046" w14:textId="77777777" w:rsidR="000D3DBF" w:rsidRPr="000D3DBF" w:rsidRDefault="000D3DBF" w:rsidP="000D3DBF">
      <w:pPr>
        <w:pStyle w:val="EndNoteBibliography"/>
        <w:ind w:left="720" w:hanging="720"/>
        <w:rPr>
          <w:noProof/>
        </w:rPr>
      </w:pPr>
      <w:r w:rsidRPr="000D3DBF">
        <w:rPr>
          <w:noProof/>
        </w:rPr>
        <w:t xml:space="preserve">Pangborn, R. M., Berg, H. W., &amp; Hansen, B. (1963). The influence of color on discrimination of sweetness in dry table-wine. </w:t>
      </w:r>
      <w:r w:rsidRPr="000D3DBF">
        <w:rPr>
          <w:i/>
          <w:noProof/>
        </w:rPr>
        <w:t>The American Journal of Psychology</w:t>
      </w:r>
      <w:r w:rsidRPr="000D3DBF">
        <w:rPr>
          <w:noProof/>
        </w:rPr>
        <w:t xml:space="preserve">, 492-495. </w:t>
      </w:r>
    </w:p>
    <w:p w14:paraId="4B7C8094" w14:textId="77777777" w:rsidR="000D3DBF" w:rsidRPr="000D3DBF" w:rsidRDefault="000D3DBF" w:rsidP="000D3DBF">
      <w:pPr>
        <w:pStyle w:val="EndNoteBibliography"/>
        <w:ind w:left="720" w:hanging="720"/>
        <w:rPr>
          <w:noProof/>
        </w:rPr>
      </w:pPr>
      <w:r w:rsidRPr="000D3DBF">
        <w:rPr>
          <w:noProof/>
        </w:rPr>
        <w:t xml:space="preserve">Pangborn, R. M., &amp; Hansen, B. (1963). The influence of color on discrimination of sweetness and sourness in pear-nectar. </w:t>
      </w:r>
      <w:r w:rsidRPr="000D3DBF">
        <w:rPr>
          <w:i/>
          <w:noProof/>
        </w:rPr>
        <w:t>The American Journal of Psychology</w:t>
      </w:r>
      <w:r w:rsidRPr="000D3DBF">
        <w:rPr>
          <w:noProof/>
        </w:rPr>
        <w:t xml:space="preserve">, 315-317. </w:t>
      </w:r>
    </w:p>
    <w:p w14:paraId="740C75BE" w14:textId="77777777" w:rsidR="000D3DBF" w:rsidRPr="000D3DBF" w:rsidRDefault="000D3DBF" w:rsidP="000D3DBF">
      <w:pPr>
        <w:pStyle w:val="EndNoteBibliography"/>
        <w:ind w:left="720" w:hanging="720"/>
        <w:rPr>
          <w:noProof/>
        </w:rPr>
      </w:pPr>
      <w:r w:rsidRPr="000D3DBF">
        <w:rPr>
          <w:noProof/>
        </w:rPr>
        <w:t xml:space="preserve">Parton, D. A., &amp; Denike, L. D. (1966). Performance hypotheses of children and response to social reinforcement. </w:t>
      </w:r>
      <w:r w:rsidRPr="000D3DBF">
        <w:rPr>
          <w:i/>
          <w:noProof/>
        </w:rPr>
        <w:t>Journal of Personality and Social Psychology, 4</w:t>
      </w:r>
      <w:r w:rsidRPr="000D3DBF">
        <w:rPr>
          <w:noProof/>
        </w:rPr>
        <w:t xml:space="preserve">(4), 444. </w:t>
      </w:r>
    </w:p>
    <w:p w14:paraId="3C5973FD" w14:textId="77777777" w:rsidR="000D3DBF" w:rsidRPr="000D3DBF" w:rsidRDefault="000D3DBF" w:rsidP="000D3DBF">
      <w:pPr>
        <w:pStyle w:val="EndNoteBibliography"/>
        <w:ind w:left="720" w:hanging="720"/>
        <w:rPr>
          <w:noProof/>
        </w:rPr>
      </w:pPr>
      <w:r w:rsidRPr="000D3DBF">
        <w:rPr>
          <w:noProof/>
        </w:rPr>
        <w:t xml:space="preserve">Pavlov, I. P. (1927). Conditioned reﬂexes. </w:t>
      </w:r>
      <w:r w:rsidRPr="000D3DBF">
        <w:rPr>
          <w:i/>
          <w:noProof/>
        </w:rPr>
        <w:t>An Investigation of the physiological activity of the cerebral cortex</w:t>
      </w:r>
      <w:r w:rsidRPr="000D3DBF">
        <w:rPr>
          <w:noProof/>
        </w:rPr>
        <w:t xml:space="preserve">. </w:t>
      </w:r>
    </w:p>
    <w:p w14:paraId="01A9720B" w14:textId="77777777" w:rsidR="000D3DBF" w:rsidRPr="000D3DBF" w:rsidRDefault="000D3DBF" w:rsidP="000D3DBF">
      <w:pPr>
        <w:pStyle w:val="EndNoteBibliography"/>
        <w:ind w:left="720" w:hanging="720"/>
        <w:rPr>
          <w:noProof/>
        </w:rPr>
      </w:pPr>
      <w:r w:rsidRPr="000D3DBF">
        <w:rPr>
          <w:noProof/>
        </w:rPr>
        <w:t xml:space="preserve">Pedersen, E. (2011). Health aspects associated with wind turbine noise—Results from three field studies. </w:t>
      </w:r>
      <w:r w:rsidRPr="000D3DBF">
        <w:rPr>
          <w:i/>
          <w:noProof/>
        </w:rPr>
        <w:t>Noise Control Engineering Journal, 59</w:t>
      </w:r>
      <w:r w:rsidRPr="000D3DBF">
        <w:rPr>
          <w:noProof/>
        </w:rPr>
        <w:t xml:space="preserve">(1), 47-53. </w:t>
      </w:r>
    </w:p>
    <w:p w14:paraId="76E4E065" w14:textId="77777777" w:rsidR="000D3DBF" w:rsidRPr="000D3DBF" w:rsidRDefault="000D3DBF" w:rsidP="000D3DBF">
      <w:pPr>
        <w:pStyle w:val="EndNoteBibliography"/>
        <w:ind w:left="720" w:hanging="720"/>
        <w:rPr>
          <w:noProof/>
        </w:rPr>
      </w:pPr>
      <w:r w:rsidRPr="000D3DBF">
        <w:rPr>
          <w:noProof/>
        </w:rPr>
        <w:t xml:space="preserve">Penick, S. B., &amp; Fisher, S. (1965). Drug-set interaction: psychological and physiological effects of epinephrine under differential expectations. </w:t>
      </w:r>
      <w:r w:rsidRPr="000D3DBF">
        <w:rPr>
          <w:i/>
          <w:noProof/>
        </w:rPr>
        <w:t>Psychosomatic medicine, 27</w:t>
      </w:r>
      <w:r w:rsidRPr="000D3DBF">
        <w:rPr>
          <w:noProof/>
        </w:rPr>
        <w:t xml:space="preserve">(2), 177-182. </w:t>
      </w:r>
    </w:p>
    <w:p w14:paraId="14539F45" w14:textId="77777777" w:rsidR="000D3DBF" w:rsidRPr="000D3DBF" w:rsidRDefault="000D3DBF" w:rsidP="000D3DBF">
      <w:pPr>
        <w:pStyle w:val="EndNoteBibliography"/>
        <w:ind w:left="720" w:hanging="720"/>
        <w:rPr>
          <w:noProof/>
        </w:rPr>
      </w:pPr>
      <w:r w:rsidRPr="000D3DBF">
        <w:rPr>
          <w:noProof/>
        </w:rPr>
        <w:t xml:space="preserve">Penick, S. B., &amp; Hinkle, L., E. (1964). The effect of expectation on response to phenmetrazine. </w:t>
      </w:r>
      <w:r w:rsidRPr="000D3DBF">
        <w:rPr>
          <w:i/>
          <w:noProof/>
        </w:rPr>
        <w:t>Psychosomatic medicine, 26</w:t>
      </w:r>
      <w:r w:rsidRPr="000D3DBF">
        <w:rPr>
          <w:noProof/>
        </w:rPr>
        <w:t xml:space="preserve">(4), 369-373. </w:t>
      </w:r>
    </w:p>
    <w:p w14:paraId="4DD77A37" w14:textId="77777777" w:rsidR="000D3DBF" w:rsidRPr="000D3DBF" w:rsidRDefault="000D3DBF" w:rsidP="000D3DBF">
      <w:pPr>
        <w:pStyle w:val="EndNoteBibliography"/>
        <w:ind w:left="720" w:hanging="720"/>
        <w:rPr>
          <w:noProof/>
        </w:rPr>
      </w:pPr>
      <w:r w:rsidRPr="000D3DBF">
        <w:rPr>
          <w:noProof/>
        </w:rPr>
        <w:t xml:space="preserve">Phillips-Bute, B. G., &amp; Lane, J. D. (1997). Caffeine Withdrawal Symptoms Following Brief Caffeine Deprivation. </w:t>
      </w:r>
      <w:r w:rsidRPr="000D3DBF">
        <w:rPr>
          <w:i/>
          <w:noProof/>
        </w:rPr>
        <w:t>Physiology &amp; Behavior, 63</w:t>
      </w:r>
      <w:r w:rsidRPr="000D3DBF">
        <w:rPr>
          <w:noProof/>
        </w:rPr>
        <w:t>(1), 35-39. doi:10.1016/S0031-9384(97)00384-3</w:t>
      </w:r>
    </w:p>
    <w:p w14:paraId="586F2CBA" w14:textId="77777777" w:rsidR="000D3DBF" w:rsidRPr="000D3DBF" w:rsidRDefault="000D3DBF" w:rsidP="000D3DBF">
      <w:pPr>
        <w:pStyle w:val="EndNoteBibliography"/>
        <w:ind w:left="720" w:hanging="720"/>
        <w:rPr>
          <w:noProof/>
        </w:rPr>
      </w:pPr>
      <w:r w:rsidRPr="000D3DBF">
        <w:rPr>
          <w:noProof/>
        </w:rPr>
        <w:t xml:space="preserve">Pollo, A., Torre, E., Lopiano, L., Rizzone, M., Lanotte, M., Cavanna, A., . . . Benedetti, F. (2002). Expectation modulates the response to subthalamic nucleus stimulation in Parkinsonian patients. </w:t>
      </w:r>
      <w:r w:rsidRPr="000D3DBF">
        <w:rPr>
          <w:i/>
          <w:noProof/>
        </w:rPr>
        <w:t>Neuroreport, 13</w:t>
      </w:r>
      <w:r w:rsidRPr="000D3DBF">
        <w:rPr>
          <w:noProof/>
        </w:rPr>
        <w:t>(11), 1383-1386. doi:10.1097/00001756-200208070-00006</w:t>
      </w:r>
    </w:p>
    <w:p w14:paraId="1B38E421" w14:textId="77777777" w:rsidR="000D3DBF" w:rsidRPr="000D3DBF" w:rsidRDefault="000D3DBF" w:rsidP="000D3DBF">
      <w:pPr>
        <w:pStyle w:val="EndNoteBibliography"/>
        <w:ind w:left="720" w:hanging="720"/>
        <w:rPr>
          <w:noProof/>
        </w:rPr>
      </w:pPr>
      <w:r w:rsidRPr="000D3DBF">
        <w:rPr>
          <w:noProof/>
        </w:rPr>
        <w:t xml:space="preserve">Quinn, V. F., MacDougall, H., &amp; Colagiuri, B. (2015). Galvanic Vestibular Stimulation: A new model of placebo-induced nausea. </w:t>
      </w:r>
      <w:r w:rsidRPr="000D3DBF">
        <w:rPr>
          <w:i/>
          <w:noProof/>
        </w:rPr>
        <w:t>Journal of psychosomatic research, 78</w:t>
      </w:r>
      <w:r w:rsidRPr="000D3DBF">
        <w:rPr>
          <w:noProof/>
        </w:rPr>
        <w:t xml:space="preserve">(5), 484-488. </w:t>
      </w:r>
    </w:p>
    <w:p w14:paraId="20FB3F68" w14:textId="77777777" w:rsidR="000D3DBF" w:rsidRPr="000D3DBF" w:rsidRDefault="000D3DBF" w:rsidP="000D3DBF">
      <w:pPr>
        <w:pStyle w:val="EndNoteBibliography"/>
        <w:ind w:left="720" w:hanging="720"/>
        <w:rPr>
          <w:noProof/>
        </w:rPr>
      </w:pPr>
      <w:r w:rsidRPr="000D3DBF">
        <w:rPr>
          <w:noProof/>
        </w:rPr>
        <w:t xml:space="preserve">Razmjou, H., Yee, A., Ford, M., &amp; Finkelstein, J. A. (2006). Response shift in outcome assessment in patients undergoing total knee arthroplasty. </w:t>
      </w:r>
      <w:r w:rsidRPr="000D3DBF">
        <w:rPr>
          <w:i/>
          <w:noProof/>
        </w:rPr>
        <w:t>The Journal of Bone &amp; Joint Surgery, 88</w:t>
      </w:r>
      <w:r w:rsidRPr="000D3DBF">
        <w:rPr>
          <w:noProof/>
        </w:rPr>
        <w:t xml:space="preserve">(12), 2590-2595. </w:t>
      </w:r>
    </w:p>
    <w:p w14:paraId="0FC61A6E" w14:textId="77777777" w:rsidR="000D3DBF" w:rsidRPr="000D3DBF" w:rsidRDefault="000D3DBF" w:rsidP="000D3DBF">
      <w:pPr>
        <w:pStyle w:val="EndNoteBibliography"/>
        <w:ind w:left="720" w:hanging="720"/>
        <w:rPr>
          <w:noProof/>
        </w:rPr>
      </w:pPr>
      <w:r w:rsidRPr="000D3DBF">
        <w:rPr>
          <w:noProof/>
        </w:rPr>
        <w:t xml:space="preserve">Reidenberg, M. M., Lowenthal, D. T., &amp; Sacks, R. (1968). Adverse nondrug reactions. </w:t>
      </w:r>
      <w:r w:rsidRPr="000D3DBF">
        <w:rPr>
          <w:i/>
          <w:noProof/>
        </w:rPr>
        <w:t>New England Journal of Medicine, 279</w:t>
      </w:r>
      <w:r w:rsidRPr="000D3DBF">
        <w:rPr>
          <w:noProof/>
        </w:rPr>
        <w:t xml:space="preserve">(13), 678-679. </w:t>
      </w:r>
    </w:p>
    <w:p w14:paraId="084A3925" w14:textId="77777777" w:rsidR="000D3DBF" w:rsidRPr="000D3DBF" w:rsidRDefault="000D3DBF" w:rsidP="000D3DBF">
      <w:pPr>
        <w:pStyle w:val="EndNoteBibliography"/>
        <w:ind w:left="720" w:hanging="720"/>
        <w:rPr>
          <w:noProof/>
        </w:rPr>
      </w:pPr>
      <w:r w:rsidRPr="000D3DBF">
        <w:rPr>
          <w:noProof/>
        </w:rPr>
        <w:t xml:space="preserve">Rescorla, R. A. (1968). PROBABILITY OF SHOCK IN THE PRESENCE AND ABSENCE OF CS IN FEAR CONDITIONING. </w:t>
      </w:r>
      <w:r w:rsidRPr="000D3DBF">
        <w:rPr>
          <w:i/>
          <w:noProof/>
        </w:rPr>
        <w:t>Journal of Comparative and Physiological Psychology, 66</w:t>
      </w:r>
      <w:r w:rsidRPr="000D3DBF">
        <w:rPr>
          <w:noProof/>
        </w:rPr>
        <w:t>(1), 1-5. doi:10.1037/h0025984</w:t>
      </w:r>
    </w:p>
    <w:p w14:paraId="562D9AFC" w14:textId="103A5A13" w:rsidR="000D3DBF" w:rsidRPr="000D3DBF" w:rsidRDefault="000D3DBF" w:rsidP="000D3DBF">
      <w:pPr>
        <w:pStyle w:val="EndNoteBibliography"/>
        <w:ind w:left="720" w:hanging="720"/>
        <w:rPr>
          <w:noProof/>
        </w:rPr>
      </w:pPr>
      <w:r w:rsidRPr="000D3DBF">
        <w:rPr>
          <w:noProof/>
        </w:rPr>
        <w:t xml:space="preserve">Rescorla, R. A. (1988). Pavlovian conditioning: It's not what you think it is. </w:t>
      </w:r>
      <w:r w:rsidRPr="000D3DBF">
        <w:rPr>
          <w:i/>
          <w:noProof/>
        </w:rPr>
        <w:t>American psychologist, 43</w:t>
      </w:r>
      <w:r w:rsidRPr="000D3DBF">
        <w:rPr>
          <w:noProof/>
        </w:rPr>
        <w:t xml:space="preserve">(3), 151.  Retrieved from </w:t>
      </w:r>
      <w:hyperlink r:id="rId34" w:history="1">
        <w:r w:rsidRPr="000D3DBF">
          <w:rPr>
            <w:rStyle w:val="Hyperlink"/>
            <w:rFonts w:ascii="Times New Roman" w:hAnsi="Times New Roman"/>
            <w:noProof/>
          </w:rPr>
          <w:t>http://graphics.tx.ovid.com/ovftpdfs/FPDDNCJCMDBPFJ00/fs046/ovft/live/gv023/00000487/00000487-198803000-00002.pdf</w:t>
        </w:r>
      </w:hyperlink>
    </w:p>
    <w:p w14:paraId="56EFF76B" w14:textId="77777777" w:rsidR="000D3DBF" w:rsidRPr="000D3DBF" w:rsidRDefault="000D3DBF" w:rsidP="000D3DBF">
      <w:pPr>
        <w:pStyle w:val="EndNoteBibliography"/>
        <w:ind w:left="720" w:hanging="720"/>
        <w:rPr>
          <w:noProof/>
        </w:rPr>
      </w:pPr>
      <w:r w:rsidRPr="000D3DBF">
        <w:rPr>
          <w:noProof/>
        </w:rPr>
        <w:t xml:space="preserve">Rescorla, R. A., &amp; Solomon, R. L. (1967). Two-process learning theory: Relationships between Pavlovian conditioning and instrumental learning. </w:t>
      </w:r>
      <w:r w:rsidRPr="000D3DBF">
        <w:rPr>
          <w:i/>
          <w:noProof/>
        </w:rPr>
        <w:t>Psychological review, 74</w:t>
      </w:r>
      <w:r w:rsidRPr="000D3DBF">
        <w:rPr>
          <w:noProof/>
        </w:rPr>
        <w:t xml:space="preserve">(3), 151. </w:t>
      </w:r>
    </w:p>
    <w:p w14:paraId="75EFDE84" w14:textId="77777777" w:rsidR="000D3DBF" w:rsidRPr="000D3DBF" w:rsidRDefault="000D3DBF" w:rsidP="000D3DBF">
      <w:pPr>
        <w:pStyle w:val="EndNoteBibliography"/>
        <w:ind w:left="720" w:hanging="720"/>
        <w:rPr>
          <w:noProof/>
        </w:rPr>
      </w:pPr>
      <w:r w:rsidRPr="000D3DBF">
        <w:rPr>
          <w:noProof/>
        </w:rPr>
        <w:t xml:space="preserve">Rescorla, R. A., &amp; Wagner, A. R. (1972). A theory of Pavlovian conditioning: Variations in the effectiveness of reinforcement and nonreinforcement. </w:t>
      </w:r>
      <w:r w:rsidRPr="000D3DBF">
        <w:rPr>
          <w:i/>
          <w:noProof/>
        </w:rPr>
        <w:t>Classical conditioning II: Current research and theory, 2</w:t>
      </w:r>
      <w:r w:rsidRPr="000D3DBF">
        <w:rPr>
          <w:noProof/>
        </w:rPr>
        <w:t xml:space="preserve">, 64-99. </w:t>
      </w:r>
    </w:p>
    <w:p w14:paraId="17F0FAD0" w14:textId="77777777" w:rsidR="000D3DBF" w:rsidRPr="000D3DBF" w:rsidRDefault="000D3DBF" w:rsidP="000D3DBF">
      <w:pPr>
        <w:pStyle w:val="EndNoteBibliography"/>
        <w:ind w:left="720" w:hanging="720"/>
        <w:rPr>
          <w:noProof/>
        </w:rPr>
      </w:pPr>
      <w:r w:rsidRPr="000D3DBF">
        <w:rPr>
          <w:noProof/>
        </w:rPr>
        <w:t xml:space="preserve">Ring, L., Höfer, S., Heuston, F., Harris, D., &amp; O'Boyle, C. A. (2005). Response shift masks the treatment impact on patient reported outcomes (PROs): the example of individual quality of life in edentulous patients. </w:t>
      </w:r>
      <w:r w:rsidRPr="000D3DBF">
        <w:rPr>
          <w:i/>
          <w:noProof/>
        </w:rPr>
        <w:t>Health and Quality of Life Outcomes, 3</w:t>
      </w:r>
      <w:r w:rsidRPr="000D3DBF">
        <w:rPr>
          <w:noProof/>
        </w:rPr>
        <w:t xml:space="preserve">(1), 1. </w:t>
      </w:r>
    </w:p>
    <w:p w14:paraId="0AB890D7" w14:textId="6D178925" w:rsidR="000D3DBF" w:rsidRPr="000D3DBF" w:rsidRDefault="000D3DBF" w:rsidP="000D3DBF">
      <w:pPr>
        <w:pStyle w:val="EndNoteBibliography"/>
        <w:ind w:left="720" w:hanging="720"/>
        <w:rPr>
          <w:noProof/>
        </w:rPr>
      </w:pPr>
      <w:r w:rsidRPr="000D3DBF">
        <w:rPr>
          <w:noProof/>
        </w:rPr>
        <w:t xml:space="preserve">Roscoe, J. A., Hickok, J. T., &amp; Morrow, G. R. (2000). Patient expectations as predictor of chemotherapy-induced nausea. </w:t>
      </w:r>
      <w:r w:rsidRPr="000D3DBF">
        <w:rPr>
          <w:i/>
          <w:noProof/>
        </w:rPr>
        <w:t>Annals of Behavioral Medicine, 22</w:t>
      </w:r>
      <w:r w:rsidRPr="000D3DBF">
        <w:rPr>
          <w:noProof/>
        </w:rPr>
        <w:t xml:space="preserve">(2), 121-126.  Retrieved from </w:t>
      </w:r>
      <w:hyperlink r:id="rId35" w:history="1">
        <w:r w:rsidRPr="000D3DBF">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05ABDBB1" w14:textId="6CAB0AB4" w:rsidR="000D3DBF" w:rsidRPr="000D3DBF" w:rsidRDefault="002D1AFD" w:rsidP="000D3DBF">
      <w:pPr>
        <w:pStyle w:val="EndNoteBibliography"/>
        <w:ind w:left="720" w:hanging="720"/>
        <w:rPr>
          <w:noProof/>
        </w:rPr>
      </w:pPr>
      <w:hyperlink r:id="rId36" w:history="1">
        <w:r w:rsidR="000D3DBF" w:rsidRPr="000D3DBF">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62446438" w14:textId="77777777" w:rsidR="000D3DBF" w:rsidRPr="000D3DBF" w:rsidRDefault="000D3DBF" w:rsidP="000D3DBF">
      <w:pPr>
        <w:pStyle w:val="EndNoteBibliography"/>
        <w:ind w:left="720" w:hanging="720"/>
        <w:rPr>
          <w:noProof/>
        </w:rPr>
      </w:pPr>
      <w:r w:rsidRPr="000D3DBF">
        <w:rPr>
          <w:noProof/>
        </w:rPr>
        <w:t xml:space="preserve">Ross, M., &amp; Olson, J. M. (1981). An expectancy-attribution model of the effects of placebos. </w:t>
      </w:r>
      <w:r w:rsidRPr="000D3DBF">
        <w:rPr>
          <w:i/>
          <w:noProof/>
        </w:rPr>
        <w:t>Psychological review, 88</w:t>
      </w:r>
      <w:r w:rsidRPr="000D3DBF">
        <w:rPr>
          <w:noProof/>
        </w:rPr>
        <w:t xml:space="preserve">(5), 408. </w:t>
      </w:r>
    </w:p>
    <w:p w14:paraId="5D406752" w14:textId="77777777" w:rsidR="000D3DBF" w:rsidRPr="000D3DBF" w:rsidRDefault="000D3DBF" w:rsidP="000D3DBF">
      <w:pPr>
        <w:pStyle w:val="EndNoteBibliography"/>
        <w:ind w:left="720" w:hanging="720"/>
        <w:rPr>
          <w:noProof/>
        </w:rPr>
      </w:pPr>
      <w:r w:rsidRPr="000D3DBF">
        <w:rPr>
          <w:noProof/>
        </w:rPr>
        <w:t xml:space="preserve">Rush, M., Pearson, L., &amp; Lang, W. (1970). Conditional autonomic responses induced in dogs by atropine and morphine. </w:t>
      </w:r>
      <w:r w:rsidRPr="000D3DBF">
        <w:rPr>
          <w:i/>
          <w:noProof/>
        </w:rPr>
        <w:t>European journal of pharmacology, 11</w:t>
      </w:r>
      <w:r w:rsidRPr="000D3DBF">
        <w:rPr>
          <w:noProof/>
        </w:rPr>
        <w:t xml:space="preserve">(1), 22-28. </w:t>
      </w:r>
    </w:p>
    <w:p w14:paraId="71C4689F" w14:textId="77777777" w:rsidR="000D3DBF" w:rsidRPr="000D3DBF" w:rsidRDefault="000D3DBF" w:rsidP="000D3DBF">
      <w:pPr>
        <w:pStyle w:val="EndNoteBibliography"/>
        <w:ind w:left="720" w:hanging="720"/>
        <w:rPr>
          <w:noProof/>
        </w:rPr>
      </w:pPr>
      <w:r w:rsidRPr="000D3DBF">
        <w:rPr>
          <w:noProof/>
        </w:rPr>
        <w:t xml:space="preserve">Scatton, B., Javoy-Agid, F., Rouquier, L., Dubois, B., &amp; Agid, Y. (1983). Reduction of cortical dopamine, noradrenaline, serotonin and their metabolites in Parkinson's disease. </w:t>
      </w:r>
      <w:r w:rsidRPr="000D3DBF">
        <w:rPr>
          <w:i/>
          <w:noProof/>
        </w:rPr>
        <w:t>Brain research, 275</w:t>
      </w:r>
      <w:r w:rsidRPr="000D3DBF">
        <w:rPr>
          <w:noProof/>
        </w:rPr>
        <w:t xml:space="preserve">(2), 321-328. </w:t>
      </w:r>
    </w:p>
    <w:p w14:paraId="0D0ED33A" w14:textId="77777777" w:rsidR="000D3DBF" w:rsidRPr="000D3DBF" w:rsidRDefault="000D3DBF" w:rsidP="000D3DBF">
      <w:pPr>
        <w:pStyle w:val="EndNoteBibliography"/>
        <w:ind w:left="720" w:hanging="720"/>
        <w:rPr>
          <w:noProof/>
        </w:rPr>
      </w:pPr>
      <w:r w:rsidRPr="000D3DBF">
        <w:rPr>
          <w:noProof/>
        </w:rPr>
        <w:t xml:space="preserve">Schuh, K. J., &amp; Griffiths, R. R. (1997). Caffeine reinforcement: the role of withdrawal. </w:t>
      </w:r>
      <w:r w:rsidRPr="000D3DBF">
        <w:rPr>
          <w:i/>
          <w:noProof/>
        </w:rPr>
        <w:t>Psychopharmacology, 130</w:t>
      </w:r>
      <w:r w:rsidRPr="000D3DBF">
        <w:rPr>
          <w:noProof/>
        </w:rPr>
        <w:t xml:space="preserve">(4), 320-326. </w:t>
      </w:r>
    </w:p>
    <w:p w14:paraId="3EF3027B" w14:textId="77777777" w:rsidR="000D3DBF" w:rsidRPr="000D3DBF" w:rsidRDefault="000D3DBF" w:rsidP="000D3DBF">
      <w:pPr>
        <w:pStyle w:val="EndNoteBibliography"/>
        <w:ind w:left="720" w:hanging="720"/>
        <w:rPr>
          <w:noProof/>
        </w:rPr>
      </w:pPr>
      <w:r w:rsidRPr="000D3DBF">
        <w:rPr>
          <w:noProof/>
        </w:rPr>
        <w:t xml:space="preserve">Shams, L., &amp; Beierholm, U. R. (2010). Causal inference in perception. </w:t>
      </w:r>
      <w:r w:rsidRPr="000D3DBF">
        <w:rPr>
          <w:i/>
          <w:noProof/>
        </w:rPr>
        <w:t>Trends in Cognitive Sciences, 14</w:t>
      </w:r>
      <w:r w:rsidRPr="000D3DBF">
        <w:rPr>
          <w:noProof/>
        </w:rPr>
        <w:t>(9), 425-432. doi:10.1016/j.tics.2010.07.001</w:t>
      </w:r>
    </w:p>
    <w:p w14:paraId="0367F3D4" w14:textId="77777777" w:rsidR="000D3DBF" w:rsidRPr="000D3DBF" w:rsidRDefault="000D3DBF" w:rsidP="000D3DBF">
      <w:pPr>
        <w:pStyle w:val="EndNoteBibliography"/>
        <w:ind w:left="720" w:hanging="720"/>
        <w:rPr>
          <w:noProof/>
        </w:rPr>
      </w:pPr>
      <w:r w:rsidRPr="000D3DBF">
        <w:rPr>
          <w:noProof/>
        </w:rPr>
        <w:t xml:space="preserve">Shapiro, A. K., Chassan, J., Morris, L. A., &amp; Frick, R. (1974). Placebo-induced side effects. </w:t>
      </w:r>
      <w:r w:rsidRPr="000D3DBF">
        <w:rPr>
          <w:i/>
          <w:noProof/>
        </w:rPr>
        <w:t>Journal of Operational Psychiatry</w:t>
      </w:r>
      <w:r w:rsidRPr="000D3DBF">
        <w:rPr>
          <w:noProof/>
        </w:rPr>
        <w:t xml:space="preserve">. </w:t>
      </w:r>
    </w:p>
    <w:p w14:paraId="4C5873BB" w14:textId="77777777" w:rsidR="000D3DBF" w:rsidRPr="000D3DBF" w:rsidRDefault="000D3DBF" w:rsidP="000D3DBF">
      <w:pPr>
        <w:pStyle w:val="EndNoteBibliography"/>
        <w:ind w:left="720" w:hanging="720"/>
        <w:rPr>
          <w:noProof/>
        </w:rPr>
      </w:pPr>
      <w:r w:rsidRPr="000D3DBF">
        <w:rPr>
          <w:noProof/>
        </w:rPr>
        <w:t xml:space="preserve">Sheen, M., &amp; Drayton, J. (1988). Influence of brand label on sensory perception. </w:t>
      </w:r>
      <w:r w:rsidRPr="000D3DBF">
        <w:rPr>
          <w:i/>
          <w:noProof/>
        </w:rPr>
        <w:t>Food acceptability</w:t>
      </w:r>
      <w:r w:rsidRPr="000D3DBF">
        <w:rPr>
          <w:noProof/>
        </w:rPr>
        <w:t xml:space="preserve">, 89-99. </w:t>
      </w:r>
    </w:p>
    <w:p w14:paraId="05BF0165" w14:textId="77777777" w:rsidR="000D3DBF" w:rsidRPr="000D3DBF" w:rsidRDefault="000D3DBF" w:rsidP="000D3DBF">
      <w:pPr>
        <w:pStyle w:val="EndNoteBibliography"/>
        <w:ind w:left="720" w:hanging="720"/>
        <w:rPr>
          <w:noProof/>
        </w:rPr>
      </w:pPr>
      <w:r w:rsidRPr="000D3DBF">
        <w:rPr>
          <w:noProof/>
        </w:rPr>
        <w:t xml:space="preserve">Siegel, S. (1975). Evidence from rats that morphine tolerance is a learned response. </w:t>
      </w:r>
      <w:r w:rsidRPr="000D3DBF">
        <w:rPr>
          <w:i/>
          <w:noProof/>
        </w:rPr>
        <w:t>Journal of Comparative and Physiological Psychology, 89</w:t>
      </w:r>
      <w:r w:rsidRPr="000D3DBF">
        <w:rPr>
          <w:noProof/>
        </w:rPr>
        <w:t xml:space="preserve">(5), 498. </w:t>
      </w:r>
    </w:p>
    <w:p w14:paraId="590548AF" w14:textId="77777777" w:rsidR="000D3DBF" w:rsidRPr="000D3DBF" w:rsidRDefault="000D3DBF" w:rsidP="000D3DBF">
      <w:pPr>
        <w:pStyle w:val="EndNoteBibliography"/>
        <w:ind w:left="720" w:hanging="720"/>
        <w:rPr>
          <w:noProof/>
        </w:rPr>
      </w:pPr>
      <w:r w:rsidRPr="000D3DBF">
        <w:rPr>
          <w:noProof/>
        </w:rPr>
        <w:t xml:space="preserve">Siegel, S. (1983). Classical conditioning, drug tolerance, and drug dependence </w:t>
      </w:r>
      <w:r w:rsidRPr="000D3DBF">
        <w:rPr>
          <w:i/>
          <w:noProof/>
        </w:rPr>
        <w:t>Research advances in alcohol and drug problems</w:t>
      </w:r>
      <w:r w:rsidRPr="000D3DBF">
        <w:rPr>
          <w:noProof/>
        </w:rPr>
        <w:t xml:space="preserve"> (pp. 207-246): Springer.</w:t>
      </w:r>
    </w:p>
    <w:p w14:paraId="0703AE18" w14:textId="77777777" w:rsidR="000D3DBF" w:rsidRPr="000D3DBF" w:rsidRDefault="000D3DBF" w:rsidP="000D3DBF">
      <w:pPr>
        <w:pStyle w:val="EndNoteBibliography"/>
        <w:ind w:left="720" w:hanging="720"/>
        <w:rPr>
          <w:noProof/>
        </w:rPr>
      </w:pPr>
      <w:r w:rsidRPr="000D3DBF">
        <w:rPr>
          <w:noProof/>
        </w:rPr>
        <w:t xml:space="preserve">Silverman, K., Evans, S. M., Strain, E. C., &amp; Griffiths, R. R. (1992). Withdrawal Syndrome after the Double-Blind Cessation of Caffeine Consumption. </w:t>
      </w:r>
      <w:r w:rsidRPr="000D3DBF">
        <w:rPr>
          <w:i/>
          <w:noProof/>
        </w:rPr>
        <w:t>The New England Journal of Medicine, 327</w:t>
      </w:r>
      <w:r w:rsidRPr="000D3DBF">
        <w:rPr>
          <w:noProof/>
        </w:rPr>
        <w:t>(16), 1109-1114. doi:10.1056/NEJM199210153271601</w:t>
      </w:r>
    </w:p>
    <w:p w14:paraId="5A63E801" w14:textId="77777777" w:rsidR="000D3DBF" w:rsidRPr="000D3DBF" w:rsidRDefault="000D3DBF" w:rsidP="000D3DBF">
      <w:pPr>
        <w:pStyle w:val="EndNoteBibliography"/>
        <w:ind w:left="720" w:hanging="720"/>
        <w:rPr>
          <w:noProof/>
        </w:rPr>
      </w:pPr>
      <w:r w:rsidRPr="000D3DBF">
        <w:rPr>
          <w:noProof/>
        </w:rPr>
        <w:t>Soares, J. J., &amp; Öhman, A. (1993</w:t>
      </w:r>
      <w:r w:rsidRPr="000D3DBF">
        <w:rPr>
          <w:rFonts w:hint="eastAsia"/>
          <w:noProof/>
        </w:rPr>
        <w:t>a). Backward masking and skin conductance responses after conditioning to nonfeared but fear</w:t>
      </w:r>
      <w:r w:rsidRPr="000D3DBF">
        <w:rPr>
          <w:rFonts w:hint="eastAsia"/>
          <w:noProof/>
        </w:rPr>
        <w:t>‐</w:t>
      </w:r>
      <w:r w:rsidRPr="000D3DBF">
        <w:rPr>
          <w:rFonts w:hint="eastAsia"/>
          <w:noProof/>
        </w:rPr>
        <w:t xml:space="preserve">relevant stimuli in fearful subjects. </w:t>
      </w:r>
      <w:r w:rsidRPr="000D3DBF">
        <w:rPr>
          <w:rFonts w:hint="eastAsia"/>
          <w:i/>
          <w:noProof/>
        </w:rPr>
        <w:t>Psychophysiology, 30</w:t>
      </w:r>
      <w:r w:rsidRPr="000D3DBF">
        <w:rPr>
          <w:rFonts w:hint="eastAsia"/>
          <w:noProof/>
        </w:rPr>
        <w:t xml:space="preserve">(5), 460-466. </w:t>
      </w:r>
    </w:p>
    <w:p w14:paraId="155C6408" w14:textId="77777777" w:rsidR="000D3DBF" w:rsidRPr="000D3DBF" w:rsidRDefault="000D3DBF" w:rsidP="000D3DBF">
      <w:pPr>
        <w:pStyle w:val="EndNoteBibliography"/>
        <w:ind w:left="720" w:hanging="720"/>
        <w:rPr>
          <w:noProof/>
        </w:rPr>
      </w:pPr>
      <w:r w:rsidRPr="000D3DBF">
        <w:rPr>
          <w:noProof/>
        </w:rPr>
        <w:t xml:space="preserve">Soares, J. J., &amp; Öhman, A. (1993b). Preattentive processing, preparedness and phobias: effects of instruction on conditioned electrodermal responses to masked and non-masked fear-relevant. </w:t>
      </w:r>
      <w:r w:rsidRPr="000D3DBF">
        <w:rPr>
          <w:i/>
          <w:noProof/>
        </w:rPr>
        <w:t>Behaviour Research and Therapy, 31</w:t>
      </w:r>
      <w:r w:rsidRPr="000D3DBF">
        <w:rPr>
          <w:noProof/>
        </w:rPr>
        <w:t xml:space="preserve">(1), 87-95. </w:t>
      </w:r>
    </w:p>
    <w:p w14:paraId="7AF2346C" w14:textId="77777777" w:rsidR="000D3DBF" w:rsidRPr="000D3DBF" w:rsidRDefault="000D3DBF" w:rsidP="000D3DBF">
      <w:pPr>
        <w:pStyle w:val="EndNoteBibliography"/>
        <w:ind w:left="720" w:hanging="720"/>
        <w:rPr>
          <w:noProof/>
        </w:rPr>
      </w:pPr>
      <w:r w:rsidRPr="000D3DBF">
        <w:rPr>
          <w:noProof/>
        </w:rPr>
        <w:t xml:space="preserve">Staats, P., Hekmat, H., &amp; Staats, A. (1998). Suggestion/placebo effects on pain: negative as well as positive. </w:t>
      </w:r>
      <w:r w:rsidRPr="000D3DBF">
        <w:rPr>
          <w:i/>
          <w:noProof/>
        </w:rPr>
        <w:t>Journal of pain and symptom management, 15</w:t>
      </w:r>
      <w:r w:rsidRPr="000D3DBF">
        <w:rPr>
          <w:noProof/>
        </w:rPr>
        <w:t xml:space="preserve">(4), 235-243. </w:t>
      </w:r>
    </w:p>
    <w:p w14:paraId="6E771F0D" w14:textId="77777777" w:rsidR="000D3DBF" w:rsidRPr="000D3DBF" w:rsidRDefault="000D3DBF" w:rsidP="000D3DBF">
      <w:pPr>
        <w:pStyle w:val="EndNoteBibliography"/>
        <w:ind w:left="720" w:hanging="720"/>
        <w:rPr>
          <w:noProof/>
        </w:rPr>
      </w:pPr>
      <w:r w:rsidRPr="000D3DBF">
        <w:rPr>
          <w:noProof/>
        </w:rPr>
        <w:t xml:space="preserve">Stewart-Williams, S. (2004). The Placebo Puzzle: Putting Together the Pieces. </w:t>
      </w:r>
      <w:r w:rsidRPr="000D3DBF">
        <w:rPr>
          <w:i/>
          <w:noProof/>
        </w:rPr>
        <w:t>Health Psychology, 23</w:t>
      </w:r>
      <w:r w:rsidRPr="000D3DBF">
        <w:rPr>
          <w:noProof/>
        </w:rPr>
        <w:t>(2), 198-206. doi:10.1037/0278-6133.23.2.198</w:t>
      </w:r>
    </w:p>
    <w:p w14:paraId="3436995E" w14:textId="77777777" w:rsidR="000D3DBF" w:rsidRPr="000D3DBF" w:rsidRDefault="000D3DBF" w:rsidP="000D3DBF">
      <w:pPr>
        <w:pStyle w:val="EndNoteBibliography"/>
        <w:ind w:left="720" w:hanging="720"/>
        <w:rPr>
          <w:noProof/>
        </w:rPr>
      </w:pPr>
      <w:r w:rsidRPr="000D3DBF">
        <w:rPr>
          <w:noProof/>
        </w:rPr>
        <w:t xml:space="preserve">Stewart-Williams, S., &amp; Podd, J. (2004). The Placebo Effect: Dissolving the Expectancy Versus Conditioning Debate. </w:t>
      </w:r>
      <w:r w:rsidRPr="000D3DBF">
        <w:rPr>
          <w:i/>
          <w:noProof/>
        </w:rPr>
        <w:t>Psychological Bulletin, 130</w:t>
      </w:r>
      <w:r w:rsidRPr="000D3DBF">
        <w:rPr>
          <w:noProof/>
        </w:rPr>
        <w:t>(2), 324-340. doi:10.1037/0033-2909.130.2.324</w:t>
      </w:r>
    </w:p>
    <w:p w14:paraId="06531447" w14:textId="77777777" w:rsidR="000D3DBF" w:rsidRPr="000D3DBF" w:rsidRDefault="000D3DBF" w:rsidP="000D3DBF">
      <w:pPr>
        <w:pStyle w:val="EndNoteBibliography"/>
        <w:ind w:left="720" w:hanging="720"/>
        <w:rPr>
          <w:noProof/>
        </w:rPr>
      </w:pPr>
      <w:r w:rsidRPr="000D3DBF">
        <w:rPr>
          <w:noProof/>
        </w:rPr>
        <w:t xml:space="preserve">Stopa, L., &amp; Clark, D. M. (2000). Social phobia and interpretation of social events. </w:t>
      </w:r>
      <w:r w:rsidRPr="000D3DBF">
        <w:rPr>
          <w:i/>
          <w:noProof/>
        </w:rPr>
        <w:t>Behaviour Research and Therapy, 38</w:t>
      </w:r>
      <w:r w:rsidRPr="000D3DBF">
        <w:rPr>
          <w:noProof/>
        </w:rPr>
        <w:t>(3), 273-283. doi:10.1016/S0005-7967(99)00043-1</w:t>
      </w:r>
    </w:p>
    <w:p w14:paraId="37E224C0" w14:textId="2E8168EC" w:rsidR="000D3DBF" w:rsidRPr="000D3DBF" w:rsidRDefault="000D3DBF" w:rsidP="000D3DBF">
      <w:pPr>
        <w:pStyle w:val="EndNoteBibliography"/>
        <w:ind w:left="720" w:hanging="720"/>
        <w:rPr>
          <w:noProof/>
        </w:rPr>
      </w:pPr>
      <w:r w:rsidRPr="000D3DBF">
        <w:rPr>
          <w:noProof/>
        </w:rPr>
        <w:t xml:space="preserve">Suetsugi, M., Mizuki, Y., Yamamoto, K., Uchida, S., &amp; Watanabe, Y. (2007). The effect of placebo administration on the first-night effect in healthy young volunteers. </w:t>
      </w:r>
      <w:r w:rsidRPr="000D3DBF">
        <w:rPr>
          <w:i/>
          <w:noProof/>
        </w:rPr>
        <w:t>Progress in Neuro-Psychopharmacology and Biological Psychiatry, 31</w:t>
      </w:r>
      <w:r w:rsidRPr="000D3DBF">
        <w:rPr>
          <w:noProof/>
        </w:rPr>
        <w:t xml:space="preserve">(4), 839-847.  Retrieved from </w:t>
      </w:r>
      <w:hyperlink r:id="rId37" w:history="1">
        <w:r w:rsidRPr="000D3DBF">
          <w:rPr>
            <w:rStyle w:val="Hyperlink"/>
            <w:rFonts w:ascii="Times New Roman" w:hAnsi="Times New Roman"/>
            <w:noProof/>
          </w:rPr>
          <w:t>http://ac.els-cdn.com/S0278584607000516/1-s2.0-S0278584607000516-main.pdf?_tid=ae70f8d6-db85-11e5-bad9-00000aacb35d&amp;acdnat=1456380470_3fd1bd29ae07170aa4afea7e7c3cf198</w:t>
        </w:r>
      </w:hyperlink>
    </w:p>
    <w:p w14:paraId="2B9368E5" w14:textId="77777777" w:rsidR="000D3DBF" w:rsidRPr="000D3DBF" w:rsidRDefault="000D3DBF" w:rsidP="000D3DBF">
      <w:pPr>
        <w:pStyle w:val="EndNoteBibliography"/>
        <w:ind w:left="720" w:hanging="720"/>
        <w:rPr>
          <w:noProof/>
        </w:rPr>
      </w:pPr>
      <w:r w:rsidRPr="000D3DBF">
        <w:rPr>
          <w:noProof/>
        </w:rPr>
        <w:t xml:space="preserve">Traut, E. F., &amp; Passarelli, E. W. (1957). Placebos in the treatment of rheumatoid arthritis and other rheumatic conditions. </w:t>
      </w:r>
      <w:r w:rsidRPr="000D3DBF">
        <w:rPr>
          <w:i/>
          <w:noProof/>
        </w:rPr>
        <w:t>Annals of the rheumatic diseases, 16</w:t>
      </w:r>
      <w:r w:rsidRPr="000D3DBF">
        <w:rPr>
          <w:noProof/>
        </w:rPr>
        <w:t xml:space="preserve">(1), 18. </w:t>
      </w:r>
    </w:p>
    <w:p w14:paraId="72F49673" w14:textId="77777777" w:rsidR="000D3DBF" w:rsidRPr="000D3DBF" w:rsidRDefault="000D3DBF" w:rsidP="000D3DBF">
      <w:pPr>
        <w:pStyle w:val="EndNoteBibliography"/>
        <w:ind w:left="720" w:hanging="720"/>
        <w:rPr>
          <w:noProof/>
        </w:rPr>
      </w:pPr>
      <w:r w:rsidRPr="000D3DBF">
        <w:rPr>
          <w:noProof/>
        </w:rPr>
        <w:t xml:space="preserve">Vase, L., Riley, J. L., &amp; Price, D. D. (2002). A comparison of placebo effects in clinical analgesic trials versus studies of placebo analgesia. </w:t>
      </w:r>
      <w:r w:rsidRPr="000D3DBF">
        <w:rPr>
          <w:i/>
          <w:noProof/>
        </w:rPr>
        <w:t>PAIN, 99</w:t>
      </w:r>
      <w:r w:rsidRPr="000D3DBF">
        <w:rPr>
          <w:noProof/>
        </w:rPr>
        <w:t xml:space="preserve">(3), 443-452. </w:t>
      </w:r>
    </w:p>
    <w:p w14:paraId="10953640" w14:textId="2213F985" w:rsidR="000D3DBF" w:rsidRPr="000D3DBF" w:rsidRDefault="000D3DBF" w:rsidP="000D3DBF">
      <w:pPr>
        <w:pStyle w:val="EndNoteBibliography"/>
        <w:ind w:left="720" w:hanging="720"/>
        <w:rPr>
          <w:noProof/>
        </w:rPr>
      </w:pPr>
      <w:r w:rsidRPr="000D3DBF">
        <w:rPr>
          <w:noProof/>
        </w:rPr>
        <w:t xml:space="preserve">Voudouris, N. J., Peck, C. L., &amp; Coleman, G. (1985). Conditioned placebo responses. </w:t>
      </w:r>
      <w:r w:rsidRPr="000D3DBF">
        <w:rPr>
          <w:i/>
          <w:noProof/>
        </w:rPr>
        <w:t>Journal of Personality and Social Psychology, 48</w:t>
      </w:r>
      <w:r w:rsidRPr="000D3DBF">
        <w:rPr>
          <w:noProof/>
        </w:rPr>
        <w:t xml:space="preserve">(1), 47.  Retrieved from </w:t>
      </w:r>
      <w:hyperlink r:id="rId38" w:history="1">
        <w:r w:rsidRPr="000D3DBF">
          <w:rPr>
            <w:rStyle w:val="Hyperlink"/>
            <w:rFonts w:ascii="Times New Roman" w:hAnsi="Times New Roman"/>
            <w:noProof/>
          </w:rPr>
          <w:t>http://graphics.tx.ovid.com/ovftpdfs/FPDDNCJCEEAHLE00/fs047/ovft/live/gv024/00005205/00005205-198501000-00004.pdf</w:t>
        </w:r>
      </w:hyperlink>
    </w:p>
    <w:p w14:paraId="3F973C81" w14:textId="56264D60" w:rsidR="000D3DBF" w:rsidRPr="000D3DBF" w:rsidRDefault="000D3DBF" w:rsidP="000D3DBF">
      <w:pPr>
        <w:pStyle w:val="EndNoteBibliography"/>
        <w:ind w:left="720" w:hanging="720"/>
        <w:rPr>
          <w:noProof/>
        </w:rPr>
      </w:pPr>
      <w:r w:rsidRPr="000D3DBF">
        <w:rPr>
          <w:noProof/>
        </w:rPr>
        <w:t xml:space="preserve">Wall, P. D. (1993). Pain and the placebo response. </w:t>
      </w:r>
      <w:r w:rsidRPr="000D3DBF">
        <w:rPr>
          <w:i/>
          <w:noProof/>
        </w:rPr>
        <w:t>Ciba Foundation symposium, 174</w:t>
      </w:r>
      <w:r w:rsidRPr="000D3DBF">
        <w:rPr>
          <w:noProof/>
        </w:rPr>
        <w:t xml:space="preserve">, 187-211; discussion 212.  Retrieved from </w:t>
      </w:r>
      <w:hyperlink r:id="rId39" w:history="1">
        <w:r w:rsidRPr="000D3DBF">
          <w:rPr>
            <w:rStyle w:val="Hyperlink"/>
            <w:rFonts w:ascii="Times New Roman" w:hAnsi="Times New Roman"/>
            <w:noProof/>
          </w:rPr>
          <w: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w:t>
        </w:r>
      </w:hyperlink>
    </w:p>
    <w:p w14:paraId="605C666D" w14:textId="77777777" w:rsidR="000D3DBF" w:rsidRPr="000D3DBF" w:rsidRDefault="000D3DBF" w:rsidP="000D3DBF">
      <w:pPr>
        <w:pStyle w:val="EndNoteBibliography"/>
        <w:ind w:left="720" w:hanging="720"/>
        <w:rPr>
          <w:noProof/>
        </w:rPr>
      </w:pPr>
      <w:r w:rsidRPr="000D3DBF">
        <w:rPr>
          <w:noProof/>
        </w:rPr>
        <w:t xml:space="preserve">Weisswange, T. H., Rothkopf, C. A., Rodemann, T., &amp; Triesch, J. (2009, 5-7 June 2009). </w:t>
      </w:r>
      <w:r w:rsidRPr="000D3DBF">
        <w:rPr>
          <w:i/>
          <w:noProof/>
        </w:rPr>
        <w:t>Can reinforcement learning explain the development of causal inference in multisensory integration?</w:t>
      </w:r>
      <w:r w:rsidRPr="000D3DBF">
        <w:rPr>
          <w:noProof/>
        </w:rPr>
        <w:t xml:space="preserve"> Paper presented at the Development and Learning, 2009. ICDL 2009. IEEE 8th International Conference on.</w:t>
      </w:r>
    </w:p>
    <w:p w14:paraId="73A52BDB" w14:textId="77777777" w:rsidR="000D3DBF" w:rsidRPr="000D3DBF" w:rsidRDefault="000D3DBF" w:rsidP="000D3DBF">
      <w:pPr>
        <w:pStyle w:val="EndNoteBibliography"/>
        <w:ind w:left="720" w:hanging="720"/>
        <w:rPr>
          <w:noProof/>
        </w:rPr>
      </w:pPr>
      <w:r w:rsidRPr="000D3DBF">
        <w:rPr>
          <w:noProof/>
        </w:rPr>
        <w:t xml:space="preserve">Wickramasekera, I. (1980). A conditioned response model of the placebo effect - Predictions from the model. </w:t>
      </w:r>
      <w:r w:rsidRPr="000D3DBF">
        <w:rPr>
          <w:i/>
          <w:noProof/>
        </w:rPr>
        <w:t>Biofeedback and Self-Regulation, 5</w:t>
      </w:r>
      <w:r w:rsidRPr="000D3DBF">
        <w:rPr>
          <w:noProof/>
        </w:rPr>
        <w:t>(1), 5-18. doi:10.1007/BF00999060</w:t>
      </w:r>
    </w:p>
    <w:p w14:paraId="1671668F" w14:textId="77777777" w:rsidR="000D3DBF" w:rsidRPr="000D3DBF" w:rsidRDefault="000D3DBF" w:rsidP="000D3DBF">
      <w:pPr>
        <w:pStyle w:val="EndNoteBibliography"/>
        <w:ind w:left="720" w:hanging="720"/>
        <w:rPr>
          <w:noProof/>
        </w:rPr>
      </w:pPr>
      <w:r w:rsidRPr="000D3DBF">
        <w:rPr>
          <w:noProof/>
        </w:rPr>
        <w:t xml:space="preserve">Wilson, I. B. (1999). Clinical understanding and clinical implications of response shift. </w:t>
      </w:r>
      <w:r w:rsidRPr="000D3DBF">
        <w:rPr>
          <w:i/>
          <w:noProof/>
        </w:rPr>
        <w:t>Social science &amp; medicine, 48</w:t>
      </w:r>
      <w:r w:rsidRPr="000D3DBF">
        <w:rPr>
          <w:noProof/>
        </w:rPr>
        <w:t xml:space="preserve">(11), 1577-1588. </w:t>
      </w:r>
    </w:p>
    <w:p w14:paraId="6D2D19A4" w14:textId="77777777" w:rsidR="000D3DBF" w:rsidRPr="000D3DBF" w:rsidRDefault="000D3DBF" w:rsidP="000D3DBF">
      <w:pPr>
        <w:pStyle w:val="EndNoteBibliography"/>
        <w:ind w:left="720" w:hanging="720"/>
        <w:rPr>
          <w:noProof/>
        </w:rPr>
      </w:pPr>
      <w:r w:rsidRPr="000D3DBF">
        <w:rPr>
          <w:noProof/>
        </w:rPr>
        <w:t xml:space="preserve">Wong, P. S., Shevrin, H., &amp; Williams, W. J. (1994). Conscious and nonconscious processes: An ERP index of an anticipatory response in a conditioning paradigm using visually masked stimuli. </w:t>
      </w:r>
      <w:r w:rsidRPr="000D3DBF">
        <w:rPr>
          <w:i/>
          <w:noProof/>
        </w:rPr>
        <w:t>Psychophysiology, 31</w:t>
      </w:r>
      <w:r w:rsidRPr="000D3DBF">
        <w:rPr>
          <w:noProof/>
        </w:rPr>
        <w:t xml:space="preserve">(1), 87-101. </w:t>
      </w:r>
    </w:p>
    <w:p w14:paraId="295B90A6" w14:textId="77777777" w:rsidR="000D3DBF" w:rsidRPr="000D3DBF" w:rsidRDefault="000D3DBF" w:rsidP="000D3DBF">
      <w:pPr>
        <w:pStyle w:val="EndNoteBibliography"/>
        <w:ind w:left="720" w:hanging="720"/>
        <w:rPr>
          <w:noProof/>
        </w:rPr>
      </w:pPr>
      <w:r w:rsidRPr="000D3DBF">
        <w:rPr>
          <w:noProof/>
        </w:rPr>
        <w:t xml:space="preserve">Yeung, S. T. A., Colagiuri, B., Lovibond, P. F., &amp; Colloca, L. (2014). Partial reinforcement, extinction, and placebo analgesia. </w:t>
      </w:r>
      <w:r w:rsidRPr="000D3DBF">
        <w:rPr>
          <w:i/>
          <w:noProof/>
        </w:rPr>
        <w:t>PAIN®, 155</w:t>
      </w:r>
      <w:r w:rsidRPr="000D3DBF">
        <w:rPr>
          <w:noProof/>
        </w:rPr>
        <w:t xml:space="preserve">(6), 1110-1117. </w:t>
      </w:r>
    </w:p>
    <w:p w14:paraId="113E3A25" w14:textId="77777777" w:rsidR="000D3DBF" w:rsidRPr="000D3DBF" w:rsidRDefault="000D3DBF" w:rsidP="000D3DBF">
      <w:pPr>
        <w:pStyle w:val="EndNoteBibliography"/>
        <w:ind w:left="720" w:hanging="720"/>
        <w:rPr>
          <w:noProof/>
        </w:rPr>
      </w:pPr>
      <w:r w:rsidRPr="000D3DBF">
        <w:rPr>
          <w:noProof/>
        </w:rPr>
        <w:t xml:space="preserve">Yoshida, W., Seymour, B., Koltzenburg, M., &amp; Dolan, R. J. (2013). Uncertainty increases pain: evidence for a novel mechanism of pain modulation involving the periaqueductal gray. </w:t>
      </w:r>
      <w:r w:rsidRPr="000D3DBF">
        <w:rPr>
          <w:i/>
          <w:noProof/>
        </w:rPr>
        <w:t>The Journal of Neuroscience, 33</w:t>
      </w:r>
      <w:r w:rsidRPr="000D3DBF">
        <w:rPr>
          <w:noProof/>
        </w:rPr>
        <w:t xml:space="preserve">(13), 5638-5646. </w:t>
      </w:r>
    </w:p>
    <w:p w14:paraId="455AA5C9" w14:textId="77777777" w:rsidR="000D3DBF" w:rsidRPr="000D3DBF" w:rsidRDefault="000D3DBF" w:rsidP="000D3DBF">
      <w:pPr>
        <w:pStyle w:val="EndNoteBibliography"/>
        <w:ind w:left="720" w:hanging="720"/>
        <w:rPr>
          <w:noProof/>
        </w:rPr>
      </w:pPr>
      <w:r w:rsidRPr="000D3DBF">
        <w:rPr>
          <w:noProof/>
        </w:rPr>
        <w:t xml:space="preserve">Yu, A. J., &amp; Dayan, P. (2005). Uncertainty, Neuromodulation, and Attention. </w:t>
      </w:r>
      <w:r w:rsidRPr="000D3DBF">
        <w:rPr>
          <w:i/>
          <w:noProof/>
        </w:rPr>
        <w:t>Neuron, 46</w:t>
      </w:r>
      <w:r w:rsidRPr="000D3DBF">
        <w:rPr>
          <w:noProof/>
        </w:rPr>
        <w:t>(4), 681-692. doi:10.1016/j.neuron.2005.04.026</w:t>
      </w:r>
    </w:p>
    <w:p w14:paraId="44434083" w14:textId="77777777" w:rsidR="000D3DBF" w:rsidRPr="000D3DBF" w:rsidRDefault="000D3DBF" w:rsidP="000D3DBF">
      <w:pPr>
        <w:pStyle w:val="EndNoteBibliography"/>
        <w:ind w:left="720" w:hanging="720"/>
        <w:rPr>
          <w:noProof/>
        </w:rPr>
      </w:pPr>
      <w:r w:rsidRPr="000D3DBF">
        <w:rPr>
          <w:noProof/>
        </w:rPr>
        <w:t xml:space="preserve">Zellner, D. A., Stewart, W., Rozin, P., &amp; Brown, J. M. (1988). Effect of temperature and expectations on liking for beverages. </w:t>
      </w:r>
      <w:r w:rsidRPr="000D3DBF">
        <w:rPr>
          <w:i/>
          <w:noProof/>
        </w:rPr>
        <w:t>Physiology &amp; Behavior, 44</w:t>
      </w:r>
      <w:r w:rsidRPr="000D3DBF">
        <w:rPr>
          <w:noProof/>
        </w:rPr>
        <w:t xml:space="preserve">(1), 61-68. </w:t>
      </w:r>
    </w:p>
    <w:p w14:paraId="132B210B" w14:textId="3C30FA27"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 w:author="Llewellyn Mills" w:date="2016-04-12T09:53:00Z" w:initials="LM">
    <w:p w14:paraId="2065A136" w14:textId="77777777" w:rsidR="002D1AFD" w:rsidRPr="00C129FD" w:rsidRDefault="002D1AFD" w:rsidP="00BC2D4F">
      <w:pPr>
        <w:pStyle w:val="Heading3"/>
      </w:pPr>
      <w:r>
        <w:rPr>
          <w:rStyle w:val="CommentReference"/>
        </w:rPr>
        <w:annotationRef/>
      </w:r>
      <w:bookmarkStart w:id="11" w:name="_Toc322070415"/>
      <w:r w:rsidRPr="00C129FD">
        <w:t>Verbally-Induced Expectancies</w:t>
      </w:r>
      <w:bookmarkEnd w:id="11"/>
    </w:p>
    <w:p w14:paraId="6BF457A6" w14:textId="7A13752C" w:rsidR="002D1AFD" w:rsidRPr="00C129FD" w:rsidRDefault="002D1AFD" w:rsidP="00BC2D4F">
      <w:pPr>
        <w:ind w:firstLine="720"/>
        <w:rPr>
          <w:rFonts w:cs="Times New Roman"/>
        </w:rPr>
      </w:pPr>
      <w:r w:rsidRPr="00C129FD">
        <w:rPr>
          <w:rFonts w:cs="Times New Roman"/>
        </w:rPr>
        <w:t xml:space="preserve">Firstly there are those expectancies concerning the effects of a drug or treatment which participants do not hold prior to the experiment and which are induced verbally by the experimenter. </w:t>
      </w:r>
    </w:p>
    <w:p w14:paraId="617FD7DC" w14:textId="0088EFD6" w:rsidR="002D1AFD" w:rsidRDefault="002D1AFD">
      <w:pPr>
        <w:pStyle w:val="CommentText"/>
      </w:pPr>
    </w:p>
  </w:comment>
  <w:comment w:id="12" w:author="Llewellyn Mills" w:date="2016-04-12T09:53:00Z" w:initials="LM">
    <w:p w14:paraId="5469BD4C" w14:textId="77777777" w:rsidR="002D1AFD" w:rsidRDefault="002D1AFD" w:rsidP="00BC2D4F">
      <w:pPr>
        <w:ind w:firstLine="284"/>
        <w:rPr>
          <w:rFonts w:cs="Times New Roman"/>
        </w:rPr>
      </w:pPr>
      <w:r>
        <w:rPr>
          <w:rStyle w:val="CommentReference"/>
        </w:rPr>
        <w:annotationRef/>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 xml:space="preserve">One school of thought suggests that expectancies induced by instruction still </w:t>
      </w:r>
      <w:proofErr w:type="spellStart"/>
      <w:r>
        <w:rPr>
          <w:rFonts w:cs="Times New Roman"/>
        </w:rPr>
        <w:t>respresent</w:t>
      </w:r>
      <w:proofErr w:type="spellEnd"/>
      <w:r>
        <w:rPr>
          <w:rFonts w:cs="Times New Roman"/>
        </w:rPr>
        <w:t xml:space="preserve">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onto a novel stimuli of the same class and obtain the same conditioned response to that new stimuli. </w:t>
      </w:r>
    </w:p>
    <w:p w14:paraId="5D4C6230" w14:textId="565FB83B" w:rsidR="002D1AFD" w:rsidRDefault="002D1AFD">
      <w:pPr>
        <w:pStyle w:val="CommentText"/>
      </w:pPr>
    </w:p>
  </w:comment>
  <w:comment w:id="22" w:author="Llewellyn Mills" w:date="2016-04-04T14:00:00Z" w:initials="LM">
    <w:p w14:paraId="63714D44" w14:textId="1000812A" w:rsidR="002D1AFD" w:rsidRPr="00833D12" w:rsidRDefault="002D1AFD" w:rsidP="00940BAD">
      <w:r>
        <w:rPr>
          <w:rStyle w:val="CommentReference"/>
        </w:rPr>
        <w:annotationRef/>
      </w:r>
      <w:r>
        <w:rPr>
          <w:rFonts w:cs="Times New Roman"/>
        </w:rPr>
        <w:t xml:space="preserve">This might need to go in somewhere is that </w:t>
      </w:r>
      <w:r w:rsidRPr="00F75AA2">
        <w:rPr>
          <w:rFonts w:cs="Times New Roman"/>
        </w:rPr>
        <w:t xml:space="preserve">the administration of the placebo causes increased </w:t>
      </w:r>
      <w:r w:rsidRPr="00F75AA2">
        <w:rPr>
          <w:rFonts w:cs="Times New Roman"/>
          <w:i/>
        </w:rPr>
        <w:t>attention</w:t>
      </w:r>
      <w:r w:rsidRPr="00F75AA2">
        <w:rPr>
          <w:rFonts w:cs="Times New Roman"/>
        </w:rPr>
        <w:t xml:space="preserve"> to </w:t>
      </w:r>
      <w:proofErr w:type="spellStart"/>
      <w:r w:rsidRPr="00F75AA2">
        <w:rPr>
          <w:rFonts w:cs="Times New Roman"/>
        </w:rPr>
        <w:t>interoceptive</w:t>
      </w:r>
      <w:proofErr w:type="spellEnd"/>
      <w:r w:rsidRPr="00F75AA2">
        <w:rPr>
          <w:rFonts w:cs="Times New Roman"/>
        </w:rPr>
        <w:t xml:space="preserve"> cues, which then renders an incidental symptom that would have gone unnoticed as more noticeable.  Another way of thinking of this is that </w:t>
      </w:r>
      <w:r>
        <w:rPr>
          <w:rFonts w:cs="Times New Roman"/>
        </w:rPr>
        <w:t xml:space="preserve">increased </w:t>
      </w:r>
      <w:r w:rsidRPr="00F75AA2">
        <w:rPr>
          <w:rFonts w:cs="Times New Roman"/>
        </w:rPr>
        <w:t xml:space="preserve">scrutiny of </w:t>
      </w:r>
      <w:proofErr w:type="spellStart"/>
      <w:r w:rsidRPr="00F75AA2">
        <w:rPr>
          <w:rFonts w:cs="Times New Roman"/>
        </w:rPr>
        <w:t>interoceptive</w:t>
      </w:r>
      <w:proofErr w:type="spellEnd"/>
      <w:r w:rsidRPr="00F75AA2">
        <w:rPr>
          <w:rFonts w:cs="Times New Roman"/>
        </w:rPr>
        <w:t xml:space="preserve"> cues lowers the threshold for aw</w:t>
      </w:r>
      <w:r>
        <w:rPr>
          <w:rFonts w:cs="Times New Roman"/>
        </w:rPr>
        <w:t>areness of symptoms</w:t>
      </w:r>
      <w:r w:rsidRPr="00F75AA2">
        <w:rPr>
          <w:rFonts w:cs="Times New Roman"/>
        </w:rPr>
        <w:t>.</w:t>
      </w:r>
    </w:p>
    <w:p w14:paraId="2F522C28" w14:textId="7E74D737" w:rsidR="002D1AFD" w:rsidRDefault="002D1AFD">
      <w:pPr>
        <w:pStyle w:val="CommentText"/>
      </w:pPr>
    </w:p>
  </w:comment>
  <w:comment w:id="23" w:author="Llewellyn Mills" w:date="2016-04-06T17:27:00Z" w:initials="LM">
    <w:p w14:paraId="14E92D05" w14:textId="7C1F5353" w:rsidR="002D1AFD" w:rsidRDefault="002D1AFD">
      <w:pPr>
        <w:pStyle w:val="CommentText"/>
      </w:pPr>
      <w:r>
        <w:rPr>
          <w:rStyle w:val="CommentReference"/>
        </w:rPr>
        <w:annotationRef/>
      </w:r>
      <w:r>
        <w:t xml:space="preserve">Might want to mention other theories of perceptual shift, see </w:t>
      </w:r>
      <w:proofErr w:type="gramStart"/>
      <w:r>
        <w:t>SW(</w:t>
      </w:r>
      <w:proofErr w:type="gramEnd"/>
      <w:r>
        <w:t>2004)</w:t>
      </w:r>
    </w:p>
  </w:comment>
  <w:comment w:id="24" w:author="Llewellyn Mills" w:date="2016-04-11T07:27:00Z" w:initials="LM">
    <w:p w14:paraId="7DED92BB" w14:textId="40C4B0C2" w:rsidR="002D1AFD" w:rsidRDefault="002D1AFD">
      <w:pPr>
        <w:pStyle w:val="CommentText"/>
      </w:pPr>
      <w:r>
        <w:rPr>
          <w:rStyle w:val="CommentReference"/>
        </w:rPr>
        <w:annotationRef/>
      </w:r>
      <w:r w:rsidRPr="00B15179">
        <w:t xml:space="preserve">This response shift might be prompted by outside demand in that participants believe in the credibility of the information they are given by experimenters or their doctor or pharmacist about the likely effects of the </w:t>
      </w:r>
      <w:r>
        <w:t>drug they are ingesting, or these</w:t>
      </w:r>
      <w:r w:rsidRPr="00B15179">
        <w:t xml:space="preserve"> beliefs </w:t>
      </w:r>
      <w:r>
        <w:t xml:space="preserve">may be derived from experience </w:t>
      </w:r>
      <w:r w:rsidRPr="00B15179">
        <w:t>without any suggestion by an outside agent.</w:t>
      </w:r>
    </w:p>
  </w:comment>
  <w:comment w:id="25" w:author="Llewellyn Mills" w:date="2016-04-13T16:18:00Z" w:initials="LM">
    <w:p w14:paraId="52E7CE2A" w14:textId="47B72A8B" w:rsidR="002D1AFD" w:rsidRDefault="002D1AFD">
      <w:pPr>
        <w:pStyle w:val="CommentText"/>
      </w:pPr>
      <w:r>
        <w:rPr>
          <w:rStyle w:val="CommentReference"/>
        </w:rPr>
        <w:annotationRef/>
      </w:r>
      <w:r>
        <w:t xml:space="preserve">Come back to this. Should be able to explain this contradiction with the model. Certain expectations of pain </w:t>
      </w:r>
      <w:proofErr w:type="spellStart"/>
      <w:r>
        <w:t>upregulate</w:t>
      </w:r>
      <w:proofErr w:type="spellEnd"/>
      <w:r>
        <w:t xml:space="preserve"> pain signals and certain expectation </w:t>
      </w:r>
      <w:proofErr w:type="spellStart"/>
      <w:r>
        <w:t>sof</w:t>
      </w:r>
      <w:proofErr w:type="spellEnd"/>
      <w:r>
        <w:t xml:space="preserve"> analgesia </w:t>
      </w:r>
      <w:proofErr w:type="spellStart"/>
      <w:r>
        <w:t>downregulate</w:t>
      </w:r>
      <w:proofErr w:type="spellEnd"/>
      <w:r>
        <w:t xml:space="preserve"> pain whereas uncertain amplify existing signals, whatever they happen to be.</w:t>
      </w:r>
    </w:p>
  </w:comment>
  <w:comment w:id="26" w:author="Llew Mills" w:date="2016-04-12T17:43:00Z" w:initials="LM">
    <w:p w14:paraId="0C9FF2C2" w14:textId="44517E7E" w:rsidR="002D1AFD" w:rsidRDefault="002D1AFD">
      <w:pPr>
        <w:pStyle w:val="CommentText"/>
      </w:pPr>
      <w:r>
        <w:rPr>
          <w:rStyle w:val="CommentReference"/>
        </w:rPr>
        <w:annotationRef/>
      </w:r>
      <w:r>
        <w:t xml:space="preserve">Is this any different to what Kirsch says? Why is it said better by perceptual shift. Maybe because Kirsch doesn’t specify </w:t>
      </w:r>
      <w:r w:rsidRPr="00424457">
        <w:rPr>
          <w:i/>
        </w:rPr>
        <w:t>how</w:t>
      </w:r>
      <w:r>
        <w:t xml:space="preserve"> expectancy might overshadow conditioning whereas as this model says: by the overriding of perception by certain expectation in a vague sensory domain. </w:t>
      </w:r>
    </w:p>
  </w:comment>
  <w:comment w:id="28" w:author="Llewellyn Mills" w:date="2016-04-05T10:20:00Z" w:initials="LM">
    <w:p w14:paraId="00606D08" w14:textId="0B00BAAC" w:rsidR="002D1AFD" w:rsidRDefault="002D1AFD">
      <w:pPr>
        <w:pStyle w:val="CommentText"/>
      </w:pPr>
      <w:r>
        <w:rPr>
          <w:rStyle w:val="CommentReference"/>
        </w:rPr>
        <w:annotationRef/>
      </w:r>
      <w:r>
        <w:t xml:space="preserve">Placebo effects dues to misattribution come about because of perceptual shift brought about by the uncertainty induced by no instruction (increased scrutiny and amplification of incidental bodily symptoms). This is an attention-mediated increase in precision of the estimate of bodily symptoms. Placebo effects brought about by deceptive instruction result in increase in the precision of the prior, which results in an attention-mediated attenuation of bodily effects. </w:t>
      </w:r>
    </w:p>
  </w:comment>
  <w:comment w:id="30" w:author="Llew Mills" w:date="2016-04-05T17:33:00Z" w:initials="LM">
    <w:p w14:paraId="5428C42A" w14:textId="77777777" w:rsidR="002D1AFD" w:rsidRDefault="002D1AFD" w:rsidP="00440C4D">
      <w:pPr>
        <w:pStyle w:val="CommentText"/>
      </w:pPr>
      <w:r>
        <w:rPr>
          <w:rStyle w:val="CommentReference"/>
        </w:rPr>
        <w:annotationRef/>
      </w:r>
      <w:r>
        <w:t xml:space="preserve">Might want to mention that uncertain instruction and deceptive instruction can both induce misattribution. In uncertain instruction the source of the bias comes from the individual, whereas with deceptive instruction the bias is induced by the experimenter. </w:t>
      </w:r>
    </w:p>
    <w:p w14:paraId="3AFA70ED" w14:textId="77777777" w:rsidR="002D1AFD" w:rsidRDefault="002D1AFD" w:rsidP="00440C4D">
      <w:pPr>
        <w:pStyle w:val="CommentText"/>
      </w:pPr>
    </w:p>
    <w:p w14:paraId="34CAFCA1" w14:textId="77777777" w:rsidR="002D1AFD" w:rsidRPr="005D1451" w:rsidRDefault="002D1AFD" w:rsidP="00440C4D">
      <w:pPr>
        <w:pStyle w:val="CommentText"/>
        <w:rPr>
          <w:u w:val="single"/>
        </w:rPr>
      </w:pPr>
      <w:r w:rsidRPr="005D1451">
        <w:rPr>
          <w:u w:val="single"/>
        </w:rPr>
        <w:t>Prediction</w:t>
      </w:r>
      <w:r>
        <w:rPr>
          <w:u w:val="single"/>
        </w:rPr>
        <w:t xml:space="preserve"> 1</w:t>
      </w:r>
      <w:r w:rsidRPr="005D1451">
        <w:rPr>
          <w:u w:val="single"/>
        </w:rPr>
        <w:t>:</w:t>
      </w:r>
    </w:p>
    <w:p w14:paraId="6A4A7FBB" w14:textId="77777777" w:rsidR="002D1AFD" w:rsidRDefault="002D1AFD" w:rsidP="00440C4D">
      <w:pPr>
        <w:pStyle w:val="CommentText"/>
      </w:pPr>
      <w:r>
        <w:t xml:space="preserve">One would anticipate therefore that uncertain instruction would lead to more symptoms being reported because the perceptual bias induced by the experimenter would be more focused. </w:t>
      </w:r>
    </w:p>
    <w:p w14:paraId="47132191" w14:textId="77777777" w:rsidR="002D1AFD" w:rsidRDefault="002D1AFD" w:rsidP="00440C4D">
      <w:pPr>
        <w:pStyle w:val="CommentText"/>
      </w:pPr>
    </w:p>
    <w:p w14:paraId="43FBA273" w14:textId="77777777" w:rsidR="002D1AFD" w:rsidRDefault="002D1AFD" w:rsidP="00440C4D">
      <w:pPr>
        <w:pStyle w:val="CommentText"/>
        <w:rPr>
          <w:u w:val="single"/>
        </w:rPr>
      </w:pPr>
      <w:r w:rsidRPr="005D1451">
        <w:rPr>
          <w:u w:val="single"/>
        </w:rPr>
        <w:t>Prediction 2:</w:t>
      </w:r>
    </w:p>
    <w:p w14:paraId="2793E966" w14:textId="77777777" w:rsidR="002D1AFD" w:rsidRPr="005D1451" w:rsidRDefault="002D1AFD" w:rsidP="00440C4D">
      <w:pPr>
        <w:pStyle w:val="CommentText"/>
      </w:pPr>
      <w:r>
        <w:t xml:space="preserve">One would anticipate that, under uncertain instruction, and IF they believe they received an active agent, the symptoms that participants experience following placebo would be predicted by those they expected prior to its administration, whereas in deceptive administration these pre-existing expected symptoms would be less reliable predictors of the subsequent effects and the instructed effects would be better predictors. NEED TO DO A CORRELATION MATRIX HERE, (one for each condition, uncertain, </w:t>
      </w:r>
      <w:proofErr w:type="spellStart"/>
      <w:r>
        <w:t>misinfo</w:t>
      </w:r>
      <w:proofErr w:type="spellEnd"/>
      <w:r>
        <w:t xml:space="preserve"> and info) WITH EXPECTANCY WITHDRAWAL QUESTIONS ON ONE AXIS AND THE RESPECTIVE CWSQ FACTORS ON THE OTHER. MIGHT BE TRICKY BECAUSE THIS IS REPEATED MEASURES DATA (so effect of expectancy on slopes?????)   </w:t>
      </w:r>
    </w:p>
  </w:comment>
  <w:comment w:id="29" w:author="Llew Mills" w:date="2016-04-05T17:33:00Z" w:initials="LM">
    <w:p w14:paraId="706DBCCD" w14:textId="77777777" w:rsidR="002D1AFD" w:rsidRDefault="002D1AFD" w:rsidP="00440C4D">
      <w:pPr>
        <w:pStyle w:val="CommentText"/>
      </w:pPr>
      <w:r>
        <w:rPr>
          <w:rStyle w:val="CommentReference"/>
        </w:rPr>
        <w:annotationRef/>
      </w:r>
      <w:r>
        <w:t>This might be better in some general bit about attention</w:t>
      </w:r>
    </w:p>
  </w:comment>
  <w:comment w:id="33" w:author="Llew Mills" w:date="2016-04-05T18:00:00Z" w:initials="LM">
    <w:p w14:paraId="4F4E0B1F" w14:textId="31AC413D" w:rsidR="002D1AFD" w:rsidRDefault="002D1AFD">
      <w:pPr>
        <w:pStyle w:val="CommentText"/>
      </w:pPr>
      <w:r>
        <w:rPr>
          <w:rStyle w:val="CommentReference"/>
        </w:rPr>
        <w:annotationRef/>
      </w:r>
      <w:r>
        <w:t>See Dennett, 1991 consciousness explained</w:t>
      </w:r>
    </w:p>
  </w:comment>
  <w:comment w:id="38" w:author="Llewellyn Mills" w:date="2013-10-30T08:31:00Z" w:initials="LM">
    <w:p w14:paraId="25080273" w14:textId="3E524803" w:rsidR="002D1AFD" w:rsidRPr="00EB6BC6" w:rsidRDefault="002D1AFD">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40" w:author="Llewellyn Mills" w:date="2014-07-18T14:33:00Z" w:initials="LM">
    <w:p w14:paraId="09BA4340" w14:textId="63CB1B90" w:rsidR="002D1AFD" w:rsidRDefault="002D1AFD">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 w:id="41" w:author="Llewellyn Mills" w:date="2016-04-12T10:59:00Z" w:initials="LM">
    <w:p w14:paraId="67F7FE32" w14:textId="77777777" w:rsidR="002D1AFD" w:rsidRPr="00C129FD" w:rsidRDefault="002D1AFD" w:rsidP="00CD00FC">
      <w:pPr>
        <w:pStyle w:val="Heading2"/>
      </w:pPr>
      <w:r>
        <w:rPr>
          <w:rStyle w:val="CommentReference"/>
        </w:rPr>
        <w:annotationRef/>
      </w:r>
      <w:bookmarkStart w:id="42" w:name="_Toc322070418"/>
      <w:r w:rsidRPr="00C129FD">
        <w:t>Chains of Expectancies</w:t>
      </w:r>
      <w:bookmarkEnd w:id="42"/>
    </w:p>
    <w:p w14:paraId="2FDFB768" w14:textId="77777777" w:rsidR="002D1AFD" w:rsidRPr="00C129FD" w:rsidRDefault="002D1AFD" w:rsidP="00CD00FC">
      <w:pPr>
        <w:ind w:firstLine="720"/>
        <w:rPr>
          <w:rFonts w:cs="Times New Roman"/>
          <w:color w:val="FF0000"/>
        </w:rPr>
      </w:pPr>
      <w:r w:rsidRPr="00C129FD">
        <w:rPr>
          <w:rFonts w:cs="Times New Roman"/>
        </w:rPr>
        <w:t>Fillmore and Vogel-</w:t>
      </w:r>
      <w:proofErr w:type="spellStart"/>
      <w:r w:rsidRPr="00C129FD">
        <w:rPr>
          <w:rFonts w:cs="Times New Roman"/>
        </w:rPr>
        <w:t>Sprott</w:t>
      </w:r>
      <w:proofErr w:type="spellEnd"/>
      <w:r w:rsidRPr="00C129FD">
        <w:rPr>
          <w:rFonts w:cs="Times New Roman"/>
        </w:rPr>
        <w:t xml:space="preserve"> (1992) have identified four types of events that are relevant to expectancies: the stimulus accompanying the administration of a drug (S); the stimulus effect of the drug (</w:t>
      </w:r>
      <w:proofErr w:type="spellStart"/>
      <w:r w:rsidRPr="00C129FD">
        <w:rPr>
          <w:rFonts w:cs="Times New Roman"/>
        </w:rPr>
        <w:t>S</w:t>
      </w:r>
      <w:r w:rsidRPr="00C129FD">
        <w:rPr>
          <w:rFonts w:cs="Times New Roman"/>
          <w:vertAlign w:val="subscript"/>
        </w:rPr>
        <w:t>d</w:t>
      </w:r>
      <w:proofErr w:type="spellEnd"/>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 These four events can lead to three sets of expectancies. The first is when the stimulus of administration lead to the expectancy of the drug’s effect (S–</w:t>
      </w:r>
      <w:proofErr w:type="spellStart"/>
      <w:r w:rsidRPr="00C129FD">
        <w:rPr>
          <w:rFonts w:cs="Times New Roman"/>
        </w:rPr>
        <w:t>S</w:t>
      </w:r>
      <w:r w:rsidRPr="00C129FD">
        <w:rPr>
          <w:rFonts w:cs="Times New Roman"/>
        </w:rPr>
        <w:softHyphen/>
      </w:r>
      <w:r w:rsidRPr="00C129FD">
        <w:rPr>
          <w:rFonts w:cs="Times New Roman"/>
          <w:vertAlign w:val="subscript"/>
        </w:rPr>
        <w:t>d</w:t>
      </w:r>
      <w:proofErr w:type="spellEnd"/>
      <w:r w:rsidRPr="00C129FD">
        <w:rPr>
          <w:rFonts w:cs="Times New Roman"/>
        </w:rPr>
        <w:t xml:space="preserve">). This expectancy is assumed to produce the effects observed in double-blind and balanced placebo studies, where the learned association between, for example, a bottle labeled with a familiar brand of alcoholic beverage, a taste that resembles this beverage, and (therefore) the belief that it </w:t>
      </w:r>
      <w:r w:rsidRPr="00C129FD">
        <w:rPr>
          <w:rFonts w:cs="Times New Roman"/>
          <w:i/>
        </w:rPr>
        <w:t>is</w:t>
      </w:r>
      <w:r w:rsidRPr="00C129FD">
        <w:rPr>
          <w:rFonts w:cs="Times New Roman"/>
        </w:rPr>
        <w:t xml:space="preserve"> this alcoholic beverage</w:t>
      </w:r>
      <w:r>
        <w:rPr>
          <w:rFonts w:cs="Times New Roman"/>
        </w:rPr>
        <w:t>,</w:t>
      </w:r>
      <w:r w:rsidRPr="00C129FD">
        <w:rPr>
          <w:rFonts w:cs="Times New Roman"/>
        </w:rPr>
        <w:t xml:space="preserve"> lead to an expectancy that the beverage wi</w:t>
      </w:r>
      <w:r>
        <w:rPr>
          <w:rFonts w:cs="Times New Roman"/>
        </w:rPr>
        <w:t>ll cause bodily sensations that</w:t>
      </w:r>
      <w:r w:rsidRPr="00C129FD">
        <w:rPr>
          <w:rFonts w:cs="Times New Roman"/>
        </w:rPr>
        <w:t xml:space="preserve"> have been caused by this type of liquor in the past. The second set of expectancies occurs in relation to the connection between the effects of the drug and the responses to those effects (</w:t>
      </w:r>
      <w:proofErr w:type="spellStart"/>
      <w:r w:rsidRPr="00C129FD">
        <w:rPr>
          <w:rFonts w:cs="Times New Roman"/>
        </w:rPr>
        <w:t>S</w:t>
      </w:r>
      <w:r w:rsidRPr="00C129FD">
        <w:rPr>
          <w:rFonts w:cs="Times New Roman"/>
          <w:vertAlign w:val="subscript"/>
        </w:rPr>
        <w:t>d</w:t>
      </w:r>
      <w:proofErr w:type="spellEnd"/>
      <w:r w:rsidRPr="00C129FD">
        <w:rPr>
          <w:rFonts w:cs="Times New Roman"/>
        </w:rPr>
        <w:t>–R</w:t>
      </w:r>
      <w:r w:rsidRPr="00C129FD">
        <w:rPr>
          <w:rFonts w:cs="Times New Roman"/>
          <w:vertAlign w:val="subscript"/>
        </w:rPr>
        <w:t>d</w:t>
      </w:r>
      <w:r w:rsidRPr="00C129FD">
        <w:rPr>
          <w:rFonts w:cs="Times New Roman"/>
        </w:rPr>
        <w:t xml:space="preserve">). Expectancies of this sort are evoked by the past associations of the drug stimuli—the bodily sensations of alcohol in our example—with the </w:t>
      </w:r>
      <w:proofErr w:type="spellStart"/>
      <w:r w:rsidRPr="00C129FD">
        <w:rPr>
          <w:rFonts w:cs="Times New Roman"/>
        </w:rPr>
        <w:t>behaviour</w:t>
      </w:r>
      <w:proofErr w:type="spellEnd"/>
      <w:r w:rsidRPr="00C129FD">
        <w:rPr>
          <w:rFonts w:cs="Times New Roman"/>
        </w:rPr>
        <w:t xml:space="preserve"> that these sensations have produced (</w:t>
      </w:r>
      <w:proofErr w:type="spellStart"/>
      <w:r w:rsidRPr="00C129FD">
        <w:rPr>
          <w:rFonts w:cs="Times New Roman"/>
        </w:rPr>
        <w:t>disinhibition</w:t>
      </w:r>
      <w:proofErr w:type="spellEnd"/>
      <w:r w:rsidRPr="00C129FD">
        <w:rPr>
          <w:rFonts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Pr="00C129FD">
        <w:rPr>
          <w:rFonts w:cs="Times New Roman"/>
        </w:rPr>
        <w:t>behavioural</w:t>
      </w:r>
      <w:proofErr w:type="spellEnd"/>
      <w:r w:rsidRPr="00C129FD">
        <w:rPr>
          <w:rFonts w:cs="Times New Roman"/>
        </w:rPr>
        <w:t xml:space="preserve"> effect of the drug (R</w:t>
      </w:r>
      <w:r w:rsidRPr="00C129FD">
        <w:rPr>
          <w:rFonts w:cs="Times New Roman"/>
          <w:vertAlign w:val="subscript"/>
        </w:rPr>
        <w:t>d</w:t>
      </w:r>
      <w:r w:rsidRPr="00C129FD">
        <w:rPr>
          <w:rFonts w:cs="Times New Roman"/>
        </w:rPr>
        <w:t>–S*). This expectancy is important because if the environmental outcome is desirable (because it leads to some form of catharsis in the case of aggression leading to a fight or sexual arousal leading to coupling) it may increase the incentive to display R</w:t>
      </w:r>
      <w:r w:rsidRPr="00C129FD">
        <w:rPr>
          <w:rFonts w:cs="Times New Roman"/>
          <w:vertAlign w:val="subscript"/>
        </w:rPr>
        <w:t>d</w:t>
      </w:r>
      <w:r w:rsidRPr="00C129FD">
        <w:rPr>
          <w:rFonts w:cs="Times New Roman"/>
        </w:rPr>
        <w:t xml:space="preserve"> (</w:t>
      </w:r>
      <w:proofErr w:type="spellStart"/>
      <w:r w:rsidRPr="00C129FD">
        <w:rPr>
          <w:rFonts w:cs="Times New Roman"/>
        </w:rPr>
        <w:t>Sdao-Jarvie</w:t>
      </w:r>
      <w:proofErr w:type="spellEnd"/>
      <w:r w:rsidRPr="00C129FD">
        <w:rPr>
          <w:rFonts w:cs="Times New Roman"/>
        </w:rPr>
        <w:t xml:space="preserve"> &amp; Vogel-</w:t>
      </w:r>
      <w:proofErr w:type="spellStart"/>
      <w:r w:rsidRPr="00C129FD">
        <w:rPr>
          <w:rFonts w:cs="Times New Roman"/>
        </w:rPr>
        <w:t>Sprott</w:t>
      </w:r>
      <w:proofErr w:type="spellEnd"/>
      <w:r w:rsidRPr="00C129FD">
        <w:rPr>
          <w:rFonts w:cs="Times New Roman"/>
        </w:rPr>
        <w:t xml:space="preserve">, 1991). Placebo responses rely on all three of these expectancies occurring in sequence. </w:t>
      </w:r>
    </w:p>
    <w:p w14:paraId="0FA721EB" w14:textId="19CCFC4E" w:rsidR="002D1AFD" w:rsidRDefault="002D1AFD">
      <w:pPr>
        <w:pStyle w:val="CommentText"/>
      </w:pP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2D1AFD" w:rsidRDefault="002D1AFD" w:rsidP="006C10A1">
      <w:r>
        <w:separator/>
      </w:r>
    </w:p>
  </w:endnote>
  <w:endnote w:type="continuationSeparator" w:id="0">
    <w:p w14:paraId="5D86FF32" w14:textId="77777777" w:rsidR="002D1AFD" w:rsidRDefault="002D1AFD"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2D1AFD" w:rsidRDefault="002D1AFD" w:rsidP="006C10A1">
      <w:r>
        <w:separator/>
      </w:r>
    </w:p>
  </w:footnote>
  <w:footnote w:type="continuationSeparator" w:id="0">
    <w:p w14:paraId="56D61D9C" w14:textId="77777777" w:rsidR="002D1AFD" w:rsidRDefault="002D1AFD" w:rsidP="006C10A1">
      <w:r>
        <w:continuationSeparator/>
      </w:r>
    </w:p>
  </w:footnote>
  <w:footnote w:id="1">
    <w:p w14:paraId="09CD54A7" w14:textId="5063D9F3" w:rsidR="002D1AFD" w:rsidRDefault="002D1AFD">
      <w:pPr>
        <w:pStyle w:val="FootnoteText"/>
      </w:pPr>
      <w:r>
        <w:rPr>
          <w:rStyle w:val="FootnoteReference"/>
        </w:rPr>
        <w:footnoteRef/>
      </w:r>
      <w:r>
        <w:t xml:space="preserve"> </w:t>
      </w:r>
      <w:r>
        <w:rPr>
          <w:sz w:val="22"/>
        </w:rPr>
        <w:t>I</w:t>
      </w:r>
      <w:r w:rsidRPr="00176BB2">
        <w:rPr>
          <w:sz w:val="22"/>
        </w:rPr>
        <w:t xml:space="preserve">n fact the original meaning of the </w:t>
      </w:r>
      <w:proofErr w:type="spellStart"/>
      <w:proofErr w:type="gramStart"/>
      <w:r w:rsidRPr="00176BB2">
        <w:rPr>
          <w:sz w:val="22"/>
        </w:rPr>
        <w:t>latin</w:t>
      </w:r>
      <w:proofErr w:type="spellEnd"/>
      <w:proofErr w:type="gramEnd"/>
      <w:r w:rsidRPr="00176BB2">
        <w:rPr>
          <w:sz w:val="22"/>
        </w:rPr>
        <w:t xml:space="preserve"> word placebo is ‘I shall please’.</w:t>
      </w:r>
    </w:p>
  </w:footnote>
  <w:footnote w:id="2">
    <w:p w14:paraId="20E4C73F" w14:textId="60DE312B" w:rsidR="002D1AFD" w:rsidRDefault="002D1AFD">
      <w:pPr>
        <w:pStyle w:val="FootnoteText"/>
      </w:pPr>
      <w:r>
        <w:rPr>
          <w:rStyle w:val="FootnoteReference"/>
        </w:rPr>
        <w:footnoteRef/>
      </w:r>
      <w:r>
        <w:t xml:space="preserve"> </w:t>
      </w:r>
      <w:r w:rsidRPr="00FA12F2">
        <w:rPr>
          <w:sz w:val="22"/>
          <w:szCs w:val="22"/>
        </w:rPr>
        <w:t>The effects listed here are all negative placebo effect, but positive placebo effects such as an increase in alertness or a lessening of a headache or stomach pain could be due to spontaneous remission, and this could be misattributed to the action of the drug/placebo</w:t>
      </w:r>
      <w:r>
        <w:rPr>
          <w:sz w:val="22"/>
          <w:szCs w:val="22"/>
        </w:rPr>
        <w:t>.</w:t>
      </w:r>
    </w:p>
  </w:footnote>
  <w:footnote w:id="3">
    <w:p w14:paraId="1597ABF4" w14:textId="4779A302" w:rsidR="002D1AFD" w:rsidRDefault="002D1AFD">
      <w:pPr>
        <w:pStyle w:val="FootnoteText"/>
      </w:pPr>
      <w:proofErr w:type="gramStart"/>
      <w:r>
        <w:t>for</w:t>
      </w:r>
      <w:proofErr w:type="gramEnd"/>
      <w:r>
        <w:t xml:space="preserve">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2D1AFD" w:rsidRPr="002F370E" w:rsidRDefault="002D1AFD">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2D1AFD" w:rsidRPr="002F370E" w:rsidRDefault="002D1AFD">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A0790"/>
    <w:multiLevelType w:val="hybridMultilevel"/>
    <w:tmpl w:val="E348F26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2DE2015"/>
    <w:multiLevelType w:val="hybridMultilevel"/>
    <w:tmpl w:val="07F8FD92"/>
    <w:lvl w:ilvl="0" w:tplc="E8268822">
      <w:start w:val="1"/>
      <w:numFmt w:val="lowerLetter"/>
      <w:lvlText w:val="%1)"/>
      <w:lvlJc w:val="left"/>
      <w:pPr>
        <w:ind w:left="1106" w:hanging="68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2">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06D5A17"/>
    <w:multiLevelType w:val="hybridMultilevel"/>
    <w:tmpl w:val="BABC3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5">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7">
    <w:nsid w:val="3D0E0305"/>
    <w:multiLevelType w:val="hybridMultilevel"/>
    <w:tmpl w:val="4F107882"/>
    <w:lvl w:ilvl="0" w:tplc="3F9E2282">
      <w:start w:val="1"/>
      <w:numFmt w:val="decimal"/>
      <w:lvlText w:val="(%1)"/>
      <w:lvlJc w:val="left"/>
      <w:pPr>
        <w:ind w:left="1186" w:hanging="7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8">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9">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F1C5A3F"/>
    <w:multiLevelType w:val="hybridMultilevel"/>
    <w:tmpl w:val="D90427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2">
    <w:nsid w:val="773D2735"/>
    <w:multiLevelType w:val="hybridMultilevel"/>
    <w:tmpl w:val="C0C03A78"/>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3">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8"/>
  </w:num>
  <w:num w:numId="2">
    <w:abstractNumId w:val="4"/>
  </w:num>
  <w:num w:numId="3">
    <w:abstractNumId w:val="14"/>
  </w:num>
  <w:num w:numId="4">
    <w:abstractNumId w:val="6"/>
  </w:num>
  <w:num w:numId="5">
    <w:abstractNumId w:val="10"/>
  </w:num>
  <w:num w:numId="6">
    <w:abstractNumId w:val="13"/>
  </w:num>
  <w:num w:numId="7">
    <w:abstractNumId w:val="2"/>
  </w:num>
  <w:num w:numId="8">
    <w:abstractNumId w:val="5"/>
  </w:num>
  <w:num w:numId="9">
    <w:abstractNumId w:val="9"/>
  </w:num>
  <w:num w:numId="10">
    <w:abstractNumId w:val="1"/>
  </w:num>
  <w:num w:numId="11">
    <w:abstractNumId w:val="7"/>
  </w:num>
  <w:num w:numId="12">
    <w:abstractNumId w:val="3"/>
  </w:num>
  <w:num w:numId="13">
    <w:abstractNumId w:val="12"/>
  </w:num>
  <w:num w:numId="14">
    <w:abstractNumId w:val="0"/>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7&lt;/item&gt;&lt;item&gt;18&lt;/item&gt;&lt;item&gt;22&lt;/item&gt;&lt;item&gt;25&lt;/item&gt;&lt;item&gt;29&lt;/item&gt;&lt;item&gt;30&lt;/item&gt;&lt;item&gt;42&lt;/item&gt;&lt;item&gt;48&lt;/item&gt;&lt;item&gt;52&lt;/item&gt;&lt;item&gt;56&lt;/item&gt;&lt;item&gt;57&lt;/item&gt;&lt;item&gt;94&lt;/item&gt;&lt;item&gt;102&lt;/item&gt;&lt;item&gt;105&lt;/item&gt;&lt;item&gt;109&lt;/item&gt;&lt;item&gt;115&lt;/item&gt;&lt;item&gt;132&lt;/item&gt;&lt;item&gt;141&lt;/item&gt;&lt;item&gt;142&lt;/item&gt;&lt;item&gt;154&lt;/item&gt;&lt;item&gt;159&lt;/item&gt;&lt;item&gt;212&lt;/item&gt;&lt;item&gt;216&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1&lt;/item&gt;&lt;item&gt;262&lt;/item&gt;&lt;item&gt;265&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item&gt;387&lt;/item&gt;&lt;item&gt;388&lt;/item&gt;&lt;item&gt;389&lt;/item&gt;&lt;item&gt;390&lt;/item&gt;&lt;item&gt;391&lt;/item&gt;&lt;item&gt;397&lt;/item&gt;&lt;item&gt;398&lt;/item&gt;&lt;item&gt;402&lt;/item&gt;&lt;item&gt;403&lt;/item&gt;&lt;item&gt;404&lt;/item&gt;&lt;item&gt;405&lt;/item&gt;&lt;item&gt;406&lt;/item&gt;&lt;item&gt;407&lt;/item&gt;&lt;item&gt;408&lt;/item&gt;&lt;item&gt;409&lt;/item&gt;&lt;item&gt;411&lt;/item&gt;&lt;item&gt;413&lt;/item&gt;&lt;item&gt;414&lt;/item&gt;&lt;item&gt;415&lt;/item&gt;&lt;item&gt;416&lt;/item&gt;&lt;item&gt;417&lt;/item&gt;&lt;item&gt;419&lt;/item&gt;&lt;item&gt;420&lt;/item&gt;&lt;item&gt;421&lt;/item&gt;&lt;item&gt;422&lt;/item&gt;&lt;item&gt;423&lt;/item&gt;&lt;item&gt;424&lt;/item&gt;&lt;item&gt;425&lt;/item&gt;&lt;item&gt;426&lt;/item&gt;&lt;item&gt;427&lt;/item&gt;&lt;item&gt;428&lt;/item&gt;&lt;/record-ids&gt;&lt;/item&gt;&lt;/Libraries&gt;"/>
  </w:docVars>
  <w:rsids>
    <w:rsidRoot w:val="00401AA2"/>
    <w:rsid w:val="000007A5"/>
    <w:rsid w:val="00001E70"/>
    <w:rsid w:val="00002EB8"/>
    <w:rsid w:val="00003391"/>
    <w:rsid w:val="00003B06"/>
    <w:rsid w:val="00005C5E"/>
    <w:rsid w:val="000105FC"/>
    <w:rsid w:val="000107AC"/>
    <w:rsid w:val="0001108E"/>
    <w:rsid w:val="00011B9B"/>
    <w:rsid w:val="00011D71"/>
    <w:rsid w:val="00012212"/>
    <w:rsid w:val="00014A37"/>
    <w:rsid w:val="000151EB"/>
    <w:rsid w:val="00017405"/>
    <w:rsid w:val="000174B1"/>
    <w:rsid w:val="000208AF"/>
    <w:rsid w:val="00021428"/>
    <w:rsid w:val="00022533"/>
    <w:rsid w:val="00024928"/>
    <w:rsid w:val="00027850"/>
    <w:rsid w:val="00027C24"/>
    <w:rsid w:val="0003087E"/>
    <w:rsid w:val="00031BDE"/>
    <w:rsid w:val="00032505"/>
    <w:rsid w:val="00033F64"/>
    <w:rsid w:val="000360F5"/>
    <w:rsid w:val="0003644A"/>
    <w:rsid w:val="0004015F"/>
    <w:rsid w:val="00040AB9"/>
    <w:rsid w:val="0004141A"/>
    <w:rsid w:val="00041A52"/>
    <w:rsid w:val="000438AC"/>
    <w:rsid w:val="0004515B"/>
    <w:rsid w:val="00046FD8"/>
    <w:rsid w:val="00053013"/>
    <w:rsid w:val="00054914"/>
    <w:rsid w:val="0005793C"/>
    <w:rsid w:val="00057AB8"/>
    <w:rsid w:val="00061312"/>
    <w:rsid w:val="00062B5A"/>
    <w:rsid w:val="00063158"/>
    <w:rsid w:val="0006386A"/>
    <w:rsid w:val="000638AF"/>
    <w:rsid w:val="0006417D"/>
    <w:rsid w:val="000653C2"/>
    <w:rsid w:val="00066671"/>
    <w:rsid w:val="00070A48"/>
    <w:rsid w:val="00071FF2"/>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113C"/>
    <w:rsid w:val="0008410D"/>
    <w:rsid w:val="000843BA"/>
    <w:rsid w:val="0008594F"/>
    <w:rsid w:val="000864DF"/>
    <w:rsid w:val="00086EBE"/>
    <w:rsid w:val="000907D6"/>
    <w:rsid w:val="00090AA1"/>
    <w:rsid w:val="00090F3D"/>
    <w:rsid w:val="00090F9B"/>
    <w:rsid w:val="000914D8"/>
    <w:rsid w:val="00094A3C"/>
    <w:rsid w:val="00095958"/>
    <w:rsid w:val="000963AF"/>
    <w:rsid w:val="000A1165"/>
    <w:rsid w:val="000A12B0"/>
    <w:rsid w:val="000A221F"/>
    <w:rsid w:val="000A3653"/>
    <w:rsid w:val="000A5ECC"/>
    <w:rsid w:val="000A68E1"/>
    <w:rsid w:val="000A690C"/>
    <w:rsid w:val="000A6F12"/>
    <w:rsid w:val="000A74DF"/>
    <w:rsid w:val="000A7DE9"/>
    <w:rsid w:val="000B27F5"/>
    <w:rsid w:val="000B2C00"/>
    <w:rsid w:val="000B2CD1"/>
    <w:rsid w:val="000B300E"/>
    <w:rsid w:val="000B3318"/>
    <w:rsid w:val="000B4D60"/>
    <w:rsid w:val="000B5828"/>
    <w:rsid w:val="000B64F8"/>
    <w:rsid w:val="000B6CF2"/>
    <w:rsid w:val="000B7062"/>
    <w:rsid w:val="000C0525"/>
    <w:rsid w:val="000C3EA8"/>
    <w:rsid w:val="000C4FB4"/>
    <w:rsid w:val="000C545B"/>
    <w:rsid w:val="000C604F"/>
    <w:rsid w:val="000C69D5"/>
    <w:rsid w:val="000C6E0F"/>
    <w:rsid w:val="000D04C0"/>
    <w:rsid w:val="000D07D9"/>
    <w:rsid w:val="000D2098"/>
    <w:rsid w:val="000D20A8"/>
    <w:rsid w:val="000D2794"/>
    <w:rsid w:val="000D2BFD"/>
    <w:rsid w:val="000D35CB"/>
    <w:rsid w:val="000D3DBF"/>
    <w:rsid w:val="000D4EC0"/>
    <w:rsid w:val="000D6519"/>
    <w:rsid w:val="000E0130"/>
    <w:rsid w:val="000E0879"/>
    <w:rsid w:val="000E09D1"/>
    <w:rsid w:val="000E18A2"/>
    <w:rsid w:val="000E24C4"/>
    <w:rsid w:val="000E2C04"/>
    <w:rsid w:val="000E4E7F"/>
    <w:rsid w:val="000E6108"/>
    <w:rsid w:val="000E61BE"/>
    <w:rsid w:val="000F16CC"/>
    <w:rsid w:val="000F1CC4"/>
    <w:rsid w:val="000F2359"/>
    <w:rsid w:val="000F2706"/>
    <w:rsid w:val="000F5DE7"/>
    <w:rsid w:val="000F799E"/>
    <w:rsid w:val="000F7A27"/>
    <w:rsid w:val="000F7D56"/>
    <w:rsid w:val="00101088"/>
    <w:rsid w:val="001010DE"/>
    <w:rsid w:val="00103B12"/>
    <w:rsid w:val="001042F8"/>
    <w:rsid w:val="00104E15"/>
    <w:rsid w:val="00104F28"/>
    <w:rsid w:val="001065CB"/>
    <w:rsid w:val="00106D6B"/>
    <w:rsid w:val="001100B6"/>
    <w:rsid w:val="001138A1"/>
    <w:rsid w:val="00114EB6"/>
    <w:rsid w:val="00115565"/>
    <w:rsid w:val="001156F2"/>
    <w:rsid w:val="00115C57"/>
    <w:rsid w:val="00116326"/>
    <w:rsid w:val="00116BDF"/>
    <w:rsid w:val="001223C1"/>
    <w:rsid w:val="001223FD"/>
    <w:rsid w:val="00124C23"/>
    <w:rsid w:val="00125C35"/>
    <w:rsid w:val="00126E4B"/>
    <w:rsid w:val="001322F8"/>
    <w:rsid w:val="00133641"/>
    <w:rsid w:val="0013459D"/>
    <w:rsid w:val="00136709"/>
    <w:rsid w:val="001418B1"/>
    <w:rsid w:val="00142F7D"/>
    <w:rsid w:val="00142FFA"/>
    <w:rsid w:val="0014321F"/>
    <w:rsid w:val="00143C76"/>
    <w:rsid w:val="00147035"/>
    <w:rsid w:val="00147553"/>
    <w:rsid w:val="00150546"/>
    <w:rsid w:val="00150960"/>
    <w:rsid w:val="001530C2"/>
    <w:rsid w:val="001542C7"/>
    <w:rsid w:val="0015689F"/>
    <w:rsid w:val="00157D54"/>
    <w:rsid w:val="00157EE0"/>
    <w:rsid w:val="00157EF4"/>
    <w:rsid w:val="00160049"/>
    <w:rsid w:val="00161578"/>
    <w:rsid w:val="001615D4"/>
    <w:rsid w:val="00162453"/>
    <w:rsid w:val="00162A7B"/>
    <w:rsid w:val="00163378"/>
    <w:rsid w:val="00165F57"/>
    <w:rsid w:val="0016703B"/>
    <w:rsid w:val="0016755C"/>
    <w:rsid w:val="00171695"/>
    <w:rsid w:val="00173EE8"/>
    <w:rsid w:val="00174EE6"/>
    <w:rsid w:val="00175DD3"/>
    <w:rsid w:val="00176122"/>
    <w:rsid w:val="001761B4"/>
    <w:rsid w:val="00176BB2"/>
    <w:rsid w:val="00177037"/>
    <w:rsid w:val="00177794"/>
    <w:rsid w:val="001801DC"/>
    <w:rsid w:val="0018097D"/>
    <w:rsid w:val="00182AA5"/>
    <w:rsid w:val="00182C95"/>
    <w:rsid w:val="00182D24"/>
    <w:rsid w:val="0018436A"/>
    <w:rsid w:val="0018520F"/>
    <w:rsid w:val="001871BE"/>
    <w:rsid w:val="00187D48"/>
    <w:rsid w:val="00195561"/>
    <w:rsid w:val="00196AD2"/>
    <w:rsid w:val="00196BD6"/>
    <w:rsid w:val="001972BD"/>
    <w:rsid w:val="0019766B"/>
    <w:rsid w:val="001979A1"/>
    <w:rsid w:val="001A1589"/>
    <w:rsid w:val="001A187F"/>
    <w:rsid w:val="001A2004"/>
    <w:rsid w:val="001A2094"/>
    <w:rsid w:val="001A3565"/>
    <w:rsid w:val="001A44FE"/>
    <w:rsid w:val="001A4C76"/>
    <w:rsid w:val="001A6245"/>
    <w:rsid w:val="001A62C2"/>
    <w:rsid w:val="001A7ADB"/>
    <w:rsid w:val="001A7B22"/>
    <w:rsid w:val="001B0C1F"/>
    <w:rsid w:val="001B184D"/>
    <w:rsid w:val="001B2C18"/>
    <w:rsid w:val="001B2DCA"/>
    <w:rsid w:val="001B2DF7"/>
    <w:rsid w:val="001B562B"/>
    <w:rsid w:val="001B5679"/>
    <w:rsid w:val="001C04CA"/>
    <w:rsid w:val="001C2731"/>
    <w:rsid w:val="001C2747"/>
    <w:rsid w:val="001C29B5"/>
    <w:rsid w:val="001C34BD"/>
    <w:rsid w:val="001C3AF7"/>
    <w:rsid w:val="001C4319"/>
    <w:rsid w:val="001C46A6"/>
    <w:rsid w:val="001C4890"/>
    <w:rsid w:val="001C54E9"/>
    <w:rsid w:val="001C5830"/>
    <w:rsid w:val="001C7447"/>
    <w:rsid w:val="001C7534"/>
    <w:rsid w:val="001D6AC8"/>
    <w:rsid w:val="001E0714"/>
    <w:rsid w:val="001E2182"/>
    <w:rsid w:val="001E3A53"/>
    <w:rsid w:val="001E4335"/>
    <w:rsid w:val="001E55FB"/>
    <w:rsid w:val="001E5D6E"/>
    <w:rsid w:val="001E621D"/>
    <w:rsid w:val="001E68A4"/>
    <w:rsid w:val="001E70C7"/>
    <w:rsid w:val="001F330E"/>
    <w:rsid w:val="001F4582"/>
    <w:rsid w:val="001F4A6A"/>
    <w:rsid w:val="001F5787"/>
    <w:rsid w:val="001F5909"/>
    <w:rsid w:val="001F688C"/>
    <w:rsid w:val="0020031F"/>
    <w:rsid w:val="0020040F"/>
    <w:rsid w:val="002013D9"/>
    <w:rsid w:val="00201C11"/>
    <w:rsid w:val="00201D03"/>
    <w:rsid w:val="00203FA8"/>
    <w:rsid w:val="002044BB"/>
    <w:rsid w:val="00204B97"/>
    <w:rsid w:val="0020502D"/>
    <w:rsid w:val="002057FC"/>
    <w:rsid w:val="00206553"/>
    <w:rsid w:val="00207361"/>
    <w:rsid w:val="002114C2"/>
    <w:rsid w:val="0021171B"/>
    <w:rsid w:val="00211AE2"/>
    <w:rsid w:val="00212925"/>
    <w:rsid w:val="002130BB"/>
    <w:rsid w:val="0021366C"/>
    <w:rsid w:val="00214B93"/>
    <w:rsid w:val="00214DE0"/>
    <w:rsid w:val="00216780"/>
    <w:rsid w:val="00217994"/>
    <w:rsid w:val="00220735"/>
    <w:rsid w:val="00220CD4"/>
    <w:rsid w:val="0022110D"/>
    <w:rsid w:val="00221E8D"/>
    <w:rsid w:val="00222B57"/>
    <w:rsid w:val="00222BC3"/>
    <w:rsid w:val="002261BE"/>
    <w:rsid w:val="00227413"/>
    <w:rsid w:val="00230655"/>
    <w:rsid w:val="00230C02"/>
    <w:rsid w:val="00231624"/>
    <w:rsid w:val="00231ABC"/>
    <w:rsid w:val="0023209B"/>
    <w:rsid w:val="002320B3"/>
    <w:rsid w:val="00233DD8"/>
    <w:rsid w:val="00234591"/>
    <w:rsid w:val="002363F8"/>
    <w:rsid w:val="00236458"/>
    <w:rsid w:val="00237665"/>
    <w:rsid w:val="00240836"/>
    <w:rsid w:val="0024083C"/>
    <w:rsid w:val="0024149F"/>
    <w:rsid w:val="00241C1D"/>
    <w:rsid w:val="00243766"/>
    <w:rsid w:val="00243A07"/>
    <w:rsid w:val="00243C0D"/>
    <w:rsid w:val="00244181"/>
    <w:rsid w:val="00244AAF"/>
    <w:rsid w:val="00246316"/>
    <w:rsid w:val="00246533"/>
    <w:rsid w:val="00246B86"/>
    <w:rsid w:val="00247B1A"/>
    <w:rsid w:val="00250BFA"/>
    <w:rsid w:val="002515CC"/>
    <w:rsid w:val="00252790"/>
    <w:rsid w:val="00253189"/>
    <w:rsid w:val="00253788"/>
    <w:rsid w:val="0025509E"/>
    <w:rsid w:val="0025580C"/>
    <w:rsid w:val="00255B21"/>
    <w:rsid w:val="00256F31"/>
    <w:rsid w:val="00260F50"/>
    <w:rsid w:val="00263541"/>
    <w:rsid w:val="002638D9"/>
    <w:rsid w:val="002650BC"/>
    <w:rsid w:val="00267A98"/>
    <w:rsid w:val="002707CD"/>
    <w:rsid w:val="002725C5"/>
    <w:rsid w:val="0027427C"/>
    <w:rsid w:val="00274B0B"/>
    <w:rsid w:val="002755B1"/>
    <w:rsid w:val="002760FA"/>
    <w:rsid w:val="00277043"/>
    <w:rsid w:val="00277AB0"/>
    <w:rsid w:val="002804F9"/>
    <w:rsid w:val="00281BED"/>
    <w:rsid w:val="002829A9"/>
    <w:rsid w:val="00283495"/>
    <w:rsid w:val="00283647"/>
    <w:rsid w:val="00290524"/>
    <w:rsid w:val="00290ED2"/>
    <w:rsid w:val="0029133D"/>
    <w:rsid w:val="00291CB4"/>
    <w:rsid w:val="00291EB0"/>
    <w:rsid w:val="0029371F"/>
    <w:rsid w:val="002941FB"/>
    <w:rsid w:val="002942B9"/>
    <w:rsid w:val="00295274"/>
    <w:rsid w:val="00295B17"/>
    <w:rsid w:val="00296B99"/>
    <w:rsid w:val="00297156"/>
    <w:rsid w:val="0029747B"/>
    <w:rsid w:val="00297830"/>
    <w:rsid w:val="002A180E"/>
    <w:rsid w:val="002A309D"/>
    <w:rsid w:val="002A352C"/>
    <w:rsid w:val="002A5344"/>
    <w:rsid w:val="002A6517"/>
    <w:rsid w:val="002A69F9"/>
    <w:rsid w:val="002A71E4"/>
    <w:rsid w:val="002B01C9"/>
    <w:rsid w:val="002B09F4"/>
    <w:rsid w:val="002B0FC2"/>
    <w:rsid w:val="002B195E"/>
    <w:rsid w:val="002B1ABD"/>
    <w:rsid w:val="002B26FF"/>
    <w:rsid w:val="002B3F70"/>
    <w:rsid w:val="002B47EF"/>
    <w:rsid w:val="002B4820"/>
    <w:rsid w:val="002B496A"/>
    <w:rsid w:val="002B4A20"/>
    <w:rsid w:val="002B54C6"/>
    <w:rsid w:val="002B66DC"/>
    <w:rsid w:val="002B6B45"/>
    <w:rsid w:val="002B6D0B"/>
    <w:rsid w:val="002B768E"/>
    <w:rsid w:val="002B77BD"/>
    <w:rsid w:val="002B7DEE"/>
    <w:rsid w:val="002C199E"/>
    <w:rsid w:val="002C22E1"/>
    <w:rsid w:val="002C2D86"/>
    <w:rsid w:val="002C3A40"/>
    <w:rsid w:val="002C560C"/>
    <w:rsid w:val="002C6204"/>
    <w:rsid w:val="002C69BF"/>
    <w:rsid w:val="002C7136"/>
    <w:rsid w:val="002D0471"/>
    <w:rsid w:val="002D067C"/>
    <w:rsid w:val="002D1AFD"/>
    <w:rsid w:val="002D2269"/>
    <w:rsid w:val="002D3F24"/>
    <w:rsid w:val="002D4C20"/>
    <w:rsid w:val="002D5532"/>
    <w:rsid w:val="002D58FC"/>
    <w:rsid w:val="002D6F3B"/>
    <w:rsid w:val="002D7F3D"/>
    <w:rsid w:val="002E0524"/>
    <w:rsid w:val="002E0B7C"/>
    <w:rsid w:val="002E10B1"/>
    <w:rsid w:val="002E1588"/>
    <w:rsid w:val="002E23D0"/>
    <w:rsid w:val="002E2F37"/>
    <w:rsid w:val="002E344D"/>
    <w:rsid w:val="002E36BA"/>
    <w:rsid w:val="002E4CB4"/>
    <w:rsid w:val="002F370E"/>
    <w:rsid w:val="002F4393"/>
    <w:rsid w:val="002F5D62"/>
    <w:rsid w:val="002F6DC5"/>
    <w:rsid w:val="00300151"/>
    <w:rsid w:val="003010CE"/>
    <w:rsid w:val="003032EE"/>
    <w:rsid w:val="0030451A"/>
    <w:rsid w:val="00304928"/>
    <w:rsid w:val="00304ECC"/>
    <w:rsid w:val="00305F6A"/>
    <w:rsid w:val="003061C7"/>
    <w:rsid w:val="003069C7"/>
    <w:rsid w:val="00306CE2"/>
    <w:rsid w:val="00306D18"/>
    <w:rsid w:val="00306D5C"/>
    <w:rsid w:val="0030709E"/>
    <w:rsid w:val="003071B1"/>
    <w:rsid w:val="00307EF1"/>
    <w:rsid w:val="003102DD"/>
    <w:rsid w:val="0031062F"/>
    <w:rsid w:val="00310F7F"/>
    <w:rsid w:val="003113F3"/>
    <w:rsid w:val="0031317A"/>
    <w:rsid w:val="00315696"/>
    <w:rsid w:val="00315D19"/>
    <w:rsid w:val="0032016D"/>
    <w:rsid w:val="00321B43"/>
    <w:rsid w:val="00322207"/>
    <w:rsid w:val="00322830"/>
    <w:rsid w:val="00323A60"/>
    <w:rsid w:val="00330C84"/>
    <w:rsid w:val="003315B6"/>
    <w:rsid w:val="00334011"/>
    <w:rsid w:val="00334F38"/>
    <w:rsid w:val="003357CF"/>
    <w:rsid w:val="00341550"/>
    <w:rsid w:val="003430E1"/>
    <w:rsid w:val="00346A82"/>
    <w:rsid w:val="00347B94"/>
    <w:rsid w:val="0035066B"/>
    <w:rsid w:val="0035143B"/>
    <w:rsid w:val="0035166D"/>
    <w:rsid w:val="00351E08"/>
    <w:rsid w:val="003526A8"/>
    <w:rsid w:val="00352D05"/>
    <w:rsid w:val="00353FCE"/>
    <w:rsid w:val="00354735"/>
    <w:rsid w:val="00355704"/>
    <w:rsid w:val="00356E62"/>
    <w:rsid w:val="003571FD"/>
    <w:rsid w:val="00357989"/>
    <w:rsid w:val="003615D2"/>
    <w:rsid w:val="0036190E"/>
    <w:rsid w:val="00361C9A"/>
    <w:rsid w:val="00362901"/>
    <w:rsid w:val="00363016"/>
    <w:rsid w:val="0036414B"/>
    <w:rsid w:val="0036593F"/>
    <w:rsid w:val="003670D2"/>
    <w:rsid w:val="00367397"/>
    <w:rsid w:val="00370058"/>
    <w:rsid w:val="003709B9"/>
    <w:rsid w:val="00370A7D"/>
    <w:rsid w:val="003716B6"/>
    <w:rsid w:val="00372159"/>
    <w:rsid w:val="003726E3"/>
    <w:rsid w:val="00372D0B"/>
    <w:rsid w:val="00372E1D"/>
    <w:rsid w:val="0037390D"/>
    <w:rsid w:val="00375255"/>
    <w:rsid w:val="0037529D"/>
    <w:rsid w:val="00375AE5"/>
    <w:rsid w:val="00381905"/>
    <w:rsid w:val="00381C49"/>
    <w:rsid w:val="00381C51"/>
    <w:rsid w:val="0038217F"/>
    <w:rsid w:val="003831FA"/>
    <w:rsid w:val="003833BC"/>
    <w:rsid w:val="00383431"/>
    <w:rsid w:val="0038367F"/>
    <w:rsid w:val="00383D0B"/>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1546"/>
    <w:rsid w:val="003A4E45"/>
    <w:rsid w:val="003A4EF0"/>
    <w:rsid w:val="003A55E7"/>
    <w:rsid w:val="003A5690"/>
    <w:rsid w:val="003A5CFD"/>
    <w:rsid w:val="003A6182"/>
    <w:rsid w:val="003A62FD"/>
    <w:rsid w:val="003A7308"/>
    <w:rsid w:val="003A7F5A"/>
    <w:rsid w:val="003B04B8"/>
    <w:rsid w:val="003B1441"/>
    <w:rsid w:val="003B4C60"/>
    <w:rsid w:val="003B5310"/>
    <w:rsid w:val="003B592C"/>
    <w:rsid w:val="003B5CBB"/>
    <w:rsid w:val="003B60A3"/>
    <w:rsid w:val="003B65CB"/>
    <w:rsid w:val="003B68B1"/>
    <w:rsid w:val="003B7A70"/>
    <w:rsid w:val="003C0A51"/>
    <w:rsid w:val="003C288D"/>
    <w:rsid w:val="003C335F"/>
    <w:rsid w:val="003C6BD6"/>
    <w:rsid w:val="003C6C12"/>
    <w:rsid w:val="003D06C1"/>
    <w:rsid w:val="003D0C1D"/>
    <w:rsid w:val="003D0E34"/>
    <w:rsid w:val="003D14B8"/>
    <w:rsid w:val="003D3483"/>
    <w:rsid w:val="003D37A4"/>
    <w:rsid w:val="003D58BC"/>
    <w:rsid w:val="003D599E"/>
    <w:rsid w:val="003D69B5"/>
    <w:rsid w:val="003D6F88"/>
    <w:rsid w:val="003D7256"/>
    <w:rsid w:val="003E1AD0"/>
    <w:rsid w:val="003E38F1"/>
    <w:rsid w:val="003E5E61"/>
    <w:rsid w:val="003E61E5"/>
    <w:rsid w:val="003E6B68"/>
    <w:rsid w:val="003E70BE"/>
    <w:rsid w:val="003F05C0"/>
    <w:rsid w:val="003F06ED"/>
    <w:rsid w:val="003F0FB9"/>
    <w:rsid w:val="003F2CFA"/>
    <w:rsid w:val="003F39FB"/>
    <w:rsid w:val="003F3F92"/>
    <w:rsid w:val="003F4869"/>
    <w:rsid w:val="003F5D3D"/>
    <w:rsid w:val="003F6B02"/>
    <w:rsid w:val="00400707"/>
    <w:rsid w:val="00401AA2"/>
    <w:rsid w:val="00402CA1"/>
    <w:rsid w:val="00403550"/>
    <w:rsid w:val="00404C78"/>
    <w:rsid w:val="00407221"/>
    <w:rsid w:val="00407463"/>
    <w:rsid w:val="00410E94"/>
    <w:rsid w:val="0041109E"/>
    <w:rsid w:val="00413080"/>
    <w:rsid w:val="00413092"/>
    <w:rsid w:val="00414386"/>
    <w:rsid w:val="00414C83"/>
    <w:rsid w:val="00415110"/>
    <w:rsid w:val="0041614E"/>
    <w:rsid w:val="0041657D"/>
    <w:rsid w:val="00417B4C"/>
    <w:rsid w:val="00417EFB"/>
    <w:rsid w:val="00420907"/>
    <w:rsid w:val="00421556"/>
    <w:rsid w:val="0042164E"/>
    <w:rsid w:val="004239D7"/>
    <w:rsid w:val="00423DF1"/>
    <w:rsid w:val="00424457"/>
    <w:rsid w:val="00424DBF"/>
    <w:rsid w:val="00426018"/>
    <w:rsid w:val="004268F3"/>
    <w:rsid w:val="0043166B"/>
    <w:rsid w:val="00431F0C"/>
    <w:rsid w:val="00432B4F"/>
    <w:rsid w:val="00433B66"/>
    <w:rsid w:val="00434247"/>
    <w:rsid w:val="0043438D"/>
    <w:rsid w:val="00435094"/>
    <w:rsid w:val="00436575"/>
    <w:rsid w:val="0043770E"/>
    <w:rsid w:val="004402A8"/>
    <w:rsid w:val="00440677"/>
    <w:rsid w:val="00440735"/>
    <w:rsid w:val="00440C4D"/>
    <w:rsid w:val="00440FE4"/>
    <w:rsid w:val="00442AA3"/>
    <w:rsid w:val="00442EAC"/>
    <w:rsid w:val="00443005"/>
    <w:rsid w:val="00444DCA"/>
    <w:rsid w:val="0044503E"/>
    <w:rsid w:val="00446816"/>
    <w:rsid w:val="00447343"/>
    <w:rsid w:val="00450078"/>
    <w:rsid w:val="00451B73"/>
    <w:rsid w:val="004534D5"/>
    <w:rsid w:val="00453E23"/>
    <w:rsid w:val="00455A21"/>
    <w:rsid w:val="00455D07"/>
    <w:rsid w:val="0045641C"/>
    <w:rsid w:val="00456C8E"/>
    <w:rsid w:val="0045766C"/>
    <w:rsid w:val="004606C2"/>
    <w:rsid w:val="004609C5"/>
    <w:rsid w:val="00460FE2"/>
    <w:rsid w:val="0046355C"/>
    <w:rsid w:val="004637BA"/>
    <w:rsid w:val="00463CB2"/>
    <w:rsid w:val="00463D15"/>
    <w:rsid w:val="004649B1"/>
    <w:rsid w:val="00464A69"/>
    <w:rsid w:val="00470612"/>
    <w:rsid w:val="00470B68"/>
    <w:rsid w:val="004711A2"/>
    <w:rsid w:val="00472766"/>
    <w:rsid w:val="0047388D"/>
    <w:rsid w:val="004744A5"/>
    <w:rsid w:val="00476312"/>
    <w:rsid w:val="00476A57"/>
    <w:rsid w:val="004801E2"/>
    <w:rsid w:val="00483330"/>
    <w:rsid w:val="00483682"/>
    <w:rsid w:val="00483872"/>
    <w:rsid w:val="00484E50"/>
    <w:rsid w:val="00486444"/>
    <w:rsid w:val="0048652E"/>
    <w:rsid w:val="00492063"/>
    <w:rsid w:val="004947F3"/>
    <w:rsid w:val="00494EA9"/>
    <w:rsid w:val="00495227"/>
    <w:rsid w:val="00497010"/>
    <w:rsid w:val="004A20D5"/>
    <w:rsid w:val="004A2C3C"/>
    <w:rsid w:val="004A3456"/>
    <w:rsid w:val="004A3EA5"/>
    <w:rsid w:val="004A704E"/>
    <w:rsid w:val="004A72D2"/>
    <w:rsid w:val="004B00F9"/>
    <w:rsid w:val="004B0399"/>
    <w:rsid w:val="004B22F2"/>
    <w:rsid w:val="004B2B24"/>
    <w:rsid w:val="004B2D61"/>
    <w:rsid w:val="004B2F4D"/>
    <w:rsid w:val="004B4303"/>
    <w:rsid w:val="004B53C0"/>
    <w:rsid w:val="004B5917"/>
    <w:rsid w:val="004B5B0D"/>
    <w:rsid w:val="004B6A36"/>
    <w:rsid w:val="004B7760"/>
    <w:rsid w:val="004B7FB1"/>
    <w:rsid w:val="004C13D6"/>
    <w:rsid w:val="004C1EAD"/>
    <w:rsid w:val="004C2582"/>
    <w:rsid w:val="004C3197"/>
    <w:rsid w:val="004C4044"/>
    <w:rsid w:val="004C4290"/>
    <w:rsid w:val="004C5780"/>
    <w:rsid w:val="004C6AF0"/>
    <w:rsid w:val="004C6C84"/>
    <w:rsid w:val="004D0C4B"/>
    <w:rsid w:val="004D152F"/>
    <w:rsid w:val="004D1D02"/>
    <w:rsid w:val="004D31E2"/>
    <w:rsid w:val="004D5F0C"/>
    <w:rsid w:val="004E13FD"/>
    <w:rsid w:val="004E1951"/>
    <w:rsid w:val="004E54FA"/>
    <w:rsid w:val="004E61D8"/>
    <w:rsid w:val="004E731B"/>
    <w:rsid w:val="004E7913"/>
    <w:rsid w:val="004F0C47"/>
    <w:rsid w:val="004F147D"/>
    <w:rsid w:val="004F2893"/>
    <w:rsid w:val="004F3AB0"/>
    <w:rsid w:val="004F474D"/>
    <w:rsid w:val="004F59F7"/>
    <w:rsid w:val="004F637A"/>
    <w:rsid w:val="00501946"/>
    <w:rsid w:val="00502523"/>
    <w:rsid w:val="0050276D"/>
    <w:rsid w:val="005038A1"/>
    <w:rsid w:val="00504A74"/>
    <w:rsid w:val="00506842"/>
    <w:rsid w:val="00506C0C"/>
    <w:rsid w:val="00513F49"/>
    <w:rsid w:val="0051424A"/>
    <w:rsid w:val="00514C0A"/>
    <w:rsid w:val="00515207"/>
    <w:rsid w:val="005152FF"/>
    <w:rsid w:val="005174E5"/>
    <w:rsid w:val="00517C39"/>
    <w:rsid w:val="00522AA5"/>
    <w:rsid w:val="005231E5"/>
    <w:rsid w:val="00523902"/>
    <w:rsid w:val="005244A2"/>
    <w:rsid w:val="00524F69"/>
    <w:rsid w:val="005251D8"/>
    <w:rsid w:val="00525277"/>
    <w:rsid w:val="00525315"/>
    <w:rsid w:val="00526156"/>
    <w:rsid w:val="00526A3E"/>
    <w:rsid w:val="00526DEB"/>
    <w:rsid w:val="005273BE"/>
    <w:rsid w:val="00527F26"/>
    <w:rsid w:val="00535A58"/>
    <w:rsid w:val="00536DBF"/>
    <w:rsid w:val="00537807"/>
    <w:rsid w:val="00540638"/>
    <w:rsid w:val="00540E84"/>
    <w:rsid w:val="0054221B"/>
    <w:rsid w:val="0054293D"/>
    <w:rsid w:val="005431D6"/>
    <w:rsid w:val="00543CA1"/>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3AA"/>
    <w:rsid w:val="0057081B"/>
    <w:rsid w:val="00570CDF"/>
    <w:rsid w:val="00572B4F"/>
    <w:rsid w:val="00572C05"/>
    <w:rsid w:val="00574348"/>
    <w:rsid w:val="00574A10"/>
    <w:rsid w:val="00575206"/>
    <w:rsid w:val="00575E49"/>
    <w:rsid w:val="00576892"/>
    <w:rsid w:val="00580DB4"/>
    <w:rsid w:val="005810D9"/>
    <w:rsid w:val="0058121F"/>
    <w:rsid w:val="0058178F"/>
    <w:rsid w:val="00582A81"/>
    <w:rsid w:val="00582ED7"/>
    <w:rsid w:val="00583C07"/>
    <w:rsid w:val="00584D79"/>
    <w:rsid w:val="00592AD9"/>
    <w:rsid w:val="0059336F"/>
    <w:rsid w:val="005940FD"/>
    <w:rsid w:val="00595030"/>
    <w:rsid w:val="005956B2"/>
    <w:rsid w:val="005965DB"/>
    <w:rsid w:val="00596C0E"/>
    <w:rsid w:val="00596DEF"/>
    <w:rsid w:val="005977C5"/>
    <w:rsid w:val="005A0253"/>
    <w:rsid w:val="005A0943"/>
    <w:rsid w:val="005A0D21"/>
    <w:rsid w:val="005A4D9F"/>
    <w:rsid w:val="005A5A24"/>
    <w:rsid w:val="005B1110"/>
    <w:rsid w:val="005B17B9"/>
    <w:rsid w:val="005B251D"/>
    <w:rsid w:val="005B7F36"/>
    <w:rsid w:val="005C0302"/>
    <w:rsid w:val="005C1440"/>
    <w:rsid w:val="005C1681"/>
    <w:rsid w:val="005C1B45"/>
    <w:rsid w:val="005C2703"/>
    <w:rsid w:val="005C3736"/>
    <w:rsid w:val="005C3C91"/>
    <w:rsid w:val="005C4DE8"/>
    <w:rsid w:val="005C661C"/>
    <w:rsid w:val="005C6C4A"/>
    <w:rsid w:val="005C767B"/>
    <w:rsid w:val="005D1451"/>
    <w:rsid w:val="005D19E0"/>
    <w:rsid w:val="005D2600"/>
    <w:rsid w:val="005D458B"/>
    <w:rsid w:val="005D50B2"/>
    <w:rsid w:val="005D6C90"/>
    <w:rsid w:val="005D7568"/>
    <w:rsid w:val="005D798F"/>
    <w:rsid w:val="005D7DDD"/>
    <w:rsid w:val="005E04CA"/>
    <w:rsid w:val="005E05B6"/>
    <w:rsid w:val="005E2CB9"/>
    <w:rsid w:val="005E37BB"/>
    <w:rsid w:val="005E4273"/>
    <w:rsid w:val="005E433D"/>
    <w:rsid w:val="005E5D27"/>
    <w:rsid w:val="005F20CB"/>
    <w:rsid w:val="005F238E"/>
    <w:rsid w:val="005F24AE"/>
    <w:rsid w:val="005F64FD"/>
    <w:rsid w:val="005F6744"/>
    <w:rsid w:val="005F6F36"/>
    <w:rsid w:val="0060124E"/>
    <w:rsid w:val="0060140A"/>
    <w:rsid w:val="006018AD"/>
    <w:rsid w:val="00601CB1"/>
    <w:rsid w:val="00601F0C"/>
    <w:rsid w:val="00603358"/>
    <w:rsid w:val="00603A5F"/>
    <w:rsid w:val="00603B62"/>
    <w:rsid w:val="0060462E"/>
    <w:rsid w:val="00605349"/>
    <w:rsid w:val="00605A3E"/>
    <w:rsid w:val="00606728"/>
    <w:rsid w:val="00606C86"/>
    <w:rsid w:val="00607499"/>
    <w:rsid w:val="00607A51"/>
    <w:rsid w:val="00610757"/>
    <w:rsid w:val="00612024"/>
    <w:rsid w:val="00613643"/>
    <w:rsid w:val="00614125"/>
    <w:rsid w:val="006146D1"/>
    <w:rsid w:val="006148CF"/>
    <w:rsid w:val="00615031"/>
    <w:rsid w:val="00615264"/>
    <w:rsid w:val="00615690"/>
    <w:rsid w:val="006164B9"/>
    <w:rsid w:val="00616924"/>
    <w:rsid w:val="00616B42"/>
    <w:rsid w:val="006170C5"/>
    <w:rsid w:val="00622382"/>
    <w:rsid w:val="006225AE"/>
    <w:rsid w:val="00622C77"/>
    <w:rsid w:val="00625608"/>
    <w:rsid w:val="0062720D"/>
    <w:rsid w:val="00631487"/>
    <w:rsid w:val="006314D1"/>
    <w:rsid w:val="00631587"/>
    <w:rsid w:val="00632A4A"/>
    <w:rsid w:val="0063324A"/>
    <w:rsid w:val="00633E01"/>
    <w:rsid w:val="00633F05"/>
    <w:rsid w:val="00634311"/>
    <w:rsid w:val="00636B9C"/>
    <w:rsid w:val="0064045B"/>
    <w:rsid w:val="0064174E"/>
    <w:rsid w:val="006428B1"/>
    <w:rsid w:val="0064361F"/>
    <w:rsid w:val="00643D96"/>
    <w:rsid w:val="006440FD"/>
    <w:rsid w:val="0064488F"/>
    <w:rsid w:val="0064505A"/>
    <w:rsid w:val="006461D2"/>
    <w:rsid w:val="00646459"/>
    <w:rsid w:val="006466FC"/>
    <w:rsid w:val="00646ED1"/>
    <w:rsid w:val="00650733"/>
    <w:rsid w:val="00651023"/>
    <w:rsid w:val="00651110"/>
    <w:rsid w:val="00651C4C"/>
    <w:rsid w:val="00652074"/>
    <w:rsid w:val="0065251F"/>
    <w:rsid w:val="00652F20"/>
    <w:rsid w:val="00654C06"/>
    <w:rsid w:val="006550A1"/>
    <w:rsid w:val="00655304"/>
    <w:rsid w:val="00655C26"/>
    <w:rsid w:val="00655F30"/>
    <w:rsid w:val="00657632"/>
    <w:rsid w:val="00660D61"/>
    <w:rsid w:val="00660DFC"/>
    <w:rsid w:val="00661FCF"/>
    <w:rsid w:val="0066253C"/>
    <w:rsid w:val="00663473"/>
    <w:rsid w:val="00663A8B"/>
    <w:rsid w:val="00664094"/>
    <w:rsid w:val="00664FB2"/>
    <w:rsid w:val="00665D5B"/>
    <w:rsid w:val="0066694D"/>
    <w:rsid w:val="00666A3D"/>
    <w:rsid w:val="00666C8F"/>
    <w:rsid w:val="00670617"/>
    <w:rsid w:val="00671698"/>
    <w:rsid w:val="0067288B"/>
    <w:rsid w:val="00673539"/>
    <w:rsid w:val="00673CD7"/>
    <w:rsid w:val="006756F5"/>
    <w:rsid w:val="00676C74"/>
    <w:rsid w:val="00677E0F"/>
    <w:rsid w:val="00677E19"/>
    <w:rsid w:val="00681D91"/>
    <w:rsid w:val="0068227B"/>
    <w:rsid w:val="006823D1"/>
    <w:rsid w:val="00682E41"/>
    <w:rsid w:val="006850C8"/>
    <w:rsid w:val="00685A48"/>
    <w:rsid w:val="00685FE3"/>
    <w:rsid w:val="00690857"/>
    <w:rsid w:val="00692D21"/>
    <w:rsid w:val="00694DF1"/>
    <w:rsid w:val="006962F9"/>
    <w:rsid w:val="00696315"/>
    <w:rsid w:val="00696A34"/>
    <w:rsid w:val="00696D78"/>
    <w:rsid w:val="00696DB1"/>
    <w:rsid w:val="00696ECE"/>
    <w:rsid w:val="006A00FA"/>
    <w:rsid w:val="006A16CD"/>
    <w:rsid w:val="006A1FF3"/>
    <w:rsid w:val="006A2134"/>
    <w:rsid w:val="006A42DB"/>
    <w:rsid w:val="006A4798"/>
    <w:rsid w:val="006A4843"/>
    <w:rsid w:val="006A4A92"/>
    <w:rsid w:val="006A4FA9"/>
    <w:rsid w:val="006A6B86"/>
    <w:rsid w:val="006B115C"/>
    <w:rsid w:val="006B254A"/>
    <w:rsid w:val="006B3FFE"/>
    <w:rsid w:val="006B48C7"/>
    <w:rsid w:val="006B4A3D"/>
    <w:rsid w:val="006B6797"/>
    <w:rsid w:val="006B7764"/>
    <w:rsid w:val="006C00BE"/>
    <w:rsid w:val="006C10A1"/>
    <w:rsid w:val="006C22CF"/>
    <w:rsid w:val="006C2507"/>
    <w:rsid w:val="006C4BC0"/>
    <w:rsid w:val="006C63D3"/>
    <w:rsid w:val="006C6A3C"/>
    <w:rsid w:val="006D0374"/>
    <w:rsid w:val="006D05A5"/>
    <w:rsid w:val="006D1529"/>
    <w:rsid w:val="006D6077"/>
    <w:rsid w:val="006D6D94"/>
    <w:rsid w:val="006D6E86"/>
    <w:rsid w:val="006D7C44"/>
    <w:rsid w:val="006E1CFA"/>
    <w:rsid w:val="006E20BD"/>
    <w:rsid w:val="006E251A"/>
    <w:rsid w:val="006E2BA8"/>
    <w:rsid w:val="006E34B7"/>
    <w:rsid w:val="006E4513"/>
    <w:rsid w:val="006E5D5C"/>
    <w:rsid w:val="006E78A4"/>
    <w:rsid w:val="006E7A82"/>
    <w:rsid w:val="006E7D37"/>
    <w:rsid w:val="006F024B"/>
    <w:rsid w:val="006F02C0"/>
    <w:rsid w:val="006F06C9"/>
    <w:rsid w:val="006F12E8"/>
    <w:rsid w:val="006F1E32"/>
    <w:rsid w:val="006F286A"/>
    <w:rsid w:val="006F7021"/>
    <w:rsid w:val="006F7A7B"/>
    <w:rsid w:val="0070041C"/>
    <w:rsid w:val="00702402"/>
    <w:rsid w:val="00703660"/>
    <w:rsid w:val="00704C2C"/>
    <w:rsid w:val="00705E61"/>
    <w:rsid w:val="00706420"/>
    <w:rsid w:val="00711796"/>
    <w:rsid w:val="00711DB5"/>
    <w:rsid w:val="00712B95"/>
    <w:rsid w:val="00713C08"/>
    <w:rsid w:val="00713ED1"/>
    <w:rsid w:val="007148E0"/>
    <w:rsid w:val="00714A65"/>
    <w:rsid w:val="00716105"/>
    <w:rsid w:val="00716790"/>
    <w:rsid w:val="00717508"/>
    <w:rsid w:val="0072025F"/>
    <w:rsid w:val="00720CB6"/>
    <w:rsid w:val="00723059"/>
    <w:rsid w:val="007244D7"/>
    <w:rsid w:val="00724925"/>
    <w:rsid w:val="00725A64"/>
    <w:rsid w:val="00725C7D"/>
    <w:rsid w:val="00727A63"/>
    <w:rsid w:val="00730409"/>
    <w:rsid w:val="00730962"/>
    <w:rsid w:val="00733714"/>
    <w:rsid w:val="0073541A"/>
    <w:rsid w:val="0073671E"/>
    <w:rsid w:val="00737340"/>
    <w:rsid w:val="00740513"/>
    <w:rsid w:val="0074055D"/>
    <w:rsid w:val="00740B54"/>
    <w:rsid w:val="00740DFC"/>
    <w:rsid w:val="00741207"/>
    <w:rsid w:val="00743E3D"/>
    <w:rsid w:val="00744109"/>
    <w:rsid w:val="00744E66"/>
    <w:rsid w:val="007455B4"/>
    <w:rsid w:val="007467D1"/>
    <w:rsid w:val="007467D8"/>
    <w:rsid w:val="00746D5A"/>
    <w:rsid w:val="007470D6"/>
    <w:rsid w:val="00747B4B"/>
    <w:rsid w:val="007509D4"/>
    <w:rsid w:val="00750F38"/>
    <w:rsid w:val="00751561"/>
    <w:rsid w:val="007533EA"/>
    <w:rsid w:val="00753E27"/>
    <w:rsid w:val="007561EA"/>
    <w:rsid w:val="00756A80"/>
    <w:rsid w:val="007607DD"/>
    <w:rsid w:val="00760CD6"/>
    <w:rsid w:val="00761A2A"/>
    <w:rsid w:val="00761AEC"/>
    <w:rsid w:val="00762120"/>
    <w:rsid w:val="00762D00"/>
    <w:rsid w:val="00762EC8"/>
    <w:rsid w:val="00763560"/>
    <w:rsid w:val="00763C6A"/>
    <w:rsid w:val="00766B6B"/>
    <w:rsid w:val="00766EE9"/>
    <w:rsid w:val="0077183A"/>
    <w:rsid w:val="00772A6F"/>
    <w:rsid w:val="00772B3C"/>
    <w:rsid w:val="00774711"/>
    <w:rsid w:val="00774A87"/>
    <w:rsid w:val="00775ED1"/>
    <w:rsid w:val="00777C35"/>
    <w:rsid w:val="00777F57"/>
    <w:rsid w:val="007813FA"/>
    <w:rsid w:val="00784DCA"/>
    <w:rsid w:val="00786037"/>
    <w:rsid w:val="00787DCA"/>
    <w:rsid w:val="00790C2C"/>
    <w:rsid w:val="0079253D"/>
    <w:rsid w:val="00792C60"/>
    <w:rsid w:val="007947E3"/>
    <w:rsid w:val="00795AE9"/>
    <w:rsid w:val="00796F43"/>
    <w:rsid w:val="007A0888"/>
    <w:rsid w:val="007A097B"/>
    <w:rsid w:val="007A09D2"/>
    <w:rsid w:val="007A1135"/>
    <w:rsid w:val="007A16AE"/>
    <w:rsid w:val="007A1814"/>
    <w:rsid w:val="007A1891"/>
    <w:rsid w:val="007A1A98"/>
    <w:rsid w:val="007A2065"/>
    <w:rsid w:val="007A235E"/>
    <w:rsid w:val="007A30A7"/>
    <w:rsid w:val="007A3B4C"/>
    <w:rsid w:val="007A3CBB"/>
    <w:rsid w:val="007A53B5"/>
    <w:rsid w:val="007A5697"/>
    <w:rsid w:val="007A7787"/>
    <w:rsid w:val="007A77A1"/>
    <w:rsid w:val="007B5562"/>
    <w:rsid w:val="007B5E2C"/>
    <w:rsid w:val="007B6C3F"/>
    <w:rsid w:val="007B7310"/>
    <w:rsid w:val="007B7E93"/>
    <w:rsid w:val="007B7EB7"/>
    <w:rsid w:val="007C02A5"/>
    <w:rsid w:val="007C08D0"/>
    <w:rsid w:val="007C0B24"/>
    <w:rsid w:val="007C18E2"/>
    <w:rsid w:val="007D04EA"/>
    <w:rsid w:val="007D0DA3"/>
    <w:rsid w:val="007D0F1E"/>
    <w:rsid w:val="007D0F66"/>
    <w:rsid w:val="007D16FC"/>
    <w:rsid w:val="007D1935"/>
    <w:rsid w:val="007D2FA0"/>
    <w:rsid w:val="007D42C9"/>
    <w:rsid w:val="007D47CE"/>
    <w:rsid w:val="007D4862"/>
    <w:rsid w:val="007D56E0"/>
    <w:rsid w:val="007D58A7"/>
    <w:rsid w:val="007D5A86"/>
    <w:rsid w:val="007D62BE"/>
    <w:rsid w:val="007E17CA"/>
    <w:rsid w:val="007E2415"/>
    <w:rsid w:val="007E27D1"/>
    <w:rsid w:val="007E282D"/>
    <w:rsid w:val="007E41C4"/>
    <w:rsid w:val="007E46A7"/>
    <w:rsid w:val="007E5D62"/>
    <w:rsid w:val="007E7359"/>
    <w:rsid w:val="007F0542"/>
    <w:rsid w:val="007F122D"/>
    <w:rsid w:val="007F48D2"/>
    <w:rsid w:val="007F5D5D"/>
    <w:rsid w:val="007F6C82"/>
    <w:rsid w:val="007F7643"/>
    <w:rsid w:val="00801605"/>
    <w:rsid w:val="00802647"/>
    <w:rsid w:val="00802B7A"/>
    <w:rsid w:val="008048D5"/>
    <w:rsid w:val="00805DA3"/>
    <w:rsid w:val="00812EEE"/>
    <w:rsid w:val="0081348D"/>
    <w:rsid w:val="00813C11"/>
    <w:rsid w:val="00813DC4"/>
    <w:rsid w:val="00814E40"/>
    <w:rsid w:val="00814F2A"/>
    <w:rsid w:val="0081540C"/>
    <w:rsid w:val="008167D5"/>
    <w:rsid w:val="00817A20"/>
    <w:rsid w:val="00817C2A"/>
    <w:rsid w:val="00817D71"/>
    <w:rsid w:val="008217C3"/>
    <w:rsid w:val="00821AD7"/>
    <w:rsid w:val="00821EEE"/>
    <w:rsid w:val="00823B23"/>
    <w:rsid w:val="008248B7"/>
    <w:rsid w:val="00825C12"/>
    <w:rsid w:val="00826B83"/>
    <w:rsid w:val="008323EB"/>
    <w:rsid w:val="008337B0"/>
    <w:rsid w:val="00833D12"/>
    <w:rsid w:val="008340F0"/>
    <w:rsid w:val="00834193"/>
    <w:rsid w:val="0083454B"/>
    <w:rsid w:val="00834C83"/>
    <w:rsid w:val="008376CF"/>
    <w:rsid w:val="008417D9"/>
    <w:rsid w:val="00842564"/>
    <w:rsid w:val="00843B69"/>
    <w:rsid w:val="00844838"/>
    <w:rsid w:val="0084570A"/>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2ECA"/>
    <w:rsid w:val="00864939"/>
    <w:rsid w:val="00864DD6"/>
    <w:rsid w:val="00864F79"/>
    <w:rsid w:val="00866068"/>
    <w:rsid w:val="00870176"/>
    <w:rsid w:val="00870FAB"/>
    <w:rsid w:val="00871425"/>
    <w:rsid w:val="00871FB7"/>
    <w:rsid w:val="00872A1C"/>
    <w:rsid w:val="00872B29"/>
    <w:rsid w:val="00873671"/>
    <w:rsid w:val="00873C7B"/>
    <w:rsid w:val="00874AA3"/>
    <w:rsid w:val="0087513F"/>
    <w:rsid w:val="0087576C"/>
    <w:rsid w:val="00875C27"/>
    <w:rsid w:val="008766C0"/>
    <w:rsid w:val="00876F15"/>
    <w:rsid w:val="00877A87"/>
    <w:rsid w:val="00880F9A"/>
    <w:rsid w:val="00881C51"/>
    <w:rsid w:val="00882975"/>
    <w:rsid w:val="00883478"/>
    <w:rsid w:val="008847D8"/>
    <w:rsid w:val="008849C1"/>
    <w:rsid w:val="0088550D"/>
    <w:rsid w:val="00886D01"/>
    <w:rsid w:val="00887CAC"/>
    <w:rsid w:val="00890E8A"/>
    <w:rsid w:val="00892217"/>
    <w:rsid w:val="00892AC9"/>
    <w:rsid w:val="00892D8D"/>
    <w:rsid w:val="008953D2"/>
    <w:rsid w:val="00895D92"/>
    <w:rsid w:val="008A0476"/>
    <w:rsid w:val="008A16C5"/>
    <w:rsid w:val="008A4119"/>
    <w:rsid w:val="008A411F"/>
    <w:rsid w:val="008A4CCC"/>
    <w:rsid w:val="008A50BB"/>
    <w:rsid w:val="008A77D3"/>
    <w:rsid w:val="008B2344"/>
    <w:rsid w:val="008B2E83"/>
    <w:rsid w:val="008B4D4C"/>
    <w:rsid w:val="008B763C"/>
    <w:rsid w:val="008B7B4B"/>
    <w:rsid w:val="008C026C"/>
    <w:rsid w:val="008C2CE3"/>
    <w:rsid w:val="008C3F74"/>
    <w:rsid w:val="008C46AC"/>
    <w:rsid w:val="008C6607"/>
    <w:rsid w:val="008D05EA"/>
    <w:rsid w:val="008D1EA0"/>
    <w:rsid w:val="008D27F8"/>
    <w:rsid w:val="008D37CE"/>
    <w:rsid w:val="008D451D"/>
    <w:rsid w:val="008D4918"/>
    <w:rsid w:val="008D55BB"/>
    <w:rsid w:val="008D63D3"/>
    <w:rsid w:val="008D69B2"/>
    <w:rsid w:val="008D7EF1"/>
    <w:rsid w:val="008E12DE"/>
    <w:rsid w:val="008E1DDF"/>
    <w:rsid w:val="008E20AB"/>
    <w:rsid w:val="008E24A3"/>
    <w:rsid w:val="008E264B"/>
    <w:rsid w:val="008E2A5E"/>
    <w:rsid w:val="008E3033"/>
    <w:rsid w:val="008E4D8A"/>
    <w:rsid w:val="008E5F2B"/>
    <w:rsid w:val="008E60E7"/>
    <w:rsid w:val="008E61FC"/>
    <w:rsid w:val="008E6FAC"/>
    <w:rsid w:val="008F0928"/>
    <w:rsid w:val="008F1DB0"/>
    <w:rsid w:val="008F2078"/>
    <w:rsid w:val="008F3F23"/>
    <w:rsid w:val="008F453D"/>
    <w:rsid w:val="008F468A"/>
    <w:rsid w:val="008F4C82"/>
    <w:rsid w:val="008F76A3"/>
    <w:rsid w:val="00900DEF"/>
    <w:rsid w:val="00901A7B"/>
    <w:rsid w:val="009032ED"/>
    <w:rsid w:val="009047C4"/>
    <w:rsid w:val="00905338"/>
    <w:rsid w:val="00905B8F"/>
    <w:rsid w:val="009076DC"/>
    <w:rsid w:val="009077D2"/>
    <w:rsid w:val="00907D60"/>
    <w:rsid w:val="00907FF4"/>
    <w:rsid w:val="0091085D"/>
    <w:rsid w:val="00916394"/>
    <w:rsid w:val="0091644E"/>
    <w:rsid w:val="0091649E"/>
    <w:rsid w:val="009174DF"/>
    <w:rsid w:val="00920D06"/>
    <w:rsid w:val="0092102B"/>
    <w:rsid w:val="00922A26"/>
    <w:rsid w:val="009246C1"/>
    <w:rsid w:val="00925FB5"/>
    <w:rsid w:val="009269E7"/>
    <w:rsid w:val="00926C20"/>
    <w:rsid w:val="009277B8"/>
    <w:rsid w:val="00930197"/>
    <w:rsid w:val="00930E16"/>
    <w:rsid w:val="00931A68"/>
    <w:rsid w:val="00933E05"/>
    <w:rsid w:val="00934AAD"/>
    <w:rsid w:val="00934E6F"/>
    <w:rsid w:val="00934F65"/>
    <w:rsid w:val="009357F5"/>
    <w:rsid w:val="009365CF"/>
    <w:rsid w:val="00940BAD"/>
    <w:rsid w:val="00940FF9"/>
    <w:rsid w:val="009430CD"/>
    <w:rsid w:val="009439BD"/>
    <w:rsid w:val="00944122"/>
    <w:rsid w:val="00945610"/>
    <w:rsid w:val="009468E8"/>
    <w:rsid w:val="009471BA"/>
    <w:rsid w:val="00950085"/>
    <w:rsid w:val="009502C2"/>
    <w:rsid w:val="00950489"/>
    <w:rsid w:val="009509D5"/>
    <w:rsid w:val="0095181B"/>
    <w:rsid w:val="009518DB"/>
    <w:rsid w:val="0095423E"/>
    <w:rsid w:val="00954324"/>
    <w:rsid w:val="009555D9"/>
    <w:rsid w:val="00956968"/>
    <w:rsid w:val="00956D0B"/>
    <w:rsid w:val="00956F08"/>
    <w:rsid w:val="009579F6"/>
    <w:rsid w:val="0096083C"/>
    <w:rsid w:val="00961595"/>
    <w:rsid w:val="00962489"/>
    <w:rsid w:val="00962A01"/>
    <w:rsid w:val="00964F11"/>
    <w:rsid w:val="00967D0A"/>
    <w:rsid w:val="00967DBB"/>
    <w:rsid w:val="009707AE"/>
    <w:rsid w:val="00971455"/>
    <w:rsid w:val="00971F8E"/>
    <w:rsid w:val="00973D09"/>
    <w:rsid w:val="00974BA6"/>
    <w:rsid w:val="00977689"/>
    <w:rsid w:val="00977ABD"/>
    <w:rsid w:val="00980409"/>
    <w:rsid w:val="009817D1"/>
    <w:rsid w:val="00981BD5"/>
    <w:rsid w:val="00982641"/>
    <w:rsid w:val="00982E7E"/>
    <w:rsid w:val="00984B76"/>
    <w:rsid w:val="00986CAF"/>
    <w:rsid w:val="009902BC"/>
    <w:rsid w:val="009907FB"/>
    <w:rsid w:val="00990A69"/>
    <w:rsid w:val="00990B6E"/>
    <w:rsid w:val="00991ABE"/>
    <w:rsid w:val="00991AFC"/>
    <w:rsid w:val="00993B88"/>
    <w:rsid w:val="0099423B"/>
    <w:rsid w:val="0099439C"/>
    <w:rsid w:val="00996022"/>
    <w:rsid w:val="00997E52"/>
    <w:rsid w:val="009A1A1C"/>
    <w:rsid w:val="009A3689"/>
    <w:rsid w:val="009A43F3"/>
    <w:rsid w:val="009A484F"/>
    <w:rsid w:val="009A4BDA"/>
    <w:rsid w:val="009A4D2C"/>
    <w:rsid w:val="009A7FCC"/>
    <w:rsid w:val="009B2F6F"/>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1D49"/>
    <w:rsid w:val="009D22DB"/>
    <w:rsid w:val="009D2519"/>
    <w:rsid w:val="009D3252"/>
    <w:rsid w:val="009D3407"/>
    <w:rsid w:val="009D4672"/>
    <w:rsid w:val="009D4D11"/>
    <w:rsid w:val="009D6815"/>
    <w:rsid w:val="009D79D2"/>
    <w:rsid w:val="009E020B"/>
    <w:rsid w:val="009E02D4"/>
    <w:rsid w:val="009E06C6"/>
    <w:rsid w:val="009E37BB"/>
    <w:rsid w:val="009E5D79"/>
    <w:rsid w:val="009E6D89"/>
    <w:rsid w:val="009F0533"/>
    <w:rsid w:val="009F0704"/>
    <w:rsid w:val="009F20A7"/>
    <w:rsid w:val="009F24D5"/>
    <w:rsid w:val="009F2D70"/>
    <w:rsid w:val="009F35C3"/>
    <w:rsid w:val="009F40ED"/>
    <w:rsid w:val="009F506B"/>
    <w:rsid w:val="009F566D"/>
    <w:rsid w:val="009F5A9B"/>
    <w:rsid w:val="009F63E4"/>
    <w:rsid w:val="009F70A5"/>
    <w:rsid w:val="00A01C00"/>
    <w:rsid w:val="00A01FFD"/>
    <w:rsid w:val="00A02882"/>
    <w:rsid w:val="00A04D98"/>
    <w:rsid w:val="00A1148B"/>
    <w:rsid w:val="00A119C2"/>
    <w:rsid w:val="00A13BD4"/>
    <w:rsid w:val="00A148B5"/>
    <w:rsid w:val="00A15094"/>
    <w:rsid w:val="00A1533D"/>
    <w:rsid w:val="00A16B59"/>
    <w:rsid w:val="00A16C5A"/>
    <w:rsid w:val="00A17A54"/>
    <w:rsid w:val="00A20C44"/>
    <w:rsid w:val="00A25177"/>
    <w:rsid w:val="00A25C72"/>
    <w:rsid w:val="00A26388"/>
    <w:rsid w:val="00A264B2"/>
    <w:rsid w:val="00A26609"/>
    <w:rsid w:val="00A26E66"/>
    <w:rsid w:val="00A32DF5"/>
    <w:rsid w:val="00A3321C"/>
    <w:rsid w:val="00A3387E"/>
    <w:rsid w:val="00A33B0F"/>
    <w:rsid w:val="00A356B8"/>
    <w:rsid w:val="00A40DAF"/>
    <w:rsid w:val="00A40E5B"/>
    <w:rsid w:val="00A40EE6"/>
    <w:rsid w:val="00A416BE"/>
    <w:rsid w:val="00A42945"/>
    <w:rsid w:val="00A4584B"/>
    <w:rsid w:val="00A4614F"/>
    <w:rsid w:val="00A47D7F"/>
    <w:rsid w:val="00A50363"/>
    <w:rsid w:val="00A50A1E"/>
    <w:rsid w:val="00A50D38"/>
    <w:rsid w:val="00A51107"/>
    <w:rsid w:val="00A51A18"/>
    <w:rsid w:val="00A51DF2"/>
    <w:rsid w:val="00A51DFE"/>
    <w:rsid w:val="00A52056"/>
    <w:rsid w:val="00A541DE"/>
    <w:rsid w:val="00A54BAB"/>
    <w:rsid w:val="00A5761E"/>
    <w:rsid w:val="00A60026"/>
    <w:rsid w:val="00A612CD"/>
    <w:rsid w:val="00A61C03"/>
    <w:rsid w:val="00A631E2"/>
    <w:rsid w:val="00A644B9"/>
    <w:rsid w:val="00A64AB5"/>
    <w:rsid w:val="00A67B8D"/>
    <w:rsid w:val="00A703F7"/>
    <w:rsid w:val="00A72C03"/>
    <w:rsid w:val="00A72CC2"/>
    <w:rsid w:val="00A73B18"/>
    <w:rsid w:val="00A76DC1"/>
    <w:rsid w:val="00A77362"/>
    <w:rsid w:val="00A8026B"/>
    <w:rsid w:val="00A807FF"/>
    <w:rsid w:val="00A815FB"/>
    <w:rsid w:val="00A81708"/>
    <w:rsid w:val="00A81F14"/>
    <w:rsid w:val="00A829E9"/>
    <w:rsid w:val="00A84CCD"/>
    <w:rsid w:val="00A862D8"/>
    <w:rsid w:val="00A90BC9"/>
    <w:rsid w:val="00A9107C"/>
    <w:rsid w:val="00A914AA"/>
    <w:rsid w:val="00A92026"/>
    <w:rsid w:val="00A922D5"/>
    <w:rsid w:val="00A925EE"/>
    <w:rsid w:val="00A93443"/>
    <w:rsid w:val="00A934AE"/>
    <w:rsid w:val="00A95517"/>
    <w:rsid w:val="00A97E1A"/>
    <w:rsid w:val="00AA29C1"/>
    <w:rsid w:val="00AA33C2"/>
    <w:rsid w:val="00AA3461"/>
    <w:rsid w:val="00AA37DC"/>
    <w:rsid w:val="00AA4602"/>
    <w:rsid w:val="00AA656E"/>
    <w:rsid w:val="00AA7993"/>
    <w:rsid w:val="00AB0EE5"/>
    <w:rsid w:val="00AB3E60"/>
    <w:rsid w:val="00AB458F"/>
    <w:rsid w:val="00AB6E72"/>
    <w:rsid w:val="00AC01DD"/>
    <w:rsid w:val="00AC02DF"/>
    <w:rsid w:val="00AC14EB"/>
    <w:rsid w:val="00AC343E"/>
    <w:rsid w:val="00AC388D"/>
    <w:rsid w:val="00AC3953"/>
    <w:rsid w:val="00AC4744"/>
    <w:rsid w:val="00AC5A8E"/>
    <w:rsid w:val="00AC72CA"/>
    <w:rsid w:val="00AC7BC1"/>
    <w:rsid w:val="00AD0368"/>
    <w:rsid w:val="00AD0DCB"/>
    <w:rsid w:val="00AD2C2F"/>
    <w:rsid w:val="00AE190A"/>
    <w:rsid w:val="00AE1CF1"/>
    <w:rsid w:val="00AE1E39"/>
    <w:rsid w:val="00AE2281"/>
    <w:rsid w:val="00AE3CC8"/>
    <w:rsid w:val="00AE450D"/>
    <w:rsid w:val="00AE5943"/>
    <w:rsid w:val="00AE6C19"/>
    <w:rsid w:val="00AE71CB"/>
    <w:rsid w:val="00AF13BE"/>
    <w:rsid w:val="00AF1944"/>
    <w:rsid w:val="00AF1CB9"/>
    <w:rsid w:val="00AF2873"/>
    <w:rsid w:val="00AF56CA"/>
    <w:rsid w:val="00AF57AE"/>
    <w:rsid w:val="00AF5B10"/>
    <w:rsid w:val="00AF608A"/>
    <w:rsid w:val="00AF61AC"/>
    <w:rsid w:val="00B005F4"/>
    <w:rsid w:val="00B02D00"/>
    <w:rsid w:val="00B04928"/>
    <w:rsid w:val="00B05D2F"/>
    <w:rsid w:val="00B06A81"/>
    <w:rsid w:val="00B06C93"/>
    <w:rsid w:val="00B07C44"/>
    <w:rsid w:val="00B1078F"/>
    <w:rsid w:val="00B11D5D"/>
    <w:rsid w:val="00B12668"/>
    <w:rsid w:val="00B13F48"/>
    <w:rsid w:val="00B15179"/>
    <w:rsid w:val="00B15D8B"/>
    <w:rsid w:val="00B1741C"/>
    <w:rsid w:val="00B17E03"/>
    <w:rsid w:val="00B17F32"/>
    <w:rsid w:val="00B22F76"/>
    <w:rsid w:val="00B2577F"/>
    <w:rsid w:val="00B25B52"/>
    <w:rsid w:val="00B25D38"/>
    <w:rsid w:val="00B25E8C"/>
    <w:rsid w:val="00B26CD0"/>
    <w:rsid w:val="00B2736D"/>
    <w:rsid w:val="00B30101"/>
    <w:rsid w:val="00B30641"/>
    <w:rsid w:val="00B331C0"/>
    <w:rsid w:val="00B34DE6"/>
    <w:rsid w:val="00B3512E"/>
    <w:rsid w:val="00B366DF"/>
    <w:rsid w:val="00B36932"/>
    <w:rsid w:val="00B4053F"/>
    <w:rsid w:val="00B421B1"/>
    <w:rsid w:val="00B42608"/>
    <w:rsid w:val="00B42C75"/>
    <w:rsid w:val="00B4328C"/>
    <w:rsid w:val="00B44654"/>
    <w:rsid w:val="00B46185"/>
    <w:rsid w:val="00B46798"/>
    <w:rsid w:val="00B46F00"/>
    <w:rsid w:val="00B5143E"/>
    <w:rsid w:val="00B51A5D"/>
    <w:rsid w:val="00B523F2"/>
    <w:rsid w:val="00B53B78"/>
    <w:rsid w:val="00B54AEB"/>
    <w:rsid w:val="00B55187"/>
    <w:rsid w:val="00B5629F"/>
    <w:rsid w:val="00B56F95"/>
    <w:rsid w:val="00B60BBA"/>
    <w:rsid w:val="00B63FF4"/>
    <w:rsid w:val="00B64233"/>
    <w:rsid w:val="00B64C2C"/>
    <w:rsid w:val="00B711B7"/>
    <w:rsid w:val="00B715BB"/>
    <w:rsid w:val="00B72AF7"/>
    <w:rsid w:val="00B734A7"/>
    <w:rsid w:val="00B735A8"/>
    <w:rsid w:val="00B74DA0"/>
    <w:rsid w:val="00B751DE"/>
    <w:rsid w:val="00B754A6"/>
    <w:rsid w:val="00B76874"/>
    <w:rsid w:val="00B76BBE"/>
    <w:rsid w:val="00B80A39"/>
    <w:rsid w:val="00B81E94"/>
    <w:rsid w:val="00B8230D"/>
    <w:rsid w:val="00B82AF8"/>
    <w:rsid w:val="00B833CB"/>
    <w:rsid w:val="00B83F60"/>
    <w:rsid w:val="00B84195"/>
    <w:rsid w:val="00B84372"/>
    <w:rsid w:val="00B8438D"/>
    <w:rsid w:val="00B84414"/>
    <w:rsid w:val="00B85468"/>
    <w:rsid w:val="00B86739"/>
    <w:rsid w:val="00B86894"/>
    <w:rsid w:val="00B86E06"/>
    <w:rsid w:val="00B90CC6"/>
    <w:rsid w:val="00B928E0"/>
    <w:rsid w:val="00B94BD1"/>
    <w:rsid w:val="00B95A5D"/>
    <w:rsid w:val="00B96027"/>
    <w:rsid w:val="00B96807"/>
    <w:rsid w:val="00B96AA8"/>
    <w:rsid w:val="00B96BF7"/>
    <w:rsid w:val="00B977FA"/>
    <w:rsid w:val="00B97C1B"/>
    <w:rsid w:val="00B97C2F"/>
    <w:rsid w:val="00BA407C"/>
    <w:rsid w:val="00BA5D71"/>
    <w:rsid w:val="00BA6625"/>
    <w:rsid w:val="00BA6A9D"/>
    <w:rsid w:val="00BA6B6C"/>
    <w:rsid w:val="00BA74A9"/>
    <w:rsid w:val="00BB1597"/>
    <w:rsid w:val="00BB2DA7"/>
    <w:rsid w:val="00BB4947"/>
    <w:rsid w:val="00BB4D2C"/>
    <w:rsid w:val="00BB5150"/>
    <w:rsid w:val="00BB5155"/>
    <w:rsid w:val="00BB51C4"/>
    <w:rsid w:val="00BB5958"/>
    <w:rsid w:val="00BB5CE8"/>
    <w:rsid w:val="00BB6772"/>
    <w:rsid w:val="00BC037A"/>
    <w:rsid w:val="00BC1112"/>
    <w:rsid w:val="00BC1BC2"/>
    <w:rsid w:val="00BC2D4F"/>
    <w:rsid w:val="00BC337D"/>
    <w:rsid w:val="00BC4114"/>
    <w:rsid w:val="00BC5079"/>
    <w:rsid w:val="00BC57AA"/>
    <w:rsid w:val="00BC7940"/>
    <w:rsid w:val="00BD0AC5"/>
    <w:rsid w:val="00BD204A"/>
    <w:rsid w:val="00BD229A"/>
    <w:rsid w:val="00BD453B"/>
    <w:rsid w:val="00BD4842"/>
    <w:rsid w:val="00BD619D"/>
    <w:rsid w:val="00BD673A"/>
    <w:rsid w:val="00BD6991"/>
    <w:rsid w:val="00BD7761"/>
    <w:rsid w:val="00BD7C19"/>
    <w:rsid w:val="00BE0932"/>
    <w:rsid w:val="00BE0CA6"/>
    <w:rsid w:val="00BE29B4"/>
    <w:rsid w:val="00BE4583"/>
    <w:rsid w:val="00BE61CA"/>
    <w:rsid w:val="00BE7DDA"/>
    <w:rsid w:val="00BF0491"/>
    <w:rsid w:val="00BF33B5"/>
    <w:rsid w:val="00BF44BA"/>
    <w:rsid w:val="00BF44D3"/>
    <w:rsid w:val="00BF54BC"/>
    <w:rsid w:val="00BF5DEE"/>
    <w:rsid w:val="00BF5EA9"/>
    <w:rsid w:val="00BF621B"/>
    <w:rsid w:val="00BF6BC4"/>
    <w:rsid w:val="00C00CFD"/>
    <w:rsid w:val="00C01174"/>
    <w:rsid w:val="00C02683"/>
    <w:rsid w:val="00C040C0"/>
    <w:rsid w:val="00C04A17"/>
    <w:rsid w:val="00C07ECD"/>
    <w:rsid w:val="00C108E9"/>
    <w:rsid w:val="00C10C71"/>
    <w:rsid w:val="00C121D9"/>
    <w:rsid w:val="00C129FD"/>
    <w:rsid w:val="00C13AB7"/>
    <w:rsid w:val="00C150FF"/>
    <w:rsid w:val="00C15609"/>
    <w:rsid w:val="00C1566C"/>
    <w:rsid w:val="00C15A4E"/>
    <w:rsid w:val="00C1632E"/>
    <w:rsid w:val="00C16B54"/>
    <w:rsid w:val="00C20185"/>
    <w:rsid w:val="00C22638"/>
    <w:rsid w:val="00C22D9F"/>
    <w:rsid w:val="00C22EEB"/>
    <w:rsid w:val="00C247C3"/>
    <w:rsid w:val="00C248FD"/>
    <w:rsid w:val="00C24AB1"/>
    <w:rsid w:val="00C24D30"/>
    <w:rsid w:val="00C30BE4"/>
    <w:rsid w:val="00C3252B"/>
    <w:rsid w:val="00C33149"/>
    <w:rsid w:val="00C335B1"/>
    <w:rsid w:val="00C3365B"/>
    <w:rsid w:val="00C33B16"/>
    <w:rsid w:val="00C33BE5"/>
    <w:rsid w:val="00C37015"/>
    <w:rsid w:val="00C370D7"/>
    <w:rsid w:val="00C37176"/>
    <w:rsid w:val="00C37280"/>
    <w:rsid w:val="00C3730D"/>
    <w:rsid w:val="00C41588"/>
    <w:rsid w:val="00C43E35"/>
    <w:rsid w:val="00C43E76"/>
    <w:rsid w:val="00C44579"/>
    <w:rsid w:val="00C447BD"/>
    <w:rsid w:val="00C5047E"/>
    <w:rsid w:val="00C52BA1"/>
    <w:rsid w:val="00C545D6"/>
    <w:rsid w:val="00C55A7A"/>
    <w:rsid w:val="00C55E8B"/>
    <w:rsid w:val="00C61380"/>
    <w:rsid w:val="00C63051"/>
    <w:rsid w:val="00C63C00"/>
    <w:rsid w:val="00C64320"/>
    <w:rsid w:val="00C648F1"/>
    <w:rsid w:val="00C65806"/>
    <w:rsid w:val="00C67A86"/>
    <w:rsid w:val="00C702A5"/>
    <w:rsid w:val="00C710BC"/>
    <w:rsid w:val="00C73466"/>
    <w:rsid w:val="00C736CE"/>
    <w:rsid w:val="00C73C86"/>
    <w:rsid w:val="00C73D2D"/>
    <w:rsid w:val="00C73E5C"/>
    <w:rsid w:val="00C75C55"/>
    <w:rsid w:val="00C767F7"/>
    <w:rsid w:val="00C76D75"/>
    <w:rsid w:val="00C7754A"/>
    <w:rsid w:val="00C80922"/>
    <w:rsid w:val="00C809C3"/>
    <w:rsid w:val="00C80D4C"/>
    <w:rsid w:val="00C8284A"/>
    <w:rsid w:val="00C83632"/>
    <w:rsid w:val="00C83800"/>
    <w:rsid w:val="00C85A7A"/>
    <w:rsid w:val="00C903D8"/>
    <w:rsid w:val="00C90538"/>
    <w:rsid w:val="00C92DEE"/>
    <w:rsid w:val="00C93ECA"/>
    <w:rsid w:val="00C962A2"/>
    <w:rsid w:val="00C96EE3"/>
    <w:rsid w:val="00C97ED0"/>
    <w:rsid w:val="00CA1DD3"/>
    <w:rsid w:val="00CA250A"/>
    <w:rsid w:val="00CA26F5"/>
    <w:rsid w:val="00CA3B15"/>
    <w:rsid w:val="00CA546F"/>
    <w:rsid w:val="00CA581E"/>
    <w:rsid w:val="00CA62E5"/>
    <w:rsid w:val="00CA7A76"/>
    <w:rsid w:val="00CB0812"/>
    <w:rsid w:val="00CB0886"/>
    <w:rsid w:val="00CB3AB5"/>
    <w:rsid w:val="00CB3D17"/>
    <w:rsid w:val="00CB55A9"/>
    <w:rsid w:val="00CB5871"/>
    <w:rsid w:val="00CB6514"/>
    <w:rsid w:val="00CB78AC"/>
    <w:rsid w:val="00CB7ACE"/>
    <w:rsid w:val="00CC0122"/>
    <w:rsid w:val="00CC0497"/>
    <w:rsid w:val="00CC0C99"/>
    <w:rsid w:val="00CC1438"/>
    <w:rsid w:val="00CC1E2D"/>
    <w:rsid w:val="00CC216A"/>
    <w:rsid w:val="00CC3933"/>
    <w:rsid w:val="00CC3A03"/>
    <w:rsid w:val="00CC657C"/>
    <w:rsid w:val="00CC7B0E"/>
    <w:rsid w:val="00CD00FC"/>
    <w:rsid w:val="00CD1CB0"/>
    <w:rsid w:val="00CD1ED7"/>
    <w:rsid w:val="00CD226F"/>
    <w:rsid w:val="00CD47EE"/>
    <w:rsid w:val="00CE0CE1"/>
    <w:rsid w:val="00CE3DF4"/>
    <w:rsid w:val="00CE423E"/>
    <w:rsid w:val="00CE5272"/>
    <w:rsid w:val="00CE6B03"/>
    <w:rsid w:val="00CF100F"/>
    <w:rsid w:val="00CF14D7"/>
    <w:rsid w:val="00CF19A5"/>
    <w:rsid w:val="00CF25EB"/>
    <w:rsid w:val="00CF48AC"/>
    <w:rsid w:val="00CF4BA2"/>
    <w:rsid w:val="00CF5E8E"/>
    <w:rsid w:val="00CF6339"/>
    <w:rsid w:val="00CF6D90"/>
    <w:rsid w:val="00CF7691"/>
    <w:rsid w:val="00CF7D9F"/>
    <w:rsid w:val="00CF7F32"/>
    <w:rsid w:val="00D00CA6"/>
    <w:rsid w:val="00D01472"/>
    <w:rsid w:val="00D0196B"/>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16D9A"/>
    <w:rsid w:val="00D218EC"/>
    <w:rsid w:val="00D22B03"/>
    <w:rsid w:val="00D234D6"/>
    <w:rsid w:val="00D238EE"/>
    <w:rsid w:val="00D25D20"/>
    <w:rsid w:val="00D26BD2"/>
    <w:rsid w:val="00D30BB6"/>
    <w:rsid w:val="00D327A6"/>
    <w:rsid w:val="00D33244"/>
    <w:rsid w:val="00D34878"/>
    <w:rsid w:val="00D35051"/>
    <w:rsid w:val="00D3519D"/>
    <w:rsid w:val="00D35D99"/>
    <w:rsid w:val="00D362A5"/>
    <w:rsid w:val="00D3704E"/>
    <w:rsid w:val="00D37A3C"/>
    <w:rsid w:val="00D413BA"/>
    <w:rsid w:val="00D4452F"/>
    <w:rsid w:val="00D44A56"/>
    <w:rsid w:val="00D4542D"/>
    <w:rsid w:val="00D463AD"/>
    <w:rsid w:val="00D4685C"/>
    <w:rsid w:val="00D47B96"/>
    <w:rsid w:val="00D513CA"/>
    <w:rsid w:val="00D517F7"/>
    <w:rsid w:val="00D51E38"/>
    <w:rsid w:val="00D52AA2"/>
    <w:rsid w:val="00D52DC4"/>
    <w:rsid w:val="00D60B86"/>
    <w:rsid w:val="00D62000"/>
    <w:rsid w:val="00D64B34"/>
    <w:rsid w:val="00D64DAE"/>
    <w:rsid w:val="00D65029"/>
    <w:rsid w:val="00D66331"/>
    <w:rsid w:val="00D66DC1"/>
    <w:rsid w:val="00D67800"/>
    <w:rsid w:val="00D67BEA"/>
    <w:rsid w:val="00D700DD"/>
    <w:rsid w:val="00D705B1"/>
    <w:rsid w:val="00D73217"/>
    <w:rsid w:val="00D7382B"/>
    <w:rsid w:val="00D749A1"/>
    <w:rsid w:val="00D75B9E"/>
    <w:rsid w:val="00D75F28"/>
    <w:rsid w:val="00D764A6"/>
    <w:rsid w:val="00D77A4D"/>
    <w:rsid w:val="00D81143"/>
    <w:rsid w:val="00D81F4C"/>
    <w:rsid w:val="00D827E3"/>
    <w:rsid w:val="00D829F6"/>
    <w:rsid w:val="00D82E55"/>
    <w:rsid w:val="00D833AF"/>
    <w:rsid w:val="00D83988"/>
    <w:rsid w:val="00D83D25"/>
    <w:rsid w:val="00D84043"/>
    <w:rsid w:val="00D8463D"/>
    <w:rsid w:val="00D84F48"/>
    <w:rsid w:val="00D8665B"/>
    <w:rsid w:val="00D869D1"/>
    <w:rsid w:val="00D86E0B"/>
    <w:rsid w:val="00D906B9"/>
    <w:rsid w:val="00D92D0C"/>
    <w:rsid w:val="00D93816"/>
    <w:rsid w:val="00D94A07"/>
    <w:rsid w:val="00D95500"/>
    <w:rsid w:val="00D955A3"/>
    <w:rsid w:val="00D956A7"/>
    <w:rsid w:val="00D95BD5"/>
    <w:rsid w:val="00D95FEB"/>
    <w:rsid w:val="00D963C5"/>
    <w:rsid w:val="00D97D45"/>
    <w:rsid w:val="00DA16A2"/>
    <w:rsid w:val="00DA2149"/>
    <w:rsid w:val="00DA4C15"/>
    <w:rsid w:val="00DA4C16"/>
    <w:rsid w:val="00DA4CA2"/>
    <w:rsid w:val="00DA4D33"/>
    <w:rsid w:val="00DA5D82"/>
    <w:rsid w:val="00DA7400"/>
    <w:rsid w:val="00DB0022"/>
    <w:rsid w:val="00DB00AF"/>
    <w:rsid w:val="00DB0B50"/>
    <w:rsid w:val="00DB0F68"/>
    <w:rsid w:val="00DB12E7"/>
    <w:rsid w:val="00DB3429"/>
    <w:rsid w:val="00DB34F7"/>
    <w:rsid w:val="00DB4005"/>
    <w:rsid w:val="00DB4B00"/>
    <w:rsid w:val="00DB68E2"/>
    <w:rsid w:val="00DB7503"/>
    <w:rsid w:val="00DC0257"/>
    <w:rsid w:val="00DC0B2E"/>
    <w:rsid w:val="00DC1011"/>
    <w:rsid w:val="00DC1C3B"/>
    <w:rsid w:val="00DC2C6A"/>
    <w:rsid w:val="00DC3E69"/>
    <w:rsid w:val="00DD3DC5"/>
    <w:rsid w:val="00DD6BB9"/>
    <w:rsid w:val="00DD722C"/>
    <w:rsid w:val="00DE15C9"/>
    <w:rsid w:val="00DE31E9"/>
    <w:rsid w:val="00DE3BF4"/>
    <w:rsid w:val="00DE43BF"/>
    <w:rsid w:val="00DE45AF"/>
    <w:rsid w:val="00DE462E"/>
    <w:rsid w:val="00DE4BE0"/>
    <w:rsid w:val="00DE5216"/>
    <w:rsid w:val="00DE5305"/>
    <w:rsid w:val="00DE649C"/>
    <w:rsid w:val="00DE7F1A"/>
    <w:rsid w:val="00DF045A"/>
    <w:rsid w:val="00DF0FBF"/>
    <w:rsid w:val="00DF24C6"/>
    <w:rsid w:val="00DF3DF4"/>
    <w:rsid w:val="00DF3F28"/>
    <w:rsid w:val="00DF59F7"/>
    <w:rsid w:val="00DF6256"/>
    <w:rsid w:val="00DF6F59"/>
    <w:rsid w:val="00DF7AC5"/>
    <w:rsid w:val="00DF7DD0"/>
    <w:rsid w:val="00E02205"/>
    <w:rsid w:val="00E04D1B"/>
    <w:rsid w:val="00E05CB5"/>
    <w:rsid w:val="00E06E6F"/>
    <w:rsid w:val="00E073E7"/>
    <w:rsid w:val="00E115B8"/>
    <w:rsid w:val="00E11F58"/>
    <w:rsid w:val="00E15D28"/>
    <w:rsid w:val="00E15E19"/>
    <w:rsid w:val="00E15E7A"/>
    <w:rsid w:val="00E215C8"/>
    <w:rsid w:val="00E21A89"/>
    <w:rsid w:val="00E21DBA"/>
    <w:rsid w:val="00E22E4B"/>
    <w:rsid w:val="00E24A5F"/>
    <w:rsid w:val="00E255DC"/>
    <w:rsid w:val="00E258AC"/>
    <w:rsid w:val="00E25F67"/>
    <w:rsid w:val="00E26197"/>
    <w:rsid w:val="00E2697F"/>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250"/>
    <w:rsid w:val="00E65754"/>
    <w:rsid w:val="00E66E27"/>
    <w:rsid w:val="00E703B8"/>
    <w:rsid w:val="00E705FB"/>
    <w:rsid w:val="00E7064D"/>
    <w:rsid w:val="00E70654"/>
    <w:rsid w:val="00E71466"/>
    <w:rsid w:val="00E7187D"/>
    <w:rsid w:val="00E71E29"/>
    <w:rsid w:val="00E726A5"/>
    <w:rsid w:val="00E72873"/>
    <w:rsid w:val="00E73102"/>
    <w:rsid w:val="00E74D03"/>
    <w:rsid w:val="00E75134"/>
    <w:rsid w:val="00E773B3"/>
    <w:rsid w:val="00E776A4"/>
    <w:rsid w:val="00E80157"/>
    <w:rsid w:val="00E806BE"/>
    <w:rsid w:val="00E8129C"/>
    <w:rsid w:val="00E81919"/>
    <w:rsid w:val="00E81969"/>
    <w:rsid w:val="00E828E1"/>
    <w:rsid w:val="00E836C8"/>
    <w:rsid w:val="00E84A9C"/>
    <w:rsid w:val="00E84C1A"/>
    <w:rsid w:val="00E85432"/>
    <w:rsid w:val="00E85467"/>
    <w:rsid w:val="00E86D16"/>
    <w:rsid w:val="00E87489"/>
    <w:rsid w:val="00E87ADE"/>
    <w:rsid w:val="00E918FC"/>
    <w:rsid w:val="00E93262"/>
    <w:rsid w:val="00E9545F"/>
    <w:rsid w:val="00E9762C"/>
    <w:rsid w:val="00E97720"/>
    <w:rsid w:val="00EA009C"/>
    <w:rsid w:val="00EA0615"/>
    <w:rsid w:val="00EA3008"/>
    <w:rsid w:val="00EA36D2"/>
    <w:rsid w:val="00EA36E5"/>
    <w:rsid w:val="00EA3B5A"/>
    <w:rsid w:val="00EA693C"/>
    <w:rsid w:val="00EA696F"/>
    <w:rsid w:val="00EA7573"/>
    <w:rsid w:val="00EB1A0D"/>
    <w:rsid w:val="00EB2407"/>
    <w:rsid w:val="00EB2A6F"/>
    <w:rsid w:val="00EB2E3F"/>
    <w:rsid w:val="00EB2F54"/>
    <w:rsid w:val="00EB3756"/>
    <w:rsid w:val="00EB3833"/>
    <w:rsid w:val="00EB45CE"/>
    <w:rsid w:val="00EB4CDE"/>
    <w:rsid w:val="00EB523A"/>
    <w:rsid w:val="00EB5B80"/>
    <w:rsid w:val="00EB6A92"/>
    <w:rsid w:val="00EB6BC6"/>
    <w:rsid w:val="00EB74ED"/>
    <w:rsid w:val="00EB7910"/>
    <w:rsid w:val="00EC0853"/>
    <w:rsid w:val="00EC1A00"/>
    <w:rsid w:val="00EC2255"/>
    <w:rsid w:val="00EC391E"/>
    <w:rsid w:val="00EC3DD2"/>
    <w:rsid w:val="00EC5338"/>
    <w:rsid w:val="00EC5342"/>
    <w:rsid w:val="00EC5CCA"/>
    <w:rsid w:val="00EC62C8"/>
    <w:rsid w:val="00EC7655"/>
    <w:rsid w:val="00EC7F67"/>
    <w:rsid w:val="00ED0CEF"/>
    <w:rsid w:val="00ED1E14"/>
    <w:rsid w:val="00ED26EB"/>
    <w:rsid w:val="00ED27AB"/>
    <w:rsid w:val="00ED3220"/>
    <w:rsid w:val="00ED3D31"/>
    <w:rsid w:val="00ED3FF5"/>
    <w:rsid w:val="00ED4524"/>
    <w:rsid w:val="00ED49A5"/>
    <w:rsid w:val="00ED5082"/>
    <w:rsid w:val="00ED7533"/>
    <w:rsid w:val="00EE0716"/>
    <w:rsid w:val="00EE0C6D"/>
    <w:rsid w:val="00EE1052"/>
    <w:rsid w:val="00EE32F5"/>
    <w:rsid w:val="00EE4479"/>
    <w:rsid w:val="00EE5D45"/>
    <w:rsid w:val="00EF01A4"/>
    <w:rsid w:val="00EF1B13"/>
    <w:rsid w:val="00EF2547"/>
    <w:rsid w:val="00EF26C7"/>
    <w:rsid w:val="00EF68AD"/>
    <w:rsid w:val="00EF7632"/>
    <w:rsid w:val="00F00325"/>
    <w:rsid w:val="00F014E9"/>
    <w:rsid w:val="00F02D0D"/>
    <w:rsid w:val="00F03AAB"/>
    <w:rsid w:val="00F03F81"/>
    <w:rsid w:val="00F04267"/>
    <w:rsid w:val="00F047E7"/>
    <w:rsid w:val="00F05F41"/>
    <w:rsid w:val="00F061CD"/>
    <w:rsid w:val="00F11FC5"/>
    <w:rsid w:val="00F12954"/>
    <w:rsid w:val="00F12D63"/>
    <w:rsid w:val="00F1339B"/>
    <w:rsid w:val="00F13AB4"/>
    <w:rsid w:val="00F14A2D"/>
    <w:rsid w:val="00F153E2"/>
    <w:rsid w:val="00F2204A"/>
    <w:rsid w:val="00F23F41"/>
    <w:rsid w:val="00F24FBD"/>
    <w:rsid w:val="00F24FD8"/>
    <w:rsid w:val="00F253ED"/>
    <w:rsid w:val="00F258F8"/>
    <w:rsid w:val="00F266CA"/>
    <w:rsid w:val="00F27223"/>
    <w:rsid w:val="00F27706"/>
    <w:rsid w:val="00F32554"/>
    <w:rsid w:val="00F33E40"/>
    <w:rsid w:val="00F34961"/>
    <w:rsid w:val="00F35437"/>
    <w:rsid w:val="00F35E88"/>
    <w:rsid w:val="00F365CA"/>
    <w:rsid w:val="00F37AC9"/>
    <w:rsid w:val="00F40AB4"/>
    <w:rsid w:val="00F41804"/>
    <w:rsid w:val="00F41CCF"/>
    <w:rsid w:val="00F42447"/>
    <w:rsid w:val="00F42662"/>
    <w:rsid w:val="00F42E91"/>
    <w:rsid w:val="00F43174"/>
    <w:rsid w:val="00F43955"/>
    <w:rsid w:val="00F43AEE"/>
    <w:rsid w:val="00F4526F"/>
    <w:rsid w:val="00F46D47"/>
    <w:rsid w:val="00F475EF"/>
    <w:rsid w:val="00F47EAD"/>
    <w:rsid w:val="00F5102F"/>
    <w:rsid w:val="00F52931"/>
    <w:rsid w:val="00F54C5E"/>
    <w:rsid w:val="00F56E1A"/>
    <w:rsid w:val="00F61006"/>
    <w:rsid w:val="00F6161F"/>
    <w:rsid w:val="00F62A85"/>
    <w:rsid w:val="00F635E0"/>
    <w:rsid w:val="00F63F89"/>
    <w:rsid w:val="00F64AEA"/>
    <w:rsid w:val="00F678E3"/>
    <w:rsid w:val="00F67A38"/>
    <w:rsid w:val="00F67BE1"/>
    <w:rsid w:val="00F70260"/>
    <w:rsid w:val="00F71427"/>
    <w:rsid w:val="00F7208B"/>
    <w:rsid w:val="00F72ABB"/>
    <w:rsid w:val="00F739F3"/>
    <w:rsid w:val="00F7418C"/>
    <w:rsid w:val="00F75292"/>
    <w:rsid w:val="00F7532E"/>
    <w:rsid w:val="00F75AA2"/>
    <w:rsid w:val="00F75E59"/>
    <w:rsid w:val="00F763A3"/>
    <w:rsid w:val="00F763DD"/>
    <w:rsid w:val="00F77B62"/>
    <w:rsid w:val="00F80FBD"/>
    <w:rsid w:val="00F82AC7"/>
    <w:rsid w:val="00F82B4F"/>
    <w:rsid w:val="00F84929"/>
    <w:rsid w:val="00F84DCC"/>
    <w:rsid w:val="00F85577"/>
    <w:rsid w:val="00F858AA"/>
    <w:rsid w:val="00F86AD5"/>
    <w:rsid w:val="00F86C37"/>
    <w:rsid w:val="00F87667"/>
    <w:rsid w:val="00F87912"/>
    <w:rsid w:val="00F87E53"/>
    <w:rsid w:val="00F9287D"/>
    <w:rsid w:val="00F93423"/>
    <w:rsid w:val="00F948E3"/>
    <w:rsid w:val="00F94C27"/>
    <w:rsid w:val="00F94D0B"/>
    <w:rsid w:val="00F95BB0"/>
    <w:rsid w:val="00F969FD"/>
    <w:rsid w:val="00F96B42"/>
    <w:rsid w:val="00F97727"/>
    <w:rsid w:val="00FA12F2"/>
    <w:rsid w:val="00FA1ED2"/>
    <w:rsid w:val="00FA2B99"/>
    <w:rsid w:val="00FA3422"/>
    <w:rsid w:val="00FA444F"/>
    <w:rsid w:val="00FA47D8"/>
    <w:rsid w:val="00FA64E8"/>
    <w:rsid w:val="00FA68BA"/>
    <w:rsid w:val="00FA6A57"/>
    <w:rsid w:val="00FA6ED9"/>
    <w:rsid w:val="00FB0BEB"/>
    <w:rsid w:val="00FB2067"/>
    <w:rsid w:val="00FB2DC1"/>
    <w:rsid w:val="00FB54B2"/>
    <w:rsid w:val="00FB651B"/>
    <w:rsid w:val="00FB6879"/>
    <w:rsid w:val="00FB7993"/>
    <w:rsid w:val="00FB7AFB"/>
    <w:rsid w:val="00FC09A1"/>
    <w:rsid w:val="00FC169A"/>
    <w:rsid w:val="00FC3D57"/>
    <w:rsid w:val="00FC532F"/>
    <w:rsid w:val="00FC6495"/>
    <w:rsid w:val="00FC70A8"/>
    <w:rsid w:val="00FD25FD"/>
    <w:rsid w:val="00FD2D91"/>
    <w:rsid w:val="00FD34A3"/>
    <w:rsid w:val="00FD3A3B"/>
    <w:rsid w:val="00FD3F98"/>
    <w:rsid w:val="00FD427C"/>
    <w:rsid w:val="00FD5D00"/>
    <w:rsid w:val="00FD6DC5"/>
    <w:rsid w:val="00FD6FA7"/>
    <w:rsid w:val="00FD79B6"/>
    <w:rsid w:val="00FD7F77"/>
    <w:rsid w:val="00FE03FB"/>
    <w:rsid w:val="00FE0756"/>
    <w:rsid w:val="00FE0EDB"/>
    <w:rsid w:val="00FE6439"/>
    <w:rsid w:val="00FE7BDF"/>
    <w:rsid w:val="00FF0735"/>
    <w:rsid w:val="00FF09F4"/>
    <w:rsid w:val="00FF141F"/>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871571878">
      <w:bodyDiv w:val="1"/>
      <w:marLeft w:val="0"/>
      <w:marRight w:val="0"/>
      <w:marTop w:val="0"/>
      <w:marBottom w:val="0"/>
      <w:divBdr>
        <w:top w:val="none" w:sz="0" w:space="0" w:color="auto"/>
        <w:left w:val="none" w:sz="0" w:space="0" w:color="auto"/>
        <w:bottom w:val="none" w:sz="0" w:space="0" w:color="auto"/>
        <w:right w:val="none" w:sz="0" w:space="0" w:color="auto"/>
      </w:divBdr>
      <w:divsChild>
        <w:div w:id="332336747">
          <w:marLeft w:val="0"/>
          <w:marRight w:val="0"/>
          <w:marTop w:val="0"/>
          <w:marBottom w:val="0"/>
          <w:divBdr>
            <w:top w:val="none" w:sz="0" w:space="0" w:color="auto"/>
            <w:left w:val="none" w:sz="0" w:space="0" w:color="auto"/>
            <w:bottom w:val="none" w:sz="0" w:space="0" w:color="auto"/>
            <w:right w:val="none" w:sz="0" w:space="0" w:color="auto"/>
          </w:divBdr>
        </w:div>
        <w:div w:id="583300102">
          <w:marLeft w:val="0"/>
          <w:marRight w:val="0"/>
          <w:marTop w:val="0"/>
          <w:marBottom w:val="0"/>
          <w:divBdr>
            <w:top w:val="none" w:sz="0" w:space="0" w:color="auto"/>
            <w:left w:val="none" w:sz="0" w:space="0" w:color="auto"/>
            <w:bottom w:val="none" w:sz="0" w:space="0" w:color="auto"/>
            <w:right w:val="none" w:sz="0" w:space="0" w:color="auto"/>
          </w:divBdr>
        </w:div>
      </w:divsChild>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hyperlink" Target="http://www.jneurosci.org/content/19/1/484.full.pdf" TargetMode="External"/><Relationship Id="rId24" Type="http://schemas.openxmlformats.org/officeDocument/2006/relationships/hyperlink" Target="http://usyd.summon.serialssolutions.com/2.0.0/link/0/eLvHCXMw3V1LT4QwEG5M1GQTYzS6io-Egx7ZlLZQevCw2bga40lXr6TQ9rbLJmCi_97WKbBi9g94hCmE6cAwz28QomSCo4FOwIoVjCju0nhUJTq2R4SlWOEEW17kILLd-o39uf8ieOnqxI0Pxzl7sK4AmrX-Wq6byiOUe5sUdGC74k-y3Xq-EF-d9imkh6pqW7We-prhZ183-9LHU2duKgVE-_w6BS13WdaVUHVak7oePJimM9GtomTWModptK0mBQhZ_8YkG2oxgdLVbr_XS7vh1CH1w4TjrYQBFnZLcbDoS7sbzZ1eRW-v9g_sUIVcqv593nfFCgpY8f7pR2jfX79hbey55p-PesOmWByhQ-8MhFMQ4jHa0asTdGsFGP4SYFiZ0IsnbAV4ihbz-8XsMfLDLKJSsCQS1BTEpZmZ0EpbnzPjTBRcW_M6LYXK0tSlTDlm2pTWIpPcLpIsi6lmUpdYkjE6kK7nYdX89EaqcxTGpEhMiUtiuGa0sLa6VoVRTEieSh4XARoDm_kakEtyz3-AzoDtjhC7fCsXSYBuBhSS1yR3ELKE8kykROTNZ3Ox7c6XaNS_QVdo19hPSV8DxOU3sqxDbQ" TargetMode="External"/><Relationship Id="rId25" Type="http://schemas.openxmlformats.org/officeDocument/2006/relationships/hyperlink" Target="http://pss.sagepub.com/content/1/5/312.full.pdf" TargetMode="External"/><Relationship Id="rId26" Type="http://schemas.openxmlformats.org/officeDocument/2006/relationships/hyperlink" Target="http://ac.els-cdn.com/S0304395908002303/1-s2.0-S0304395908002303-main.pdf?_tid=946fa7dc-9dfc-11e5-8bde-00000aab0f27&amp;acdnat=1449614565_b828cef9a9af5d0cf4ef6e6f8c2cf924" TargetMode="External"/><Relationship Id="rId27" Type="http://schemas.openxmlformats.org/officeDocument/2006/relationships/hyperlink" Target="http://download.springer.com/static/pdf/487/art%253A10.1007%252FBF02801974.pdf?auth66=1426558477_ea1d9489fa9d8c3ce09de1771ebaab6d&amp;ext=.pdf" TargetMode="External"/><Relationship Id="rId28" Type="http://schemas.openxmlformats.org/officeDocument/2006/relationships/hyperlink" Target="http://www.thelancet.com/journals/lancet/article/PIIS0140-6736(78)92762-9/abstract" TargetMode="External"/><Relationship Id="rId29" Type="http://schemas.openxmlformats.org/officeDocument/2006/relationships/hyperlink" Target="http://ovidsp.tx.ovid.com/ovftpdfs/FPDDNCMCJAAKLK00/fs046/ovft/live/gv023/00000487/00000487-199412000-00002.pdf"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hyperlink" Target="http://www.jneurosci.org/content/24/31/6912.full.pdf" TargetMode="External"/><Relationship Id="rId31" Type="http://schemas.openxmlformats.org/officeDocument/2006/relationships/hyperlink" Target="http://journals.lww.com/surveyanesthesiology/Fulltext/1967/04000/PAIN_MECHANISMS__A_NEW_THEORY_.2.aspx" TargetMode="External"/><Relationship Id="rId32" Type="http://schemas.openxmlformats.org/officeDocument/2006/relationships/hyperlink" Target="http://graphics.tx.ovid.com/ovftpdfs/FPDDNCDCMFNDMJ00/fs046/ovft/live/gv023/00004730/00004730-200110000-00010.pdf" TargetMode="Externa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hyperlink" Target="http://pss.sagepub.com/content/7/3/174.full.pdf" TargetMode="External"/><Relationship Id="rId34" Type="http://schemas.openxmlformats.org/officeDocument/2006/relationships/hyperlink" Target="http://graphics.tx.ovid.com/ovftpdfs/FPDDNCJCMDBPFJ00/fs046/ovft/live/gv023/00000487/00000487-198803000-00002.pdf" TargetMode="External"/><Relationship Id="rId3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3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37" Type="http://schemas.openxmlformats.org/officeDocument/2006/relationships/hyperlink" Target="http://ac.els-cdn.com/S0278584607000516/1-s2.0-S0278584607000516-main.pdf?_tid=ae70f8d6-db85-11e5-bad9-00000aacb35d&amp;acdnat=1456380470_3fd1bd29ae07170aa4afea7e7c3cf198" TargetMode="External"/><Relationship Id="rId38" Type="http://schemas.openxmlformats.org/officeDocument/2006/relationships/hyperlink" Target="http://graphics.tx.ovid.com/ovftpdfs/FPDDNCJCEEAHLE00/fs047/ovft/live/gv024/00005205/00005205-198501000-00004.pdf" TargetMode="External"/><Relationship Id="rId39" Type="http://schemas.openxmlformats.org/officeDocument/2006/relationships/hyperlink" Target="http://usyd.summon.serialssolutions.com/2.0.0/link/0/eLvHCXMwjV2xbkMhDLSyd6nUNm_L0DXSA_wAz1GjSt2q7AgwHqNIeZXy-TFJFKWdOnMj-M6GOwBWQYj1IImhitGzbxwyNaPS2RaUir_G2A_VfPsMi7Z_gd32Y7f5XN8-A1gfopaK4Ixk79CxN5GUN5W4sJUqkal6Y6RxCRV1_2IRh1xs5jFLzU0Fv2iH_wpPub8Z388XbxkvYTWJhJ7sE2RSVeBUuodqWkBiLoRMA7x1a8jPMR2uyQ_JOhojWhzg_e9KOtrUkzZ7XMw0WZ_m06ywRzK7g3vUrPv6Hvulr_ZDA5j_wDa30O5uVp_Pc-9lMw" TargetMode="External"/><Relationship Id="rId40" Type="http://schemas.openxmlformats.org/officeDocument/2006/relationships/fontTable" Target="fontTable.xml"/><Relationship Id="rId4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CB6CA3-BD07-494B-BCF1-D2416351A8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3</Pages>
  <Words>55613</Words>
  <Characters>316996</Characters>
  <Application>Microsoft Macintosh Word</Application>
  <DocSecurity>0</DocSecurity>
  <Lines>2641</Lines>
  <Paragraphs>743</Paragraphs>
  <ScaleCrop>false</ScaleCrop>
  <Company/>
  <LinksUpToDate>false</LinksUpToDate>
  <CharactersWithSpaces>3718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2</cp:revision>
  <dcterms:created xsi:type="dcterms:W3CDTF">2016-04-14T05:51:00Z</dcterms:created>
  <dcterms:modified xsi:type="dcterms:W3CDTF">2016-04-14T05:51:00Z</dcterms:modified>
</cp:coreProperties>
</file>